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ayout w:type="fixed"/>
        <w:tblLook w:val="04A0" w:firstRow="1" w:lastRow="0" w:firstColumn="1" w:lastColumn="0" w:noHBand="0" w:noVBand="1"/>
      </w:tblPr>
      <w:tblGrid>
        <w:gridCol w:w="1165"/>
        <w:gridCol w:w="2250"/>
        <w:gridCol w:w="3600"/>
        <w:gridCol w:w="2335"/>
      </w:tblGrid>
      <w:tr w:rsidR="00B2782A" w:rsidRPr="009F6181" w14:paraId="54E64E9F" w14:textId="77777777" w:rsidTr="00F62C79">
        <w:tc>
          <w:tcPr>
            <w:tcW w:w="1165" w:type="dxa"/>
          </w:tcPr>
          <w:p w14:paraId="2C2C63CD" w14:textId="461BF0E1" w:rsidR="00B2782A" w:rsidRPr="009F6181" w:rsidRDefault="00B2782A" w:rsidP="00662014">
            <w:pPr>
              <w:jc w:val="center"/>
              <w:rPr>
                <w:rFonts w:ascii="Arial Black" w:hAnsi="Arial Black" w:cstheme="minorHAnsi"/>
                <w:b/>
                <w:bCs/>
              </w:rPr>
            </w:pPr>
            <w:r w:rsidRPr="009F6181">
              <w:rPr>
                <w:rFonts w:ascii="Arial Black" w:hAnsi="Arial Black" w:cstheme="minorHAnsi"/>
                <w:b/>
                <w:bCs/>
              </w:rPr>
              <w:t>SERIAL NO.</w:t>
            </w:r>
          </w:p>
        </w:tc>
        <w:tc>
          <w:tcPr>
            <w:tcW w:w="2250" w:type="dxa"/>
          </w:tcPr>
          <w:p w14:paraId="3DFD8AF6" w14:textId="1FD4A913" w:rsidR="00B2782A" w:rsidRPr="009F6181" w:rsidRDefault="00B2782A" w:rsidP="00F62C79">
            <w:pPr>
              <w:jc w:val="center"/>
              <w:rPr>
                <w:rFonts w:ascii="Arial Black" w:hAnsi="Arial Black" w:cstheme="minorHAnsi"/>
                <w:b/>
                <w:bCs/>
              </w:rPr>
            </w:pPr>
            <w:r w:rsidRPr="009F6181">
              <w:rPr>
                <w:rFonts w:ascii="Arial Black" w:hAnsi="Arial Black" w:cstheme="minorHAnsi"/>
                <w:b/>
                <w:bCs/>
              </w:rPr>
              <w:t>PLANT NAME</w:t>
            </w:r>
          </w:p>
        </w:tc>
        <w:tc>
          <w:tcPr>
            <w:tcW w:w="3600" w:type="dxa"/>
          </w:tcPr>
          <w:p w14:paraId="42C8D0E4" w14:textId="0DC63C83" w:rsidR="00B2782A" w:rsidRPr="009F6181" w:rsidRDefault="00B2782A" w:rsidP="00F62C79">
            <w:pPr>
              <w:jc w:val="center"/>
              <w:rPr>
                <w:rFonts w:ascii="Arial Black" w:hAnsi="Arial Black" w:cstheme="minorHAnsi"/>
                <w:b/>
                <w:bCs/>
              </w:rPr>
            </w:pPr>
            <w:r w:rsidRPr="009F6181">
              <w:rPr>
                <w:rFonts w:ascii="Arial Black" w:hAnsi="Arial Black" w:cstheme="minorHAnsi"/>
                <w:b/>
                <w:bCs/>
              </w:rPr>
              <w:t>CHEMICAL NAME</w:t>
            </w:r>
          </w:p>
        </w:tc>
        <w:tc>
          <w:tcPr>
            <w:tcW w:w="2335" w:type="dxa"/>
          </w:tcPr>
          <w:p w14:paraId="2D028648" w14:textId="323004AE" w:rsidR="00B2782A" w:rsidRPr="009F6181" w:rsidRDefault="00B2782A" w:rsidP="00F62C79">
            <w:pPr>
              <w:jc w:val="center"/>
              <w:rPr>
                <w:rFonts w:ascii="Arial Black" w:hAnsi="Arial Black" w:cstheme="minorHAnsi"/>
                <w:b/>
                <w:bCs/>
              </w:rPr>
            </w:pPr>
            <w:r w:rsidRPr="009F6181">
              <w:rPr>
                <w:rFonts w:ascii="Arial Black" w:hAnsi="Arial Black" w:cstheme="minorHAnsi"/>
                <w:b/>
                <w:bCs/>
              </w:rPr>
              <w:t>PUBCHEM CID</w:t>
            </w:r>
          </w:p>
        </w:tc>
      </w:tr>
      <w:tr w:rsidR="00573020" w:rsidRPr="009F6181" w14:paraId="5B255F4A" w14:textId="77777777" w:rsidTr="00F62C79">
        <w:trPr>
          <w:trHeight w:val="239"/>
        </w:trPr>
        <w:tc>
          <w:tcPr>
            <w:tcW w:w="1165" w:type="dxa"/>
            <w:vMerge w:val="restart"/>
          </w:tcPr>
          <w:p w14:paraId="22631B21" w14:textId="181ABAF5" w:rsidR="00573020" w:rsidRPr="009F6181" w:rsidRDefault="00662014" w:rsidP="00F62C79">
            <w:pPr>
              <w:jc w:val="center"/>
              <w:rPr>
                <w:rFonts w:cstheme="minorHAnsi"/>
              </w:rPr>
            </w:pPr>
            <w:r>
              <w:rPr>
                <w:rFonts w:cstheme="minorHAnsi"/>
              </w:rPr>
              <w:t>01</w:t>
            </w:r>
          </w:p>
        </w:tc>
        <w:tc>
          <w:tcPr>
            <w:tcW w:w="2250" w:type="dxa"/>
            <w:vMerge w:val="restart"/>
          </w:tcPr>
          <w:p w14:paraId="4F149402" w14:textId="6A278CCC" w:rsidR="00573020" w:rsidRPr="009F6181" w:rsidRDefault="00990901" w:rsidP="00F62C79">
            <w:pPr>
              <w:jc w:val="center"/>
              <w:rPr>
                <w:rFonts w:cstheme="minorHAnsi"/>
                <w:i/>
                <w:iCs/>
              </w:rPr>
            </w:pPr>
            <w:r w:rsidRPr="009F6181">
              <w:rPr>
                <w:rFonts w:cstheme="minorHAnsi"/>
                <w:i/>
                <w:iCs/>
              </w:rPr>
              <w:t xml:space="preserve">Piper nigrum </w:t>
            </w:r>
            <w:r w:rsidRPr="009F6181">
              <w:rPr>
                <w:rFonts w:cstheme="minorHAnsi"/>
              </w:rPr>
              <w:t>Linn.</w:t>
            </w:r>
          </w:p>
        </w:tc>
        <w:tc>
          <w:tcPr>
            <w:tcW w:w="3600" w:type="dxa"/>
          </w:tcPr>
          <w:p w14:paraId="788AD62F" w14:textId="77777777" w:rsidR="00573020" w:rsidRPr="009F6181" w:rsidRDefault="00573020" w:rsidP="00F62C79">
            <w:pPr>
              <w:jc w:val="center"/>
              <w:rPr>
                <w:rFonts w:cstheme="minorHAnsi"/>
              </w:rPr>
            </w:pPr>
            <w:r w:rsidRPr="009F6181">
              <w:rPr>
                <w:rFonts w:cstheme="minorHAnsi"/>
              </w:rPr>
              <w:t>α-phellandr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637EF474" w14:textId="00A5ED3C" w:rsidR="00C54149" w:rsidRPr="009F6181" w:rsidRDefault="00C54149" w:rsidP="00F62C79">
            <w:pPr>
              <w:jc w:val="center"/>
              <w:rPr>
                <w:rFonts w:cstheme="minorHAnsi"/>
              </w:rPr>
            </w:pPr>
          </w:p>
        </w:tc>
        <w:tc>
          <w:tcPr>
            <w:tcW w:w="2335" w:type="dxa"/>
          </w:tcPr>
          <w:p w14:paraId="1874FD48" w14:textId="62F47C20" w:rsidR="00573020" w:rsidRPr="009F6181" w:rsidRDefault="00573020" w:rsidP="00F62C79">
            <w:pPr>
              <w:jc w:val="center"/>
              <w:rPr>
                <w:rFonts w:cstheme="minorHAnsi"/>
              </w:rPr>
            </w:pPr>
            <w:r w:rsidRPr="009F6181">
              <w:rPr>
                <w:rFonts w:cstheme="minorHAnsi"/>
                <w:shd w:val="clear" w:color="auto" w:fill="FFFFFF"/>
              </w:rPr>
              <w:t>7460</w:t>
            </w:r>
          </w:p>
        </w:tc>
      </w:tr>
      <w:tr w:rsidR="00573020" w:rsidRPr="009F6181" w14:paraId="230988D3" w14:textId="77777777" w:rsidTr="00F62C79">
        <w:trPr>
          <w:trHeight w:val="229"/>
        </w:trPr>
        <w:tc>
          <w:tcPr>
            <w:tcW w:w="1165" w:type="dxa"/>
            <w:vMerge/>
          </w:tcPr>
          <w:p w14:paraId="03754372" w14:textId="77777777" w:rsidR="00573020" w:rsidRPr="009F6181" w:rsidRDefault="00573020" w:rsidP="00F62C79">
            <w:pPr>
              <w:jc w:val="center"/>
              <w:rPr>
                <w:rFonts w:cstheme="minorHAnsi"/>
              </w:rPr>
            </w:pPr>
          </w:p>
        </w:tc>
        <w:tc>
          <w:tcPr>
            <w:tcW w:w="2250" w:type="dxa"/>
            <w:vMerge/>
          </w:tcPr>
          <w:p w14:paraId="44A91F11" w14:textId="77777777" w:rsidR="00573020" w:rsidRPr="009F6181" w:rsidRDefault="00573020" w:rsidP="00F62C79">
            <w:pPr>
              <w:jc w:val="center"/>
              <w:rPr>
                <w:rFonts w:cstheme="minorHAnsi"/>
              </w:rPr>
            </w:pPr>
          </w:p>
        </w:tc>
        <w:tc>
          <w:tcPr>
            <w:tcW w:w="3600" w:type="dxa"/>
          </w:tcPr>
          <w:p w14:paraId="3818DC11" w14:textId="77777777" w:rsidR="00573020" w:rsidRPr="009F6181" w:rsidRDefault="00573020" w:rsidP="00F62C79">
            <w:pPr>
              <w:jc w:val="center"/>
              <w:rPr>
                <w:rFonts w:cstheme="minorHAnsi"/>
              </w:rPr>
            </w:pPr>
            <w:r w:rsidRPr="009F6181">
              <w:rPr>
                <w:rFonts w:cstheme="minorHAnsi"/>
              </w:rPr>
              <w:t>Camph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2719A0ED" w14:textId="0147BC8B" w:rsidR="00C54149" w:rsidRPr="009F6181" w:rsidRDefault="00C54149" w:rsidP="00F62C79">
            <w:pPr>
              <w:jc w:val="center"/>
              <w:rPr>
                <w:rFonts w:cstheme="minorHAnsi"/>
              </w:rPr>
            </w:pPr>
          </w:p>
        </w:tc>
        <w:tc>
          <w:tcPr>
            <w:tcW w:w="2335" w:type="dxa"/>
          </w:tcPr>
          <w:p w14:paraId="1D3F5E18" w14:textId="64572C24" w:rsidR="00573020" w:rsidRPr="009F6181" w:rsidRDefault="00573020" w:rsidP="00F62C79">
            <w:pPr>
              <w:jc w:val="center"/>
              <w:rPr>
                <w:rFonts w:cstheme="minorHAnsi"/>
              </w:rPr>
            </w:pPr>
            <w:r w:rsidRPr="009F6181">
              <w:rPr>
                <w:rFonts w:cstheme="minorHAnsi"/>
                <w:shd w:val="clear" w:color="auto" w:fill="FFFFFF"/>
              </w:rPr>
              <w:t>6616</w:t>
            </w:r>
          </w:p>
        </w:tc>
      </w:tr>
      <w:tr w:rsidR="00573020" w:rsidRPr="009F6181" w14:paraId="75965309" w14:textId="77777777" w:rsidTr="00F62C79">
        <w:trPr>
          <w:trHeight w:val="229"/>
        </w:trPr>
        <w:tc>
          <w:tcPr>
            <w:tcW w:w="1165" w:type="dxa"/>
            <w:vMerge/>
          </w:tcPr>
          <w:p w14:paraId="3FD2D2C8" w14:textId="77777777" w:rsidR="00573020" w:rsidRPr="009F6181" w:rsidRDefault="00573020" w:rsidP="00F62C79">
            <w:pPr>
              <w:jc w:val="center"/>
              <w:rPr>
                <w:rFonts w:cstheme="minorHAnsi"/>
              </w:rPr>
            </w:pPr>
          </w:p>
        </w:tc>
        <w:tc>
          <w:tcPr>
            <w:tcW w:w="2250" w:type="dxa"/>
            <w:vMerge/>
          </w:tcPr>
          <w:p w14:paraId="15ED0B1D" w14:textId="77777777" w:rsidR="00573020" w:rsidRPr="009F6181" w:rsidRDefault="00573020" w:rsidP="00F62C79">
            <w:pPr>
              <w:jc w:val="center"/>
              <w:rPr>
                <w:rFonts w:cstheme="minorHAnsi"/>
              </w:rPr>
            </w:pPr>
          </w:p>
        </w:tc>
        <w:tc>
          <w:tcPr>
            <w:tcW w:w="3600" w:type="dxa"/>
          </w:tcPr>
          <w:p w14:paraId="3F4D8809" w14:textId="77777777" w:rsidR="00573020" w:rsidRPr="009F6181" w:rsidRDefault="00573020" w:rsidP="00F62C79">
            <w:pPr>
              <w:jc w:val="center"/>
              <w:rPr>
                <w:rFonts w:cstheme="minorHAnsi"/>
              </w:rPr>
            </w:pPr>
            <w:r w:rsidRPr="009F6181">
              <w:rPr>
                <w:rFonts w:cstheme="minorHAnsi"/>
              </w:rPr>
              <w:t>Sabin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41D023D0" w14:textId="2CBF3B2A" w:rsidR="00C54149" w:rsidRPr="009F6181" w:rsidRDefault="00C54149" w:rsidP="00F62C79">
            <w:pPr>
              <w:jc w:val="center"/>
              <w:rPr>
                <w:rFonts w:cstheme="minorHAnsi"/>
              </w:rPr>
            </w:pPr>
          </w:p>
        </w:tc>
        <w:tc>
          <w:tcPr>
            <w:tcW w:w="2335" w:type="dxa"/>
          </w:tcPr>
          <w:p w14:paraId="68FAB8F4" w14:textId="621E8D3E" w:rsidR="00573020" w:rsidRPr="009F6181" w:rsidRDefault="00573020" w:rsidP="00F62C79">
            <w:pPr>
              <w:jc w:val="center"/>
              <w:rPr>
                <w:rFonts w:cstheme="minorHAnsi"/>
              </w:rPr>
            </w:pPr>
            <w:r w:rsidRPr="009F6181">
              <w:rPr>
                <w:rFonts w:cstheme="minorHAnsi"/>
                <w:shd w:val="clear" w:color="auto" w:fill="FFFFFF"/>
              </w:rPr>
              <w:t>18818</w:t>
            </w:r>
          </w:p>
        </w:tc>
      </w:tr>
      <w:tr w:rsidR="00573020" w:rsidRPr="009F6181" w14:paraId="0077E77B" w14:textId="77777777" w:rsidTr="00F62C79">
        <w:trPr>
          <w:trHeight w:val="229"/>
        </w:trPr>
        <w:tc>
          <w:tcPr>
            <w:tcW w:w="1165" w:type="dxa"/>
            <w:vMerge/>
          </w:tcPr>
          <w:p w14:paraId="22FC7DC7" w14:textId="77777777" w:rsidR="00573020" w:rsidRPr="009F6181" w:rsidRDefault="00573020" w:rsidP="00F62C79">
            <w:pPr>
              <w:jc w:val="center"/>
              <w:rPr>
                <w:rFonts w:cstheme="minorHAnsi"/>
              </w:rPr>
            </w:pPr>
          </w:p>
        </w:tc>
        <w:tc>
          <w:tcPr>
            <w:tcW w:w="2250" w:type="dxa"/>
            <w:vMerge/>
          </w:tcPr>
          <w:p w14:paraId="4B71F85C" w14:textId="77777777" w:rsidR="00573020" w:rsidRPr="009F6181" w:rsidRDefault="00573020" w:rsidP="00F62C79">
            <w:pPr>
              <w:jc w:val="center"/>
              <w:rPr>
                <w:rFonts w:cstheme="minorHAnsi"/>
              </w:rPr>
            </w:pPr>
          </w:p>
        </w:tc>
        <w:tc>
          <w:tcPr>
            <w:tcW w:w="3600" w:type="dxa"/>
          </w:tcPr>
          <w:p w14:paraId="7172B11A" w14:textId="77777777" w:rsidR="00573020" w:rsidRPr="009F6181" w:rsidRDefault="00573020" w:rsidP="00F62C79">
            <w:pPr>
              <w:jc w:val="center"/>
              <w:rPr>
                <w:rFonts w:cstheme="minorHAnsi"/>
              </w:rPr>
            </w:pPr>
            <w:r w:rsidRPr="009F6181">
              <w:rPr>
                <w:rFonts w:cstheme="minorHAnsi"/>
              </w:rPr>
              <w:t>β-pin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6E51BCAF" w14:textId="1C688994" w:rsidR="00C54149" w:rsidRPr="009F6181" w:rsidRDefault="00C54149" w:rsidP="00F62C79">
            <w:pPr>
              <w:jc w:val="center"/>
              <w:rPr>
                <w:rFonts w:cstheme="minorHAnsi"/>
              </w:rPr>
            </w:pPr>
          </w:p>
        </w:tc>
        <w:tc>
          <w:tcPr>
            <w:tcW w:w="2335" w:type="dxa"/>
          </w:tcPr>
          <w:p w14:paraId="50C0688E" w14:textId="08DD09B6" w:rsidR="00573020" w:rsidRPr="009F6181" w:rsidRDefault="00573020" w:rsidP="00F62C79">
            <w:pPr>
              <w:jc w:val="center"/>
              <w:rPr>
                <w:rFonts w:cstheme="minorHAnsi"/>
              </w:rPr>
            </w:pPr>
            <w:r w:rsidRPr="009F6181">
              <w:rPr>
                <w:rFonts w:cstheme="minorHAnsi"/>
                <w:shd w:val="clear" w:color="auto" w:fill="FFFFFF"/>
              </w:rPr>
              <w:t>14896</w:t>
            </w:r>
          </w:p>
        </w:tc>
      </w:tr>
      <w:tr w:rsidR="00573020" w:rsidRPr="009F6181" w14:paraId="75B55DA0" w14:textId="77777777" w:rsidTr="00F62C79">
        <w:trPr>
          <w:trHeight w:val="229"/>
        </w:trPr>
        <w:tc>
          <w:tcPr>
            <w:tcW w:w="1165" w:type="dxa"/>
            <w:vMerge/>
          </w:tcPr>
          <w:p w14:paraId="12F80FA3" w14:textId="77777777" w:rsidR="00573020" w:rsidRPr="009F6181" w:rsidRDefault="00573020" w:rsidP="00F62C79">
            <w:pPr>
              <w:jc w:val="center"/>
              <w:rPr>
                <w:rFonts w:cstheme="minorHAnsi"/>
              </w:rPr>
            </w:pPr>
          </w:p>
        </w:tc>
        <w:tc>
          <w:tcPr>
            <w:tcW w:w="2250" w:type="dxa"/>
            <w:vMerge/>
          </w:tcPr>
          <w:p w14:paraId="517C8B4D" w14:textId="77777777" w:rsidR="00573020" w:rsidRPr="009F6181" w:rsidRDefault="00573020" w:rsidP="00F62C79">
            <w:pPr>
              <w:jc w:val="center"/>
              <w:rPr>
                <w:rFonts w:cstheme="minorHAnsi"/>
              </w:rPr>
            </w:pPr>
          </w:p>
        </w:tc>
        <w:tc>
          <w:tcPr>
            <w:tcW w:w="3600" w:type="dxa"/>
          </w:tcPr>
          <w:p w14:paraId="41B8D3C6" w14:textId="77777777" w:rsidR="00573020" w:rsidRPr="009F6181" w:rsidRDefault="00573020" w:rsidP="00F62C79">
            <w:pPr>
              <w:jc w:val="center"/>
              <w:rPr>
                <w:rFonts w:cstheme="minorHAnsi"/>
              </w:rPr>
            </w:pPr>
            <w:r w:rsidRPr="009F6181">
              <w:rPr>
                <w:rFonts w:cstheme="minorHAnsi"/>
              </w:rPr>
              <w:t>α-pin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31F8D8F6" w14:textId="58013771" w:rsidR="00C54149" w:rsidRPr="009F6181" w:rsidRDefault="00C54149" w:rsidP="00F62C79">
            <w:pPr>
              <w:jc w:val="center"/>
              <w:rPr>
                <w:rFonts w:cstheme="minorHAnsi"/>
              </w:rPr>
            </w:pPr>
          </w:p>
        </w:tc>
        <w:tc>
          <w:tcPr>
            <w:tcW w:w="2335" w:type="dxa"/>
          </w:tcPr>
          <w:p w14:paraId="32A81834" w14:textId="37EFBFAB" w:rsidR="00573020" w:rsidRPr="009F6181" w:rsidRDefault="00573020" w:rsidP="00F62C79">
            <w:pPr>
              <w:jc w:val="center"/>
              <w:rPr>
                <w:rFonts w:cstheme="minorHAnsi"/>
              </w:rPr>
            </w:pPr>
            <w:r w:rsidRPr="009F6181">
              <w:rPr>
                <w:rFonts w:cstheme="minorHAnsi"/>
                <w:shd w:val="clear" w:color="auto" w:fill="FFFFFF"/>
              </w:rPr>
              <w:t>6654</w:t>
            </w:r>
          </w:p>
        </w:tc>
      </w:tr>
      <w:tr w:rsidR="00573020" w:rsidRPr="009F6181" w14:paraId="73D9E568" w14:textId="77777777" w:rsidTr="00F62C79">
        <w:trPr>
          <w:trHeight w:val="229"/>
        </w:trPr>
        <w:tc>
          <w:tcPr>
            <w:tcW w:w="1165" w:type="dxa"/>
            <w:vMerge/>
          </w:tcPr>
          <w:p w14:paraId="49D5C20E" w14:textId="77777777" w:rsidR="00573020" w:rsidRPr="009F6181" w:rsidRDefault="00573020" w:rsidP="00F62C79">
            <w:pPr>
              <w:jc w:val="center"/>
              <w:rPr>
                <w:rFonts w:cstheme="minorHAnsi"/>
              </w:rPr>
            </w:pPr>
          </w:p>
        </w:tc>
        <w:tc>
          <w:tcPr>
            <w:tcW w:w="2250" w:type="dxa"/>
            <w:vMerge/>
          </w:tcPr>
          <w:p w14:paraId="2882618A" w14:textId="77777777" w:rsidR="00573020" w:rsidRPr="009F6181" w:rsidRDefault="00573020" w:rsidP="00F62C79">
            <w:pPr>
              <w:jc w:val="center"/>
              <w:rPr>
                <w:rFonts w:cstheme="minorHAnsi"/>
              </w:rPr>
            </w:pPr>
          </w:p>
        </w:tc>
        <w:tc>
          <w:tcPr>
            <w:tcW w:w="3600" w:type="dxa"/>
          </w:tcPr>
          <w:p w14:paraId="45F15FB6" w14:textId="77777777" w:rsidR="00573020" w:rsidRPr="009F6181" w:rsidRDefault="00573020" w:rsidP="00F62C79">
            <w:pPr>
              <w:jc w:val="center"/>
              <w:rPr>
                <w:rFonts w:cstheme="minorHAnsi"/>
              </w:rPr>
            </w:pPr>
            <w:r w:rsidRPr="009F6181">
              <w:rPr>
                <w:rFonts w:cstheme="minorHAnsi"/>
              </w:rPr>
              <w:t>3-Car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2CE4A56E" w14:textId="6AA13815" w:rsidR="00C54149" w:rsidRPr="009F6181" w:rsidRDefault="00C54149" w:rsidP="00F62C79">
            <w:pPr>
              <w:jc w:val="center"/>
              <w:rPr>
                <w:rFonts w:cstheme="minorHAnsi"/>
              </w:rPr>
            </w:pPr>
          </w:p>
        </w:tc>
        <w:tc>
          <w:tcPr>
            <w:tcW w:w="2335" w:type="dxa"/>
          </w:tcPr>
          <w:p w14:paraId="5AAB2C93" w14:textId="49F2D3CF" w:rsidR="00573020" w:rsidRPr="009F6181" w:rsidRDefault="00573020" w:rsidP="00F62C79">
            <w:pPr>
              <w:jc w:val="center"/>
              <w:rPr>
                <w:rFonts w:cstheme="minorHAnsi"/>
              </w:rPr>
            </w:pPr>
            <w:r w:rsidRPr="009F6181">
              <w:rPr>
                <w:rFonts w:cstheme="minorHAnsi"/>
                <w:shd w:val="clear" w:color="auto" w:fill="FFFFFF"/>
              </w:rPr>
              <w:t>26049</w:t>
            </w:r>
          </w:p>
        </w:tc>
      </w:tr>
      <w:tr w:rsidR="00573020" w:rsidRPr="009F6181" w14:paraId="11821C7C" w14:textId="77777777" w:rsidTr="00F62C79">
        <w:trPr>
          <w:trHeight w:val="229"/>
        </w:trPr>
        <w:tc>
          <w:tcPr>
            <w:tcW w:w="1165" w:type="dxa"/>
            <w:vMerge/>
          </w:tcPr>
          <w:p w14:paraId="0942B71A" w14:textId="77777777" w:rsidR="00573020" w:rsidRPr="009F6181" w:rsidRDefault="00573020" w:rsidP="00F62C79">
            <w:pPr>
              <w:jc w:val="center"/>
              <w:rPr>
                <w:rFonts w:cstheme="minorHAnsi"/>
              </w:rPr>
            </w:pPr>
          </w:p>
        </w:tc>
        <w:tc>
          <w:tcPr>
            <w:tcW w:w="2250" w:type="dxa"/>
            <w:vMerge/>
          </w:tcPr>
          <w:p w14:paraId="5F771EB6" w14:textId="77777777" w:rsidR="00573020" w:rsidRPr="009F6181" w:rsidRDefault="00573020" w:rsidP="00F62C79">
            <w:pPr>
              <w:jc w:val="center"/>
              <w:rPr>
                <w:rFonts w:cstheme="minorHAnsi"/>
              </w:rPr>
            </w:pPr>
          </w:p>
        </w:tc>
        <w:tc>
          <w:tcPr>
            <w:tcW w:w="3600" w:type="dxa"/>
          </w:tcPr>
          <w:p w14:paraId="6AAF5210" w14:textId="77777777" w:rsidR="00573020" w:rsidRPr="009F6181" w:rsidRDefault="00573020" w:rsidP="00F62C79">
            <w:pPr>
              <w:jc w:val="center"/>
              <w:rPr>
                <w:rFonts w:cstheme="minorHAnsi"/>
              </w:rPr>
            </w:pPr>
            <w:proofErr w:type="spellStart"/>
            <w:r w:rsidRPr="009F6181">
              <w:rPr>
                <w:rFonts w:cstheme="minorHAnsi"/>
              </w:rPr>
              <w:t>Trifluoromethanesulfenyl</w:t>
            </w:r>
            <w:proofErr w:type="spellEnd"/>
            <w:r w:rsidRPr="009F6181">
              <w:rPr>
                <w:rFonts w:cstheme="minorHAnsi"/>
              </w:rPr>
              <w:t xml:space="preserve"> fluorid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77E203C8" w14:textId="57F19A0A" w:rsidR="00C54149" w:rsidRPr="009F6181" w:rsidRDefault="00C54149" w:rsidP="00F62C79">
            <w:pPr>
              <w:jc w:val="center"/>
              <w:rPr>
                <w:rFonts w:cstheme="minorHAnsi"/>
              </w:rPr>
            </w:pPr>
          </w:p>
        </w:tc>
        <w:tc>
          <w:tcPr>
            <w:tcW w:w="2335" w:type="dxa"/>
          </w:tcPr>
          <w:p w14:paraId="34B7FD6D" w14:textId="3C9A416A" w:rsidR="00573020" w:rsidRPr="009F6181" w:rsidRDefault="00573020" w:rsidP="00F62C79">
            <w:pPr>
              <w:jc w:val="center"/>
              <w:rPr>
                <w:rFonts w:cstheme="minorHAnsi"/>
              </w:rPr>
            </w:pPr>
            <w:r w:rsidRPr="009F6181">
              <w:rPr>
                <w:rFonts w:cstheme="minorHAnsi"/>
                <w:shd w:val="clear" w:color="auto" w:fill="FFFFFF"/>
              </w:rPr>
              <w:t>550355</w:t>
            </w:r>
          </w:p>
        </w:tc>
      </w:tr>
      <w:tr w:rsidR="00573020" w:rsidRPr="009F6181" w14:paraId="6E70F1A3" w14:textId="77777777" w:rsidTr="00F62C79">
        <w:trPr>
          <w:trHeight w:val="229"/>
        </w:trPr>
        <w:tc>
          <w:tcPr>
            <w:tcW w:w="1165" w:type="dxa"/>
            <w:vMerge/>
          </w:tcPr>
          <w:p w14:paraId="478B8B60" w14:textId="77777777" w:rsidR="00573020" w:rsidRPr="009F6181" w:rsidRDefault="00573020" w:rsidP="00F62C79">
            <w:pPr>
              <w:jc w:val="center"/>
              <w:rPr>
                <w:rFonts w:cstheme="minorHAnsi"/>
              </w:rPr>
            </w:pPr>
          </w:p>
        </w:tc>
        <w:tc>
          <w:tcPr>
            <w:tcW w:w="2250" w:type="dxa"/>
            <w:vMerge/>
          </w:tcPr>
          <w:p w14:paraId="4F6EC2E8" w14:textId="77777777" w:rsidR="00573020" w:rsidRPr="009F6181" w:rsidRDefault="00573020" w:rsidP="00F62C79">
            <w:pPr>
              <w:jc w:val="center"/>
              <w:rPr>
                <w:rFonts w:cstheme="minorHAnsi"/>
              </w:rPr>
            </w:pPr>
          </w:p>
        </w:tc>
        <w:tc>
          <w:tcPr>
            <w:tcW w:w="3600" w:type="dxa"/>
          </w:tcPr>
          <w:p w14:paraId="18AA8A42" w14:textId="77777777" w:rsidR="00573020" w:rsidRPr="009F6181" w:rsidRDefault="00573020" w:rsidP="00F62C79">
            <w:pPr>
              <w:jc w:val="center"/>
              <w:rPr>
                <w:rFonts w:cstheme="minorHAnsi"/>
              </w:rPr>
            </w:pPr>
            <w:r w:rsidRPr="009F6181">
              <w:rPr>
                <w:rFonts w:cstheme="minorHAnsi"/>
              </w:rPr>
              <w:t>(+)-Camph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673820BC" w14:textId="62EC273F" w:rsidR="00C54149" w:rsidRPr="009F6181" w:rsidRDefault="00C54149" w:rsidP="00F62C79">
            <w:pPr>
              <w:jc w:val="center"/>
              <w:rPr>
                <w:rFonts w:cstheme="minorHAnsi"/>
              </w:rPr>
            </w:pPr>
          </w:p>
        </w:tc>
        <w:tc>
          <w:tcPr>
            <w:tcW w:w="2335" w:type="dxa"/>
          </w:tcPr>
          <w:p w14:paraId="6F4CC00F" w14:textId="166DDE5E" w:rsidR="00573020" w:rsidRPr="009F6181" w:rsidRDefault="00573020" w:rsidP="00F62C79">
            <w:pPr>
              <w:jc w:val="center"/>
              <w:rPr>
                <w:rFonts w:cstheme="minorHAnsi"/>
              </w:rPr>
            </w:pPr>
            <w:r w:rsidRPr="009F6181">
              <w:rPr>
                <w:rFonts w:cstheme="minorHAnsi"/>
                <w:shd w:val="clear" w:color="auto" w:fill="FFFFFF"/>
              </w:rPr>
              <w:t>92221</w:t>
            </w:r>
          </w:p>
        </w:tc>
      </w:tr>
      <w:tr w:rsidR="00573020" w:rsidRPr="009F6181" w14:paraId="511C0112" w14:textId="77777777" w:rsidTr="00F62C79">
        <w:trPr>
          <w:trHeight w:val="229"/>
        </w:trPr>
        <w:tc>
          <w:tcPr>
            <w:tcW w:w="1165" w:type="dxa"/>
            <w:vMerge/>
          </w:tcPr>
          <w:p w14:paraId="7DF2F385" w14:textId="77777777" w:rsidR="00573020" w:rsidRPr="009F6181" w:rsidRDefault="00573020" w:rsidP="00F62C79">
            <w:pPr>
              <w:jc w:val="center"/>
              <w:rPr>
                <w:rFonts w:cstheme="minorHAnsi"/>
              </w:rPr>
            </w:pPr>
          </w:p>
        </w:tc>
        <w:tc>
          <w:tcPr>
            <w:tcW w:w="2250" w:type="dxa"/>
            <w:vMerge/>
          </w:tcPr>
          <w:p w14:paraId="6C753883" w14:textId="77777777" w:rsidR="00573020" w:rsidRPr="009F6181" w:rsidRDefault="00573020" w:rsidP="00F62C79">
            <w:pPr>
              <w:jc w:val="center"/>
              <w:rPr>
                <w:rFonts w:cstheme="minorHAnsi"/>
              </w:rPr>
            </w:pPr>
          </w:p>
        </w:tc>
        <w:tc>
          <w:tcPr>
            <w:tcW w:w="3600" w:type="dxa"/>
          </w:tcPr>
          <w:p w14:paraId="0BB8A3F5" w14:textId="77777777" w:rsidR="00573020" w:rsidRPr="009F6181" w:rsidRDefault="00573020" w:rsidP="00F62C79">
            <w:pPr>
              <w:jc w:val="center"/>
              <w:rPr>
                <w:rFonts w:cstheme="minorHAnsi"/>
              </w:rPr>
            </w:pPr>
            <w:r w:rsidRPr="009F6181">
              <w:rPr>
                <w:rFonts w:cstheme="minorHAnsi"/>
              </w:rPr>
              <w:t>Limon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6805FBE3" w14:textId="6186CECE" w:rsidR="00C54149" w:rsidRPr="009F6181" w:rsidRDefault="00C54149" w:rsidP="00F62C79">
            <w:pPr>
              <w:jc w:val="center"/>
              <w:rPr>
                <w:rFonts w:cstheme="minorHAnsi"/>
              </w:rPr>
            </w:pPr>
          </w:p>
        </w:tc>
        <w:tc>
          <w:tcPr>
            <w:tcW w:w="2335" w:type="dxa"/>
          </w:tcPr>
          <w:p w14:paraId="489D2EDF" w14:textId="78B1E079" w:rsidR="00573020" w:rsidRPr="009F6181" w:rsidRDefault="00573020" w:rsidP="00F62C79">
            <w:pPr>
              <w:jc w:val="center"/>
              <w:rPr>
                <w:rFonts w:cstheme="minorHAnsi"/>
              </w:rPr>
            </w:pPr>
            <w:r w:rsidRPr="009F6181">
              <w:rPr>
                <w:rFonts w:cstheme="minorHAnsi"/>
                <w:shd w:val="clear" w:color="auto" w:fill="FFFFFF"/>
              </w:rPr>
              <w:t>22311</w:t>
            </w:r>
          </w:p>
        </w:tc>
      </w:tr>
      <w:tr w:rsidR="00573020" w:rsidRPr="009F6181" w14:paraId="53CEFA0F" w14:textId="77777777" w:rsidTr="00F62C79">
        <w:trPr>
          <w:trHeight w:val="229"/>
        </w:trPr>
        <w:tc>
          <w:tcPr>
            <w:tcW w:w="1165" w:type="dxa"/>
            <w:vMerge/>
          </w:tcPr>
          <w:p w14:paraId="3A61E422" w14:textId="77777777" w:rsidR="00573020" w:rsidRPr="009F6181" w:rsidRDefault="00573020" w:rsidP="00F62C79">
            <w:pPr>
              <w:jc w:val="center"/>
              <w:rPr>
                <w:rFonts w:cstheme="minorHAnsi"/>
              </w:rPr>
            </w:pPr>
          </w:p>
        </w:tc>
        <w:tc>
          <w:tcPr>
            <w:tcW w:w="2250" w:type="dxa"/>
            <w:vMerge/>
          </w:tcPr>
          <w:p w14:paraId="5879C8F6" w14:textId="77777777" w:rsidR="00573020" w:rsidRPr="009F6181" w:rsidRDefault="00573020" w:rsidP="00F62C79">
            <w:pPr>
              <w:jc w:val="center"/>
              <w:rPr>
                <w:rFonts w:cstheme="minorHAnsi"/>
              </w:rPr>
            </w:pPr>
          </w:p>
        </w:tc>
        <w:tc>
          <w:tcPr>
            <w:tcW w:w="3600" w:type="dxa"/>
          </w:tcPr>
          <w:p w14:paraId="7542C4A7" w14:textId="77777777" w:rsidR="00573020" w:rsidRPr="009F6181" w:rsidRDefault="00573020" w:rsidP="00F62C79">
            <w:pPr>
              <w:jc w:val="center"/>
              <w:rPr>
                <w:rFonts w:cstheme="minorHAnsi"/>
              </w:rPr>
            </w:pPr>
            <w:r w:rsidRPr="009F6181">
              <w:rPr>
                <w:rFonts w:cstheme="minorHAnsi"/>
              </w:rPr>
              <w:t>β-phellandr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531F72B0" w14:textId="4576AFCA" w:rsidR="00C54149" w:rsidRPr="009F6181" w:rsidRDefault="00C54149" w:rsidP="00F62C79">
            <w:pPr>
              <w:jc w:val="center"/>
              <w:rPr>
                <w:rFonts w:cstheme="minorHAnsi"/>
              </w:rPr>
            </w:pPr>
          </w:p>
        </w:tc>
        <w:tc>
          <w:tcPr>
            <w:tcW w:w="2335" w:type="dxa"/>
          </w:tcPr>
          <w:p w14:paraId="787FA44C" w14:textId="6601369B" w:rsidR="00573020" w:rsidRPr="009F6181" w:rsidRDefault="00573020" w:rsidP="00F62C79">
            <w:pPr>
              <w:jc w:val="center"/>
              <w:rPr>
                <w:rFonts w:cstheme="minorHAnsi"/>
              </w:rPr>
            </w:pPr>
            <w:r w:rsidRPr="009F6181">
              <w:rPr>
                <w:rFonts w:cstheme="minorHAnsi"/>
                <w:shd w:val="clear" w:color="auto" w:fill="FFFFFF"/>
              </w:rPr>
              <w:t>11142</w:t>
            </w:r>
          </w:p>
        </w:tc>
      </w:tr>
      <w:tr w:rsidR="00573020" w:rsidRPr="009F6181" w14:paraId="33F0CF48" w14:textId="77777777" w:rsidTr="00F62C79">
        <w:trPr>
          <w:trHeight w:val="229"/>
        </w:trPr>
        <w:tc>
          <w:tcPr>
            <w:tcW w:w="1165" w:type="dxa"/>
            <w:vMerge/>
          </w:tcPr>
          <w:p w14:paraId="465BF46E" w14:textId="77777777" w:rsidR="00573020" w:rsidRPr="009F6181" w:rsidRDefault="00573020" w:rsidP="00F62C79">
            <w:pPr>
              <w:jc w:val="center"/>
              <w:rPr>
                <w:rFonts w:cstheme="minorHAnsi"/>
              </w:rPr>
            </w:pPr>
          </w:p>
        </w:tc>
        <w:tc>
          <w:tcPr>
            <w:tcW w:w="2250" w:type="dxa"/>
            <w:vMerge/>
          </w:tcPr>
          <w:p w14:paraId="50BCF7C7" w14:textId="77777777" w:rsidR="00573020" w:rsidRPr="009F6181" w:rsidRDefault="00573020" w:rsidP="00F62C79">
            <w:pPr>
              <w:jc w:val="center"/>
              <w:rPr>
                <w:rFonts w:cstheme="minorHAnsi"/>
              </w:rPr>
            </w:pPr>
          </w:p>
        </w:tc>
        <w:tc>
          <w:tcPr>
            <w:tcW w:w="3600" w:type="dxa"/>
          </w:tcPr>
          <w:p w14:paraId="31F751BB" w14:textId="77777777" w:rsidR="00573020" w:rsidRPr="009F6181" w:rsidRDefault="00573020" w:rsidP="00F62C79">
            <w:pPr>
              <w:jc w:val="center"/>
              <w:rPr>
                <w:rFonts w:cstheme="minorHAnsi"/>
              </w:rPr>
            </w:pPr>
            <w:r w:rsidRPr="009F6181">
              <w:rPr>
                <w:rFonts w:cstheme="minorHAnsi"/>
              </w:rPr>
              <w:t>Gamma-terpin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7C7A62A2" w14:textId="1D7F2691" w:rsidR="00C54149" w:rsidRPr="009F6181" w:rsidRDefault="00C54149" w:rsidP="00F62C79">
            <w:pPr>
              <w:jc w:val="center"/>
              <w:rPr>
                <w:rFonts w:cstheme="minorHAnsi"/>
              </w:rPr>
            </w:pPr>
          </w:p>
        </w:tc>
        <w:tc>
          <w:tcPr>
            <w:tcW w:w="2335" w:type="dxa"/>
          </w:tcPr>
          <w:p w14:paraId="7E26DCC8" w14:textId="2944B609" w:rsidR="00573020" w:rsidRPr="009F6181" w:rsidRDefault="00573020" w:rsidP="00F62C79">
            <w:pPr>
              <w:jc w:val="center"/>
              <w:rPr>
                <w:rFonts w:cstheme="minorHAnsi"/>
              </w:rPr>
            </w:pPr>
            <w:r w:rsidRPr="009F6181">
              <w:rPr>
                <w:rFonts w:cstheme="minorHAnsi"/>
                <w:shd w:val="clear" w:color="auto" w:fill="FFFFFF"/>
              </w:rPr>
              <w:t>7461</w:t>
            </w:r>
          </w:p>
        </w:tc>
      </w:tr>
      <w:tr w:rsidR="00573020" w:rsidRPr="009F6181" w14:paraId="5891D6DC" w14:textId="77777777" w:rsidTr="00F62C79">
        <w:trPr>
          <w:trHeight w:val="229"/>
        </w:trPr>
        <w:tc>
          <w:tcPr>
            <w:tcW w:w="1165" w:type="dxa"/>
            <w:vMerge/>
          </w:tcPr>
          <w:p w14:paraId="384CC2EA" w14:textId="77777777" w:rsidR="00573020" w:rsidRPr="009F6181" w:rsidRDefault="00573020" w:rsidP="00F62C79">
            <w:pPr>
              <w:jc w:val="center"/>
              <w:rPr>
                <w:rFonts w:cstheme="minorHAnsi"/>
              </w:rPr>
            </w:pPr>
          </w:p>
        </w:tc>
        <w:tc>
          <w:tcPr>
            <w:tcW w:w="2250" w:type="dxa"/>
            <w:vMerge/>
          </w:tcPr>
          <w:p w14:paraId="73DE68F7" w14:textId="77777777" w:rsidR="00573020" w:rsidRPr="009F6181" w:rsidRDefault="00573020" w:rsidP="00F62C79">
            <w:pPr>
              <w:jc w:val="center"/>
              <w:rPr>
                <w:rFonts w:cstheme="minorHAnsi"/>
              </w:rPr>
            </w:pPr>
          </w:p>
        </w:tc>
        <w:tc>
          <w:tcPr>
            <w:tcW w:w="3600" w:type="dxa"/>
          </w:tcPr>
          <w:p w14:paraId="4BABB301" w14:textId="77777777" w:rsidR="00573020" w:rsidRPr="009F6181" w:rsidRDefault="00573020" w:rsidP="00F62C79">
            <w:pPr>
              <w:jc w:val="center"/>
              <w:rPr>
                <w:rFonts w:cstheme="minorHAnsi"/>
              </w:rPr>
            </w:pPr>
            <w:r w:rsidRPr="009F6181">
              <w:rPr>
                <w:rFonts w:cstheme="minorHAnsi"/>
              </w:rPr>
              <w:t>Terpinol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366DC364" w14:textId="78075097" w:rsidR="00C54149" w:rsidRPr="009F6181" w:rsidRDefault="00C54149" w:rsidP="00F62C79">
            <w:pPr>
              <w:jc w:val="center"/>
              <w:rPr>
                <w:rFonts w:cstheme="minorHAnsi"/>
              </w:rPr>
            </w:pPr>
          </w:p>
        </w:tc>
        <w:tc>
          <w:tcPr>
            <w:tcW w:w="2335" w:type="dxa"/>
          </w:tcPr>
          <w:p w14:paraId="2BEDB051" w14:textId="1C5D94B0" w:rsidR="00573020" w:rsidRPr="009F6181" w:rsidRDefault="00573020" w:rsidP="00F62C79">
            <w:pPr>
              <w:jc w:val="center"/>
              <w:rPr>
                <w:rFonts w:cstheme="minorHAnsi"/>
              </w:rPr>
            </w:pPr>
            <w:r w:rsidRPr="009F6181">
              <w:rPr>
                <w:rFonts w:cstheme="minorHAnsi"/>
                <w:shd w:val="clear" w:color="auto" w:fill="FFFFFF"/>
              </w:rPr>
              <w:t>11463</w:t>
            </w:r>
          </w:p>
        </w:tc>
      </w:tr>
      <w:tr w:rsidR="00573020" w:rsidRPr="009F6181" w14:paraId="5C073BDD" w14:textId="77777777" w:rsidTr="00F62C79">
        <w:trPr>
          <w:trHeight w:val="229"/>
        </w:trPr>
        <w:tc>
          <w:tcPr>
            <w:tcW w:w="1165" w:type="dxa"/>
            <w:vMerge/>
          </w:tcPr>
          <w:p w14:paraId="6DECA20A" w14:textId="77777777" w:rsidR="00573020" w:rsidRPr="009F6181" w:rsidRDefault="00573020" w:rsidP="00F62C79">
            <w:pPr>
              <w:jc w:val="center"/>
              <w:rPr>
                <w:rFonts w:cstheme="minorHAnsi"/>
              </w:rPr>
            </w:pPr>
          </w:p>
        </w:tc>
        <w:tc>
          <w:tcPr>
            <w:tcW w:w="2250" w:type="dxa"/>
            <w:vMerge/>
          </w:tcPr>
          <w:p w14:paraId="2A115DF5" w14:textId="77777777" w:rsidR="00573020" w:rsidRPr="009F6181" w:rsidRDefault="00573020" w:rsidP="00F62C79">
            <w:pPr>
              <w:jc w:val="center"/>
              <w:rPr>
                <w:rFonts w:cstheme="minorHAnsi"/>
              </w:rPr>
            </w:pPr>
          </w:p>
        </w:tc>
        <w:tc>
          <w:tcPr>
            <w:tcW w:w="3600" w:type="dxa"/>
          </w:tcPr>
          <w:p w14:paraId="19B545AF" w14:textId="77777777" w:rsidR="00573020" w:rsidRPr="009F6181" w:rsidRDefault="00573020" w:rsidP="00F62C79">
            <w:pPr>
              <w:jc w:val="center"/>
              <w:rPr>
                <w:rFonts w:cstheme="minorHAnsi"/>
              </w:rPr>
            </w:pPr>
            <w:r w:rsidRPr="009F6181">
              <w:rPr>
                <w:rFonts w:cstheme="minorHAnsi"/>
              </w:rPr>
              <w:t>Linalol</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774E5173" w14:textId="14FF1AD6" w:rsidR="00C54149" w:rsidRPr="009F6181" w:rsidRDefault="00C54149" w:rsidP="00F62C79">
            <w:pPr>
              <w:jc w:val="center"/>
              <w:rPr>
                <w:rFonts w:cstheme="minorHAnsi"/>
              </w:rPr>
            </w:pPr>
          </w:p>
        </w:tc>
        <w:tc>
          <w:tcPr>
            <w:tcW w:w="2335" w:type="dxa"/>
          </w:tcPr>
          <w:p w14:paraId="129793A1" w14:textId="7CC0FBD9" w:rsidR="00573020" w:rsidRPr="009F6181" w:rsidRDefault="00573020" w:rsidP="00F62C79">
            <w:pPr>
              <w:jc w:val="center"/>
              <w:rPr>
                <w:rFonts w:cstheme="minorHAnsi"/>
              </w:rPr>
            </w:pPr>
            <w:r w:rsidRPr="009F6181">
              <w:rPr>
                <w:rFonts w:cstheme="minorHAnsi"/>
                <w:shd w:val="clear" w:color="auto" w:fill="FFFFFF"/>
              </w:rPr>
              <w:t>6549</w:t>
            </w:r>
          </w:p>
        </w:tc>
      </w:tr>
      <w:tr w:rsidR="00573020" w:rsidRPr="009F6181" w14:paraId="0F08128E" w14:textId="77777777" w:rsidTr="00F62C79">
        <w:trPr>
          <w:trHeight w:val="28"/>
        </w:trPr>
        <w:tc>
          <w:tcPr>
            <w:tcW w:w="1165" w:type="dxa"/>
            <w:vMerge/>
          </w:tcPr>
          <w:p w14:paraId="1C9065DA" w14:textId="77777777" w:rsidR="00573020" w:rsidRPr="009F6181" w:rsidRDefault="00573020" w:rsidP="00F62C79">
            <w:pPr>
              <w:jc w:val="center"/>
              <w:rPr>
                <w:rFonts w:cstheme="minorHAnsi"/>
              </w:rPr>
            </w:pPr>
          </w:p>
        </w:tc>
        <w:tc>
          <w:tcPr>
            <w:tcW w:w="2250" w:type="dxa"/>
            <w:vMerge/>
          </w:tcPr>
          <w:p w14:paraId="6AA02A7E" w14:textId="77777777" w:rsidR="00573020" w:rsidRPr="009F6181" w:rsidRDefault="00573020" w:rsidP="00F62C79">
            <w:pPr>
              <w:jc w:val="center"/>
              <w:rPr>
                <w:rFonts w:cstheme="minorHAnsi"/>
              </w:rPr>
            </w:pPr>
          </w:p>
        </w:tc>
        <w:tc>
          <w:tcPr>
            <w:tcW w:w="3600" w:type="dxa"/>
          </w:tcPr>
          <w:p w14:paraId="3CBF14BE" w14:textId="77777777" w:rsidR="00573020" w:rsidRPr="009F6181" w:rsidRDefault="00573020" w:rsidP="00F62C79">
            <w:pPr>
              <w:jc w:val="center"/>
              <w:rPr>
                <w:rFonts w:cstheme="minorHAnsi"/>
              </w:rPr>
            </w:pPr>
            <w:r w:rsidRPr="009F6181">
              <w:rPr>
                <w:rFonts w:cstheme="minorHAnsi"/>
              </w:rPr>
              <w:t>4-terpineol</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1D8B1CDC" w14:textId="5A3EF80E" w:rsidR="00C54149" w:rsidRPr="009F6181" w:rsidRDefault="00C54149" w:rsidP="00F62C79">
            <w:pPr>
              <w:jc w:val="center"/>
              <w:rPr>
                <w:rFonts w:cstheme="minorHAnsi"/>
              </w:rPr>
            </w:pPr>
          </w:p>
        </w:tc>
        <w:tc>
          <w:tcPr>
            <w:tcW w:w="2335" w:type="dxa"/>
          </w:tcPr>
          <w:p w14:paraId="7CDEEBC6" w14:textId="34D89F91" w:rsidR="00573020" w:rsidRPr="009F6181" w:rsidRDefault="00573020" w:rsidP="00F62C79">
            <w:pPr>
              <w:jc w:val="center"/>
              <w:rPr>
                <w:rFonts w:cstheme="minorHAnsi"/>
              </w:rPr>
            </w:pPr>
            <w:r w:rsidRPr="009F6181">
              <w:rPr>
                <w:rFonts w:cstheme="minorHAnsi"/>
                <w:shd w:val="clear" w:color="auto" w:fill="FFFFFF"/>
              </w:rPr>
              <w:t>11230</w:t>
            </w:r>
          </w:p>
        </w:tc>
      </w:tr>
      <w:tr w:rsidR="00573020" w:rsidRPr="009F6181" w14:paraId="682B4E09" w14:textId="77777777" w:rsidTr="00F62C79">
        <w:trPr>
          <w:trHeight w:val="20"/>
        </w:trPr>
        <w:tc>
          <w:tcPr>
            <w:tcW w:w="1165" w:type="dxa"/>
            <w:vMerge/>
          </w:tcPr>
          <w:p w14:paraId="7DD9A0D6" w14:textId="77777777" w:rsidR="00573020" w:rsidRPr="009F6181" w:rsidRDefault="00573020" w:rsidP="00F62C79">
            <w:pPr>
              <w:jc w:val="center"/>
              <w:rPr>
                <w:rFonts w:cstheme="minorHAnsi"/>
              </w:rPr>
            </w:pPr>
          </w:p>
        </w:tc>
        <w:tc>
          <w:tcPr>
            <w:tcW w:w="2250" w:type="dxa"/>
            <w:vMerge/>
          </w:tcPr>
          <w:p w14:paraId="20FC3D56" w14:textId="77777777" w:rsidR="00573020" w:rsidRPr="009F6181" w:rsidRDefault="00573020" w:rsidP="00F62C79">
            <w:pPr>
              <w:jc w:val="center"/>
              <w:rPr>
                <w:rFonts w:cstheme="minorHAnsi"/>
              </w:rPr>
            </w:pPr>
          </w:p>
        </w:tc>
        <w:tc>
          <w:tcPr>
            <w:tcW w:w="3600" w:type="dxa"/>
          </w:tcPr>
          <w:p w14:paraId="48C049A2" w14:textId="77777777" w:rsidR="00573020" w:rsidRPr="009F6181" w:rsidRDefault="00573020" w:rsidP="00F62C79">
            <w:pPr>
              <w:jc w:val="center"/>
              <w:rPr>
                <w:rFonts w:cstheme="minorHAnsi"/>
              </w:rPr>
            </w:pPr>
            <w:r w:rsidRPr="009F6181">
              <w:rPr>
                <w:rFonts w:cstheme="minorHAnsi"/>
              </w:rPr>
              <w:t>Delta-Elem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07C9CF02" w14:textId="098B86D5" w:rsidR="00C54149" w:rsidRPr="009F6181" w:rsidRDefault="00C54149" w:rsidP="00F62C79">
            <w:pPr>
              <w:jc w:val="center"/>
              <w:rPr>
                <w:rFonts w:cstheme="minorHAnsi"/>
              </w:rPr>
            </w:pPr>
          </w:p>
        </w:tc>
        <w:tc>
          <w:tcPr>
            <w:tcW w:w="2335" w:type="dxa"/>
          </w:tcPr>
          <w:p w14:paraId="64172D22" w14:textId="5AE66CB2" w:rsidR="00573020" w:rsidRPr="009F6181" w:rsidRDefault="00573020" w:rsidP="00F62C79">
            <w:pPr>
              <w:jc w:val="center"/>
              <w:rPr>
                <w:rFonts w:cstheme="minorHAnsi"/>
                <w:shd w:val="clear" w:color="auto" w:fill="FFFFFF"/>
              </w:rPr>
            </w:pPr>
            <w:r w:rsidRPr="009F6181">
              <w:rPr>
                <w:rFonts w:cstheme="minorHAnsi"/>
                <w:shd w:val="clear" w:color="auto" w:fill="FFFFFF"/>
              </w:rPr>
              <w:t>12309449</w:t>
            </w:r>
          </w:p>
        </w:tc>
      </w:tr>
      <w:tr w:rsidR="00573020" w:rsidRPr="009F6181" w14:paraId="64247BE3" w14:textId="77777777" w:rsidTr="00F62C79">
        <w:trPr>
          <w:trHeight w:val="20"/>
        </w:trPr>
        <w:tc>
          <w:tcPr>
            <w:tcW w:w="1165" w:type="dxa"/>
            <w:vMerge/>
          </w:tcPr>
          <w:p w14:paraId="605DA38E" w14:textId="77777777" w:rsidR="00573020" w:rsidRPr="009F6181" w:rsidRDefault="00573020" w:rsidP="00F62C79">
            <w:pPr>
              <w:jc w:val="center"/>
              <w:rPr>
                <w:rFonts w:cstheme="minorHAnsi"/>
              </w:rPr>
            </w:pPr>
          </w:p>
        </w:tc>
        <w:tc>
          <w:tcPr>
            <w:tcW w:w="2250" w:type="dxa"/>
            <w:vMerge/>
          </w:tcPr>
          <w:p w14:paraId="03587B32" w14:textId="77777777" w:rsidR="00573020" w:rsidRPr="009F6181" w:rsidRDefault="00573020" w:rsidP="00F62C79">
            <w:pPr>
              <w:jc w:val="center"/>
              <w:rPr>
                <w:rFonts w:cstheme="minorHAnsi"/>
              </w:rPr>
            </w:pPr>
          </w:p>
        </w:tc>
        <w:tc>
          <w:tcPr>
            <w:tcW w:w="3600" w:type="dxa"/>
          </w:tcPr>
          <w:p w14:paraId="061FCA87" w14:textId="77777777" w:rsidR="00573020" w:rsidRPr="009F6181" w:rsidRDefault="00573020" w:rsidP="00F62C79">
            <w:pPr>
              <w:jc w:val="center"/>
              <w:rPr>
                <w:rFonts w:cstheme="minorHAnsi"/>
              </w:rPr>
            </w:pPr>
            <w:r w:rsidRPr="009F6181">
              <w:rPr>
                <w:rFonts w:cstheme="minorHAnsi"/>
              </w:rPr>
              <w:t>Copaene</w:t>
            </w:r>
            <w:r w:rsidR="00DE28B8" w:rsidRPr="009F6181">
              <w:rPr>
                <w:rFonts w:cstheme="minorHAnsi"/>
              </w:rPr>
              <w:fldChar w:fldCharType="begin" w:fldLock="1"/>
            </w:r>
            <w:r w:rsidR="00DE28B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747AE342" w14:textId="13D5A4CB" w:rsidR="00C54149" w:rsidRPr="009F6181" w:rsidRDefault="00C54149" w:rsidP="00F62C79">
            <w:pPr>
              <w:jc w:val="center"/>
              <w:rPr>
                <w:rFonts w:cstheme="minorHAnsi"/>
              </w:rPr>
            </w:pPr>
          </w:p>
        </w:tc>
        <w:tc>
          <w:tcPr>
            <w:tcW w:w="2335" w:type="dxa"/>
          </w:tcPr>
          <w:p w14:paraId="296D60BA" w14:textId="7EAFE278" w:rsidR="00573020" w:rsidRPr="009F6181" w:rsidRDefault="00573020" w:rsidP="00F62C79">
            <w:pPr>
              <w:jc w:val="center"/>
              <w:rPr>
                <w:rFonts w:cstheme="minorHAnsi"/>
                <w:shd w:val="clear" w:color="auto" w:fill="FFFFFF"/>
              </w:rPr>
            </w:pPr>
            <w:r w:rsidRPr="009F6181">
              <w:rPr>
                <w:rFonts w:cstheme="minorHAnsi"/>
                <w:shd w:val="clear" w:color="auto" w:fill="FFFFFF"/>
              </w:rPr>
              <w:t>12303902</w:t>
            </w:r>
          </w:p>
        </w:tc>
      </w:tr>
      <w:tr w:rsidR="00573020" w:rsidRPr="009F6181" w14:paraId="74E21E12" w14:textId="77777777" w:rsidTr="00F62C79">
        <w:trPr>
          <w:trHeight w:val="20"/>
        </w:trPr>
        <w:tc>
          <w:tcPr>
            <w:tcW w:w="1165" w:type="dxa"/>
            <w:vMerge/>
          </w:tcPr>
          <w:p w14:paraId="66B195C5" w14:textId="77777777" w:rsidR="00573020" w:rsidRPr="009F6181" w:rsidRDefault="00573020" w:rsidP="00F62C79">
            <w:pPr>
              <w:jc w:val="center"/>
              <w:rPr>
                <w:rFonts w:cstheme="minorHAnsi"/>
              </w:rPr>
            </w:pPr>
          </w:p>
        </w:tc>
        <w:tc>
          <w:tcPr>
            <w:tcW w:w="2250" w:type="dxa"/>
            <w:vMerge/>
          </w:tcPr>
          <w:p w14:paraId="45CB8C65" w14:textId="77777777" w:rsidR="00573020" w:rsidRPr="009F6181" w:rsidRDefault="00573020" w:rsidP="00F62C79">
            <w:pPr>
              <w:jc w:val="center"/>
              <w:rPr>
                <w:rFonts w:cstheme="minorHAnsi"/>
              </w:rPr>
            </w:pPr>
          </w:p>
        </w:tc>
        <w:tc>
          <w:tcPr>
            <w:tcW w:w="3600" w:type="dxa"/>
          </w:tcPr>
          <w:p w14:paraId="581AFD9F" w14:textId="77777777" w:rsidR="00573020" w:rsidRPr="009F6181" w:rsidRDefault="00573020" w:rsidP="00F62C79">
            <w:pPr>
              <w:jc w:val="center"/>
              <w:rPr>
                <w:rFonts w:cstheme="minorHAnsi"/>
              </w:rPr>
            </w:pPr>
            <w:r w:rsidRPr="009F6181">
              <w:rPr>
                <w:rFonts w:cstheme="minorHAnsi"/>
              </w:rPr>
              <w:t>β-Elemene</w:t>
            </w:r>
            <w:r w:rsidR="00DE28B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DE28B8" w:rsidRPr="009F6181">
              <w:rPr>
                <w:rFonts w:cstheme="minorHAnsi"/>
              </w:rPr>
              <w:fldChar w:fldCharType="separate"/>
            </w:r>
            <w:r w:rsidR="00DE28B8" w:rsidRPr="009F6181">
              <w:rPr>
                <w:rFonts w:cstheme="minorHAnsi"/>
                <w:noProof/>
                <w:vertAlign w:val="superscript"/>
              </w:rPr>
              <w:t>1</w:t>
            </w:r>
            <w:r w:rsidR="00DE28B8" w:rsidRPr="009F6181">
              <w:rPr>
                <w:rFonts w:cstheme="minorHAnsi"/>
              </w:rPr>
              <w:fldChar w:fldCharType="end"/>
            </w:r>
          </w:p>
          <w:p w14:paraId="2CD5D2C3" w14:textId="0CA95B29" w:rsidR="00C54149" w:rsidRPr="009F6181" w:rsidRDefault="00C54149" w:rsidP="00F62C79">
            <w:pPr>
              <w:jc w:val="center"/>
              <w:rPr>
                <w:rFonts w:cstheme="minorHAnsi"/>
              </w:rPr>
            </w:pPr>
          </w:p>
        </w:tc>
        <w:tc>
          <w:tcPr>
            <w:tcW w:w="2335" w:type="dxa"/>
          </w:tcPr>
          <w:p w14:paraId="2203550A" w14:textId="5E759094" w:rsidR="00573020" w:rsidRPr="009F6181" w:rsidRDefault="00573020" w:rsidP="00F62C79">
            <w:pPr>
              <w:jc w:val="center"/>
              <w:rPr>
                <w:rFonts w:cstheme="minorHAnsi"/>
                <w:shd w:val="clear" w:color="auto" w:fill="FFFFFF"/>
              </w:rPr>
            </w:pPr>
            <w:r w:rsidRPr="009F6181">
              <w:rPr>
                <w:rFonts w:cstheme="minorHAnsi"/>
                <w:shd w:val="clear" w:color="auto" w:fill="FFFFFF"/>
              </w:rPr>
              <w:t>6918391</w:t>
            </w:r>
          </w:p>
        </w:tc>
      </w:tr>
      <w:tr w:rsidR="00573020" w:rsidRPr="009F6181" w14:paraId="00E235B1" w14:textId="77777777" w:rsidTr="00F62C79">
        <w:trPr>
          <w:trHeight w:val="20"/>
        </w:trPr>
        <w:tc>
          <w:tcPr>
            <w:tcW w:w="1165" w:type="dxa"/>
            <w:vMerge/>
          </w:tcPr>
          <w:p w14:paraId="21A896A5" w14:textId="77777777" w:rsidR="00573020" w:rsidRPr="009F6181" w:rsidRDefault="00573020" w:rsidP="00F62C79">
            <w:pPr>
              <w:jc w:val="center"/>
              <w:rPr>
                <w:rFonts w:cstheme="minorHAnsi"/>
              </w:rPr>
            </w:pPr>
          </w:p>
        </w:tc>
        <w:tc>
          <w:tcPr>
            <w:tcW w:w="2250" w:type="dxa"/>
            <w:vMerge/>
          </w:tcPr>
          <w:p w14:paraId="5BA80664" w14:textId="77777777" w:rsidR="00573020" w:rsidRPr="009F6181" w:rsidRDefault="00573020" w:rsidP="00F62C79">
            <w:pPr>
              <w:jc w:val="center"/>
              <w:rPr>
                <w:rFonts w:cstheme="minorHAnsi"/>
              </w:rPr>
            </w:pPr>
          </w:p>
        </w:tc>
        <w:tc>
          <w:tcPr>
            <w:tcW w:w="3600" w:type="dxa"/>
          </w:tcPr>
          <w:p w14:paraId="4A5732FE" w14:textId="77777777" w:rsidR="00573020" w:rsidRPr="009F6181" w:rsidRDefault="00573020" w:rsidP="00F62C79">
            <w:pPr>
              <w:jc w:val="center"/>
              <w:rPr>
                <w:rFonts w:cstheme="minorHAnsi"/>
              </w:rPr>
            </w:pPr>
            <w:r w:rsidRPr="009F6181">
              <w:rPr>
                <w:rFonts w:cstheme="minorHAnsi"/>
              </w:rPr>
              <w:t>α-Bergamoten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580A0AFC" w14:textId="1E80B2C7" w:rsidR="00C54149" w:rsidRPr="009F6181" w:rsidRDefault="00C54149" w:rsidP="00F62C79">
            <w:pPr>
              <w:jc w:val="center"/>
              <w:rPr>
                <w:rFonts w:cstheme="minorHAnsi"/>
              </w:rPr>
            </w:pPr>
          </w:p>
        </w:tc>
        <w:tc>
          <w:tcPr>
            <w:tcW w:w="2335" w:type="dxa"/>
          </w:tcPr>
          <w:p w14:paraId="14544B87" w14:textId="6FA72FC6" w:rsidR="00573020" w:rsidRPr="009F6181" w:rsidRDefault="00573020" w:rsidP="00F62C79">
            <w:pPr>
              <w:jc w:val="center"/>
              <w:rPr>
                <w:rFonts w:cstheme="minorHAnsi"/>
                <w:shd w:val="clear" w:color="auto" w:fill="FFFFFF"/>
              </w:rPr>
            </w:pPr>
            <w:r w:rsidRPr="009F6181">
              <w:rPr>
                <w:rFonts w:cstheme="minorHAnsi"/>
                <w:shd w:val="clear" w:color="auto" w:fill="FFFFFF"/>
              </w:rPr>
              <w:t>86608</w:t>
            </w:r>
          </w:p>
        </w:tc>
      </w:tr>
      <w:tr w:rsidR="00573020" w:rsidRPr="009F6181" w14:paraId="6CE4A3D4" w14:textId="77777777" w:rsidTr="00F62C79">
        <w:trPr>
          <w:trHeight w:val="20"/>
        </w:trPr>
        <w:tc>
          <w:tcPr>
            <w:tcW w:w="1165" w:type="dxa"/>
            <w:vMerge/>
          </w:tcPr>
          <w:p w14:paraId="01326AE5" w14:textId="77777777" w:rsidR="00573020" w:rsidRPr="009F6181" w:rsidRDefault="00573020" w:rsidP="00F62C79">
            <w:pPr>
              <w:jc w:val="center"/>
              <w:rPr>
                <w:rFonts w:cstheme="minorHAnsi"/>
              </w:rPr>
            </w:pPr>
          </w:p>
        </w:tc>
        <w:tc>
          <w:tcPr>
            <w:tcW w:w="2250" w:type="dxa"/>
            <w:vMerge/>
          </w:tcPr>
          <w:p w14:paraId="063B9163" w14:textId="77777777" w:rsidR="00573020" w:rsidRPr="009F6181" w:rsidRDefault="00573020" w:rsidP="00F62C79">
            <w:pPr>
              <w:jc w:val="center"/>
              <w:rPr>
                <w:rFonts w:cstheme="minorHAnsi"/>
              </w:rPr>
            </w:pPr>
          </w:p>
        </w:tc>
        <w:tc>
          <w:tcPr>
            <w:tcW w:w="3600" w:type="dxa"/>
          </w:tcPr>
          <w:p w14:paraId="155C48DA" w14:textId="77777777" w:rsidR="00573020" w:rsidRPr="009F6181" w:rsidRDefault="00573020" w:rsidP="00F62C79">
            <w:pPr>
              <w:jc w:val="center"/>
              <w:rPr>
                <w:rFonts w:cstheme="minorHAnsi"/>
              </w:rPr>
            </w:pPr>
            <w:r w:rsidRPr="009F6181">
              <w:rPr>
                <w:rFonts w:cstheme="minorHAnsi"/>
              </w:rPr>
              <w:t>Caryophyllen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364538CD" w14:textId="0E4C04AE" w:rsidR="00C54149" w:rsidRPr="009F6181" w:rsidRDefault="00C54149" w:rsidP="00F62C79">
            <w:pPr>
              <w:jc w:val="center"/>
              <w:rPr>
                <w:rFonts w:cstheme="minorHAnsi"/>
              </w:rPr>
            </w:pPr>
          </w:p>
        </w:tc>
        <w:tc>
          <w:tcPr>
            <w:tcW w:w="2335" w:type="dxa"/>
          </w:tcPr>
          <w:p w14:paraId="18A0D3A8" w14:textId="5E78E3F2" w:rsidR="00573020" w:rsidRPr="009F6181" w:rsidRDefault="00573020" w:rsidP="00F62C79">
            <w:pPr>
              <w:jc w:val="center"/>
              <w:rPr>
                <w:rFonts w:cstheme="minorHAnsi"/>
                <w:shd w:val="clear" w:color="auto" w:fill="FFFFFF"/>
              </w:rPr>
            </w:pPr>
            <w:r w:rsidRPr="009F6181">
              <w:rPr>
                <w:rFonts w:cstheme="minorHAnsi"/>
                <w:shd w:val="clear" w:color="auto" w:fill="FFFFFF"/>
              </w:rPr>
              <w:t>5281515</w:t>
            </w:r>
          </w:p>
        </w:tc>
      </w:tr>
      <w:tr w:rsidR="00573020" w:rsidRPr="009F6181" w14:paraId="03CBAAFF" w14:textId="77777777" w:rsidTr="00F62C79">
        <w:trPr>
          <w:trHeight w:val="20"/>
        </w:trPr>
        <w:tc>
          <w:tcPr>
            <w:tcW w:w="1165" w:type="dxa"/>
            <w:vMerge/>
          </w:tcPr>
          <w:p w14:paraId="1A6DE704" w14:textId="77777777" w:rsidR="00573020" w:rsidRPr="009F6181" w:rsidRDefault="00573020" w:rsidP="00F62C79">
            <w:pPr>
              <w:jc w:val="center"/>
              <w:rPr>
                <w:rFonts w:cstheme="minorHAnsi"/>
              </w:rPr>
            </w:pPr>
          </w:p>
        </w:tc>
        <w:tc>
          <w:tcPr>
            <w:tcW w:w="2250" w:type="dxa"/>
            <w:vMerge/>
          </w:tcPr>
          <w:p w14:paraId="0544469E" w14:textId="77777777" w:rsidR="00573020" w:rsidRPr="009F6181" w:rsidRDefault="00573020" w:rsidP="00F62C79">
            <w:pPr>
              <w:jc w:val="center"/>
              <w:rPr>
                <w:rFonts w:cstheme="minorHAnsi"/>
              </w:rPr>
            </w:pPr>
          </w:p>
        </w:tc>
        <w:tc>
          <w:tcPr>
            <w:tcW w:w="3600" w:type="dxa"/>
          </w:tcPr>
          <w:p w14:paraId="55DEBE65" w14:textId="77777777" w:rsidR="00573020" w:rsidRPr="009F6181" w:rsidRDefault="00573020" w:rsidP="00F62C79">
            <w:pPr>
              <w:jc w:val="center"/>
              <w:rPr>
                <w:rFonts w:cstheme="minorHAnsi"/>
              </w:rPr>
            </w:pPr>
            <w:r w:rsidRPr="009F6181">
              <w:rPr>
                <w:rFonts w:cstheme="minorHAnsi"/>
              </w:rPr>
              <w:t>α-Curcumen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2755DDC9" w14:textId="10638B2C" w:rsidR="00C54149" w:rsidRPr="009F6181" w:rsidRDefault="00C54149" w:rsidP="00F62C79">
            <w:pPr>
              <w:jc w:val="center"/>
              <w:rPr>
                <w:rFonts w:cstheme="minorHAnsi"/>
              </w:rPr>
            </w:pPr>
          </w:p>
        </w:tc>
        <w:tc>
          <w:tcPr>
            <w:tcW w:w="2335" w:type="dxa"/>
          </w:tcPr>
          <w:p w14:paraId="242A3F50" w14:textId="58545996" w:rsidR="00573020" w:rsidRPr="009F6181" w:rsidRDefault="00573020" w:rsidP="00F62C79">
            <w:pPr>
              <w:jc w:val="center"/>
              <w:rPr>
                <w:rFonts w:cstheme="minorHAnsi"/>
                <w:shd w:val="clear" w:color="auto" w:fill="FFFFFF"/>
              </w:rPr>
            </w:pPr>
            <w:r w:rsidRPr="009F6181">
              <w:rPr>
                <w:rFonts w:cstheme="minorHAnsi"/>
                <w:shd w:val="clear" w:color="auto" w:fill="FFFFFF"/>
              </w:rPr>
              <w:t>92139</w:t>
            </w:r>
          </w:p>
        </w:tc>
      </w:tr>
      <w:tr w:rsidR="00573020" w:rsidRPr="009F6181" w14:paraId="3800B17B" w14:textId="77777777" w:rsidTr="00F62C79">
        <w:trPr>
          <w:trHeight w:val="20"/>
        </w:trPr>
        <w:tc>
          <w:tcPr>
            <w:tcW w:w="1165" w:type="dxa"/>
            <w:vMerge/>
          </w:tcPr>
          <w:p w14:paraId="376B9E54" w14:textId="77777777" w:rsidR="00573020" w:rsidRPr="009F6181" w:rsidRDefault="00573020" w:rsidP="00F62C79">
            <w:pPr>
              <w:jc w:val="center"/>
              <w:rPr>
                <w:rFonts w:cstheme="minorHAnsi"/>
              </w:rPr>
            </w:pPr>
          </w:p>
        </w:tc>
        <w:tc>
          <w:tcPr>
            <w:tcW w:w="2250" w:type="dxa"/>
            <w:vMerge/>
          </w:tcPr>
          <w:p w14:paraId="36A5BE01" w14:textId="77777777" w:rsidR="00573020" w:rsidRPr="009F6181" w:rsidRDefault="00573020" w:rsidP="00F62C79">
            <w:pPr>
              <w:jc w:val="center"/>
              <w:rPr>
                <w:rFonts w:cstheme="minorHAnsi"/>
              </w:rPr>
            </w:pPr>
          </w:p>
        </w:tc>
        <w:tc>
          <w:tcPr>
            <w:tcW w:w="3600" w:type="dxa"/>
          </w:tcPr>
          <w:p w14:paraId="3EFC0920" w14:textId="77777777" w:rsidR="00573020" w:rsidRPr="009F6181" w:rsidRDefault="00573020" w:rsidP="00F62C79">
            <w:pPr>
              <w:jc w:val="center"/>
              <w:rPr>
                <w:rFonts w:cstheme="minorHAnsi"/>
              </w:rPr>
            </w:pPr>
            <w:r w:rsidRPr="009F6181">
              <w:rPr>
                <w:rFonts w:cstheme="minorHAnsi"/>
              </w:rPr>
              <w:t>Cedren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0F76FCC4" w14:textId="5D3B175C" w:rsidR="00C54149" w:rsidRPr="009F6181" w:rsidRDefault="00C54149" w:rsidP="00F62C79">
            <w:pPr>
              <w:jc w:val="center"/>
              <w:rPr>
                <w:rFonts w:cstheme="minorHAnsi"/>
              </w:rPr>
            </w:pPr>
          </w:p>
        </w:tc>
        <w:tc>
          <w:tcPr>
            <w:tcW w:w="2335" w:type="dxa"/>
          </w:tcPr>
          <w:p w14:paraId="62CB9ADB" w14:textId="79788AC4" w:rsidR="00573020" w:rsidRPr="009F6181" w:rsidRDefault="00573020" w:rsidP="00F62C79">
            <w:pPr>
              <w:jc w:val="center"/>
              <w:rPr>
                <w:rFonts w:cstheme="minorHAnsi"/>
                <w:shd w:val="clear" w:color="auto" w:fill="FFFFFF"/>
              </w:rPr>
            </w:pPr>
            <w:r w:rsidRPr="009F6181">
              <w:rPr>
                <w:rFonts w:cstheme="minorHAnsi"/>
                <w:shd w:val="clear" w:color="auto" w:fill="FFFFFF"/>
              </w:rPr>
              <w:t>521207</w:t>
            </w:r>
          </w:p>
        </w:tc>
      </w:tr>
      <w:tr w:rsidR="00573020" w:rsidRPr="009F6181" w14:paraId="55E69F5C" w14:textId="77777777" w:rsidTr="00F62C79">
        <w:trPr>
          <w:trHeight w:val="20"/>
        </w:trPr>
        <w:tc>
          <w:tcPr>
            <w:tcW w:w="1165" w:type="dxa"/>
            <w:vMerge/>
          </w:tcPr>
          <w:p w14:paraId="0DA58112" w14:textId="77777777" w:rsidR="00573020" w:rsidRPr="009F6181" w:rsidRDefault="00573020" w:rsidP="00F62C79">
            <w:pPr>
              <w:jc w:val="center"/>
              <w:rPr>
                <w:rFonts w:cstheme="minorHAnsi"/>
              </w:rPr>
            </w:pPr>
          </w:p>
        </w:tc>
        <w:tc>
          <w:tcPr>
            <w:tcW w:w="2250" w:type="dxa"/>
            <w:vMerge/>
          </w:tcPr>
          <w:p w14:paraId="21554AA9" w14:textId="77777777" w:rsidR="00573020" w:rsidRPr="009F6181" w:rsidRDefault="00573020" w:rsidP="00F62C79">
            <w:pPr>
              <w:jc w:val="center"/>
              <w:rPr>
                <w:rFonts w:cstheme="minorHAnsi"/>
              </w:rPr>
            </w:pPr>
          </w:p>
        </w:tc>
        <w:tc>
          <w:tcPr>
            <w:tcW w:w="3600" w:type="dxa"/>
          </w:tcPr>
          <w:p w14:paraId="4D45A0A0" w14:textId="77777777" w:rsidR="00573020" w:rsidRPr="009F6181" w:rsidRDefault="00573020" w:rsidP="00F62C79">
            <w:pPr>
              <w:jc w:val="center"/>
              <w:rPr>
                <w:rFonts w:cstheme="minorHAnsi"/>
              </w:rPr>
            </w:pPr>
            <w:r w:rsidRPr="009F6181">
              <w:rPr>
                <w:rFonts w:cstheme="minorHAnsi"/>
              </w:rPr>
              <w:t>β-Bisabolen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601DF4EF" w14:textId="65F6EF42" w:rsidR="00C54149" w:rsidRPr="009F6181" w:rsidRDefault="00C54149" w:rsidP="00F62C79">
            <w:pPr>
              <w:jc w:val="center"/>
              <w:rPr>
                <w:rFonts w:cstheme="minorHAnsi"/>
              </w:rPr>
            </w:pPr>
          </w:p>
        </w:tc>
        <w:tc>
          <w:tcPr>
            <w:tcW w:w="2335" w:type="dxa"/>
          </w:tcPr>
          <w:p w14:paraId="784A4FDC" w14:textId="35BBE6BA" w:rsidR="00573020" w:rsidRPr="009F6181" w:rsidRDefault="00573020" w:rsidP="00F62C79">
            <w:pPr>
              <w:jc w:val="center"/>
              <w:rPr>
                <w:rFonts w:cstheme="minorHAnsi"/>
                <w:shd w:val="clear" w:color="auto" w:fill="FFFFFF"/>
              </w:rPr>
            </w:pPr>
            <w:r w:rsidRPr="009F6181">
              <w:rPr>
                <w:rFonts w:cstheme="minorHAnsi"/>
                <w:shd w:val="clear" w:color="auto" w:fill="FFFFFF"/>
              </w:rPr>
              <w:t>10104370</w:t>
            </w:r>
          </w:p>
        </w:tc>
      </w:tr>
      <w:tr w:rsidR="00573020" w:rsidRPr="009F6181" w14:paraId="5FDE880E" w14:textId="77777777" w:rsidTr="00F62C79">
        <w:trPr>
          <w:trHeight w:val="20"/>
        </w:trPr>
        <w:tc>
          <w:tcPr>
            <w:tcW w:w="1165" w:type="dxa"/>
            <w:vMerge/>
          </w:tcPr>
          <w:p w14:paraId="0B7C70C1" w14:textId="77777777" w:rsidR="00573020" w:rsidRPr="009F6181" w:rsidRDefault="00573020" w:rsidP="00F62C79">
            <w:pPr>
              <w:jc w:val="center"/>
              <w:rPr>
                <w:rFonts w:cstheme="minorHAnsi"/>
              </w:rPr>
            </w:pPr>
          </w:p>
        </w:tc>
        <w:tc>
          <w:tcPr>
            <w:tcW w:w="2250" w:type="dxa"/>
            <w:vMerge/>
          </w:tcPr>
          <w:p w14:paraId="3FFE57E8" w14:textId="77777777" w:rsidR="00573020" w:rsidRPr="009F6181" w:rsidRDefault="00573020" w:rsidP="00F62C79">
            <w:pPr>
              <w:jc w:val="center"/>
              <w:rPr>
                <w:rFonts w:cstheme="minorHAnsi"/>
              </w:rPr>
            </w:pPr>
          </w:p>
        </w:tc>
        <w:tc>
          <w:tcPr>
            <w:tcW w:w="3600" w:type="dxa"/>
          </w:tcPr>
          <w:p w14:paraId="47DD573F" w14:textId="77777777" w:rsidR="00C54149" w:rsidRPr="009F6181" w:rsidRDefault="00573020" w:rsidP="00C54149">
            <w:pPr>
              <w:jc w:val="center"/>
              <w:rPr>
                <w:rFonts w:cstheme="minorHAnsi"/>
              </w:rPr>
            </w:pPr>
            <w:r w:rsidRPr="009F6181">
              <w:rPr>
                <w:rFonts w:cstheme="minorHAnsi"/>
              </w:rPr>
              <w:t>(+)-delta-Cadinen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1B7F372D" w14:textId="1EEEBD35" w:rsidR="009F6181" w:rsidRPr="009F6181" w:rsidRDefault="009F6181" w:rsidP="00C54149">
            <w:pPr>
              <w:jc w:val="center"/>
              <w:rPr>
                <w:rFonts w:cstheme="minorHAnsi"/>
              </w:rPr>
            </w:pPr>
          </w:p>
        </w:tc>
        <w:tc>
          <w:tcPr>
            <w:tcW w:w="2335" w:type="dxa"/>
          </w:tcPr>
          <w:p w14:paraId="7A746F4B" w14:textId="709135AC" w:rsidR="00573020" w:rsidRPr="009F6181" w:rsidRDefault="00573020" w:rsidP="00F62C79">
            <w:pPr>
              <w:jc w:val="center"/>
              <w:rPr>
                <w:rFonts w:cstheme="minorHAnsi"/>
                <w:shd w:val="clear" w:color="auto" w:fill="FFFFFF"/>
              </w:rPr>
            </w:pPr>
            <w:r w:rsidRPr="009F6181">
              <w:rPr>
                <w:rFonts w:cstheme="minorHAnsi"/>
                <w:shd w:val="clear" w:color="auto" w:fill="FFFFFF"/>
              </w:rPr>
              <w:lastRenderedPageBreak/>
              <w:t>441005</w:t>
            </w:r>
          </w:p>
        </w:tc>
      </w:tr>
      <w:tr w:rsidR="00573020" w:rsidRPr="009F6181" w14:paraId="2816891A" w14:textId="77777777" w:rsidTr="00F62C79">
        <w:trPr>
          <w:trHeight w:val="20"/>
        </w:trPr>
        <w:tc>
          <w:tcPr>
            <w:tcW w:w="1165" w:type="dxa"/>
            <w:vMerge/>
          </w:tcPr>
          <w:p w14:paraId="77166C01" w14:textId="77777777" w:rsidR="00573020" w:rsidRPr="009F6181" w:rsidRDefault="00573020" w:rsidP="00F62C79">
            <w:pPr>
              <w:jc w:val="center"/>
              <w:rPr>
                <w:rFonts w:cstheme="minorHAnsi"/>
              </w:rPr>
            </w:pPr>
          </w:p>
        </w:tc>
        <w:tc>
          <w:tcPr>
            <w:tcW w:w="2250" w:type="dxa"/>
            <w:vMerge/>
          </w:tcPr>
          <w:p w14:paraId="323A6A49" w14:textId="77777777" w:rsidR="00573020" w:rsidRPr="009F6181" w:rsidRDefault="00573020" w:rsidP="00F62C79">
            <w:pPr>
              <w:jc w:val="center"/>
              <w:rPr>
                <w:rFonts w:cstheme="minorHAnsi"/>
              </w:rPr>
            </w:pPr>
          </w:p>
        </w:tc>
        <w:tc>
          <w:tcPr>
            <w:tcW w:w="3600" w:type="dxa"/>
          </w:tcPr>
          <w:p w14:paraId="44953A30" w14:textId="77777777" w:rsidR="00573020" w:rsidRPr="009F6181" w:rsidRDefault="00573020" w:rsidP="00F62C79">
            <w:pPr>
              <w:jc w:val="center"/>
              <w:rPr>
                <w:rFonts w:cstheme="minorHAnsi"/>
              </w:rPr>
            </w:pPr>
            <w:r w:rsidRPr="009F6181">
              <w:rPr>
                <w:rFonts w:cstheme="minorHAnsi"/>
              </w:rPr>
              <w:t>Caryophyllene oxid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060C392E" w14:textId="11D57279" w:rsidR="00C54149" w:rsidRPr="009F6181" w:rsidRDefault="00C54149" w:rsidP="00F62C79">
            <w:pPr>
              <w:jc w:val="center"/>
              <w:rPr>
                <w:rFonts w:cstheme="minorHAnsi"/>
              </w:rPr>
            </w:pPr>
          </w:p>
        </w:tc>
        <w:tc>
          <w:tcPr>
            <w:tcW w:w="2335" w:type="dxa"/>
          </w:tcPr>
          <w:p w14:paraId="1DFA5834" w14:textId="0E9A8559" w:rsidR="00573020" w:rsidRPr="009F6181" w:rsidRDefault="00573020" w:rsidP="00F62C79">
            <w:pPr>
              <w:jc w:val="center"/>
              <w:rPr>
                <w:rFonts w:cstheme="minorHAnsi"/>
                <w:shd w:val="clear" w:color="auto" w:fill="FFFFFF"/>
              </w:rPr>
            </w:pPr>
            <w:r w:rsidRPr="009F6181">
              <w:rPr>
                <w:rFonts w:cstheme="minorHAnsi"/>
                <w:shd w:val="clear" w:color="auto" w:fill="FFFFFF"/>
              </w:rPr>
              <w:t>1742210</w:t>
            </w:r>
          </w:p>
        </w:tc>
      </w:tr>
      <w:tr w:rsidR="00573020" w:rsidRPr="009F6181" w14:paraId="7ED5E8A2" w14:textId="77777777" w:rsidTr="00F62C79">
        <w:trPr>
          <w:trHeight w:val="20"/>
        </w:trPr>
        <w:tc>
          <w:tcPr>
            <w:tcW w:w="1165" w:type="dxa"/>
            <w:vMerge/>
          </w:tcPr>
          <w:p w14:paraId="0396657E" w14:textId="77777777" w:rsidR="00573020" w:rsidRPr="009F6181" w:rsidRDefault="00573020" w:rsidP="00F62C79">
            <w:pPr>
              <w:jc w:val="center"/>
              <w:rPr>
                <w:rFonts w:cstheme="minorHAnsi"/>
              </w:rPr>
            </w:pPr>
          </w:p>
        </w:tc>
        <w:tc>
          <w:tcPr>
            <w:tcW w:w="2250" w:type="dxa"/>
            <w:vMerge/>
          </w:tcPr>
          <w:p w14:paraId="3BC04B58" w14:textId="77777777" w:rsidR="00573020" w:rsidRPr="009F6181" w:rsidRDefault="00573020" w:rsidP="00F62C79">
            <w:pPr>
              <w:jc w:val="center"/>
              <w:rPr>
                <w:rFonts w:cstheme="minorHAnsi"/>
              </w:rPr>
            </w:pPr>
          </w:p>
        </w:tc>
        <w:tc>
          <w:tcPr>
            <w:tcW w:w="3600" w:type="dxa"/>
          </w:tcPr>
          <w:p w14:paraId="366859AE" w14:textId="77777777" w:rsidR="00573020" w:rsidRPr="009F6181" w:rsidRDefault="00573020" w:rsidP="00F62C79">
            <w:pPr>
              <w:jc w:val="center"/>
              <w:rPr>
                <w:rFonts w:cstheme="minorHAnsi"/>
              </w:rPr>
            </w:pPr>
            <w:r w:rsidRPr="009F6181">
              <w:rPr>
                <w:rFonts w:cstheme="minorHAnsi"/>
              </w:rPr>
              <w:t>Spathulenol</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5B174E20" w14:textId="2BE6200D" w:rsidR="00C54149" w:rsidRPr="009F6181" w:rsidRDefault="00C54149" w:rsidP="00F62C79">
            <w:pPr>
              <w:jc w:val="center"/>
              <w:rPr>
                <w:rFonts w:cstheme="minorHAnsi"/>
              </w:rPr>
            </w:pPr>
          </w:p>
        </w:tc>
        <w:tc>
          <w:tcPr>
            <w:tcW w:w="2335" w:type="dxa"/>
          </w:tcPr>
          <w:p w14:paraId="281D15B1" w14:textId="73E9244B" w:rsidR="00573020" w:rsidRPr="009F6181" w:rsidRDefault="00573020" w:rsidP="00F62C79">
            <w:pPr>
              <w:jc w:val="center"/>
              <w:rPr>
                <w:rFonts w:cstheme="minorHAnsi"/>
                <w:shd w:val="clear" w:color="auto" w:fill="FFFFFF"/>
              </w:rPr>
            </w:pPr>
            <w:r w:rsidRPr="009F6181">
              <w:rPr>
                <w:rFonts w:cstheme="minorHAnsi"/>
                <w:shd w:val="clear" w:color="auto" w:fill="FFFFFF"/>
              </w:rPr>
              <w:t>92231</w:t>
            </w:r>
          </w:p>
        </w:tc>
      </w:tr>
      <w:tr w:rsidR="00573020" w:rsidRPr="009F6181" w14:paraId="53BCB72B" w14:textId="77777777" w:rsidTr="00F62C79">
        <w:trPr>
          <w:trHeight w:val="20"/>
        </w:trPr>
        <w:tc>
          <w:tcPr>
            <w:tcW w:w="1165" w:type="dxa"/>
            <w:vMerge/>
          </w:tcPr>
          <w:p w14:paraId="6F4A9E09" w14:textId="77777777" w:rsidR="00573020" w:rsidRPr="009F6181" w:rsidRDefault="00573020" w:rsidP="00F62C79">
            <w:pPr>
              <w:jc w:val="center"/>
              <w:rPr>
                <w:rFonts w:cstheme="minorHAnsi"/>
              </w:rPr>
            </w:pPr>
          </w:p>
        </w:tc>
        <w:tc>
          <w:tcPr>
            <w:tcW w:w="2250" w:type="dxa"/>
            <w:vMerge/>
          </w:tcPr>
          <w:p w14:paraId="1C9DC3F8" w14:textId="77777777" w:rsidR="00573020" w:rsidRPr="009F6181" w:rsidRDefault="00573020" w:rsidP="00F62C79">
            <w:pPr>
              <w:jc w:val="center"/>
              <w:rPr>
                <w:rFonts w:cstheme="minorHAnsi"/>
              </w:rPr>
            </w:pPr>
          </w:p>
        </w:tc>
        <w:tc>
          <w:tcPr>
            <w:tcW w:w="3600" w:type="dxa"/>
          </w:tcPr>
          <w:p w14:paraId="6817DD7D" w14:textId="77777777" w:rsidR="00573020" w:rsidRPr="009F6181" w:rsidRDefault="00573020" w:rsidP="00F62C79">
            <w:pPr>
              <w:jc w:val="center"/>
              <w:rPr>
                <w:rFonts w:cstheme="minorHAnsi"/>
              </w:rPr>
            </w:pPr>
            <w:r w:rsidRPr="009F6181">
              <w:rPr>
                <w:rFonts w:cstheme="minorHAnsi"/>
              </w:rPr>
              <w:t>α-Bisabolol</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6B73CEF1" w14:textId="5C454293" w:rsidR="00C54149" w:rsidRPr="009F6181" w:rsidRDefault="00C54149" w:rsidP="00F62C79">
            <w:pPr>
              <w:jc w:val="center"/>
              <w:rPr>
                <w:rFonts w:cstheme="minorHAnsi"/>
              </w:rPr>
            </w:pPr>
          </w:p>
        </w:tc>
        <w:tc>
          <w:tcPr>
            <w:tcW w:w="2335" w:type="dxa"/>
          </w:tcPr>
          <w:p w14:paraId="54D6E930" w14:textId="06254357" w:rsidR="00573020" w:rsidRPr="009F6181" w:rsidRDefault="00573020" w:rsidP="00F62C79">
            <w:pPr>
              <w:jc w:val="center"/>
              <w:rPr>
                <w:rFonts w:cstheme="minorHAnsi"/>
                <w:shd w:val="clear" w:color="auto" w:fill="FFFFFF"/>
              </w:rPr>
            </w:pPr>
            <w:r w:rsidRPr="009F6181">
              <w:rPr>
                <w:rFonts w:cstheme="minorHAnsi"/>
                <w:shd w:val="clear" w:color="auto" w:fill="FFFFFF"/>
              </w:rPr>
              <w:t>1549992</w:t>
            </w:r>
          </w:p>
        </w:tc>
      </w:tr>
      <w:tr w:rsidR="00573020" w:rsidRPr="009F6181" w14:paraId="50815621" w14:textId="77777777" w:rsidTr="00F62C79">
        <w:trPr>
          <w:trHeight w:val="28"/>
        </w:trPr>
        <w:tc>
          <w:tcPr>
            <w:tcW w:w="1165" w:type="dxa"/>
            <w:vMerge/>
          </w:tcPr>
          <w:p w14:paraId="09CBD992" w14:textId="77777777" w:rsidR="00573020" w:rsidRPr="009F6181" w:rsidRDefault="00573020" w:rsidP="00F62C79">
            <w:pPr>
              <w:jc w:val="center"/>
              <w:rPr>
                <w:rFonts w:cstheme="minorHAnsi"/>
              </w:rPr>
            </w:pPr>
          </w:p>
        </w:tc>
        <w:tc>
          <w:tcPr>
            <w:tcW w:w="2250" w:type="dxa"/>
            <w:vMerge/>
          </w:tcPr>
          <w:p w14:paraId="6C666D8F" w14:textId="77777777" w:rsidR="00573020" w:rsidRPr="009F6181" w:rsidRDefault="00573020" w:rsidP="00F62C79">
            <w:pPr>
              <w:jc w:val="center"/>
              <w:rPr>
                <w:rFonts w:cstheme="minorHAnsi"/>
              </w:rPr>
            </w:pPr>
          </w:p>
        </w:tc>
        <w:tc>
          <w:tcPr>
            <w:tcW w:w="3600" w:type="dxa"/>
          </w:tcPr>
          <w:p w14:paraId="6CD9B67C" w14:textId="77777777" w:rsidR="00573020" w:rsidRPr="009F6181" w:rsidRDefault="00573020" w:rsidP="00F62C79">
            <w:pPr>
              <w:jc w:val="center"/>
              <w:rPr>
                <w:rFonts w:cstheme="minorHAnsi"/>
              </w:rPr>
            </w:pPr>
            <w:r w:rsidRPr="009F6181">
              <w:rPr>
                <w:rFonts w:cstheme="minorHAnsi"/>
              </w:rPr>
              <w:t>2-Undecanone</w:t>
            </w:r>
            <w:r w:rsidR="00063B88" w:rsidRPr="009F6181">
              <w:rPr>
                <w:rFonts w:cstheme="minorHAnsi"/>
              </w:rPr>
              <w:fldChar w:fldCharType="begin" w:fldLock="1"/>
            </w:r>
            <w:r w:rsidR="00063B88" w:rsidRPr="009F6181">
              <w:rPr>
                <w:rFonts w:cstheme="minorHAnsi"/>
              </w:rPr>
              <w:instrText>ADDIN CSL_CITATION {"citationItems":[{"id":"ITEM-1","itemData":{"ISSN":"23456825","abstract":"Background: Black pepper (Piper nigrum) is mainly cultivated in tropical areas such as South India. It is known as a popular spice in all over the world. Although some studies have been carried out to determine the ingredients of black pepper Essential Oil (EO) cultivated in various regions of the world, but there is little data about some physicochemical characteristics of EO of black pepper cultivated in Chittagong, Bangladesh. Methods: Black peppers samples were collected from the local market of Chittagong city. Extraction of black pepper EO was carried out using Clevenger apparatus. Chemical compounds of EO obtained from the black pepper were determined by analytical gas chromatography/mass spectrometry. Some physicochemical characteristics of extracted EO were determined according to the standard methods. All experiments were carried out in triplicate. Results: The major components of black pepper EO were caryophyllene (19.12%), limonene (9.74%), and camphene (8.44%). The contents of moisture, dry matter, protein, fatty oil, ash, carbohydrate, and crude fiber in black pepper samples were determined as 2.20, 96.12, 12.66, 14.41, 12.49, 42.56, and 5.55%, respectively. Also, food energy value was measured as 349.66±0.44 g/calories. Refractive index, specific gravity, as well as optical rotation of EO samples were 0.8590, 1.476 at 30 °C, and -10.300, respectively. Conclusion: The EO of black pepper cultivated in Chittagong, Bangladesh revealed desirable physicochemical characteristics and could be applied in food industry.","author":[{"dropping-particle":"","family":"Morshed","given":"S.","non-dropping-particle":"","parse-names":false,"suffix":""},{"dropping-particle":"","family":"Hossain","given":"M. D.","non-dropping-particle":"","parse-names":false,"suffix":""},{"dropping-particle":"","family":"Ahmad","given":"M.","non-dropping-particle":"","parse-names":false,"suffix":""},{"dropping-particle":"","family":"Junayed","given":"M.","non-dropping-particle":"","parse-names":false,"suffix":""}],"container-title":"Journal of Food Quality and Hazards Control","id":"ITEM-1","issue":"3","issued":{"date-parts":[["2017"]]},"page":"66-69","title":"Physicochemical characteristics of essential oil of black pepper (Piper nigrum) cultivated in Chittagong, Bangladesh","type":"article-journal","volume":"4"},"uris":["http://www.mendeley.com/documents/?uuid=7aeb1db8-ca85-4c38-b90f-a6d0ed422ecb"]}],"mendeley":{"formattedCitation":"&lt;sup&gt;1&lt;/sup&gt;","plainTextFormattedCitation":"1","previouslyFormattedCitation":"&lt;sup&gt;1&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1</w:t>
            </w:r>
            <w:r w:rsidR="00063B88" w:rsidRPr="009F6181">
              <w:rPr>
                <w:rFonts w:cstheme="minorHAnsi"/>
              </w:rPr>
              <w:fldChar w:fldCharType="end"/>
            </w:r>
          </w:p>
          <w:p w14:paraId="3085F7A5" w14:textId="52A05B41" w:rsidR="00C54149" w:rsidRPr="009F6181" w:rsidRDefault="00C54149" w:rsidP="00F62C79">
            <w:pPr>
              <w:jc w:val="center"/>
              <w:rPr>
                <w:rFonts w:cstheme="minorHAnsi"/>
              </w:rPr>
            </w:pPr>
          </w:p>
        </w:tc>
        <w:tc>
          <w:tcPr>
            <w:tcW w:w="2335" w:type="dxa"/>
          </w:tcPr>
          <w:p w14:paraId="1E7A2F9D" w14:textId="7EE5A2F0" w:rsidR="00573020" w:rsidRPr="009F6181" w:rsidRDefault="00573020" w:rsidP="00F62C79">
            <w:pPr>
              <w:jc w:val="center"/>
              <w:rPr>
                <w:rFonts w:cstheme="minorHAnsi"/>
                <w:shd w:val="clear" w:color="auto" w:fill="FFFFFF"/>
              </w:rPr>
            </w:pPr>
            <w:r w:rsidRPr="009F6181">
              <w:rPr>
                <w:rFonts w:cstheme="minorHAnsi"/>
                <w:shd w:val="clear" w:color="auto" w:fill="FFFFFF"/>
              </w:rPr>
              <w:t>8163</w:t>
            </w:r>
          </w:p>
        </w:tc>
      </w:tr>
      <w:tr w:rsidR="00573020" w:rsidRPr="009F6181" w14:paraId="4FF89C84" w14:textId="77777777" w:rsidTr="00F62C79">
        <w:trPr>
          <w:trHeight w:val="20"/>
        </w:trPr>
        <w:tc>
          <w:tcPr>
            <w:tcW w:w="1165" w:type="dxa"/>
            <w:vMerge/>
          </w:tcPr>
          <w:p w14:paraId="60D632FE" w14:textId="77777777" w:rsidR="00573020" w:rsidRPr="009F6181" w:rsidRDefault="00573020" w:rsidP="00F62C79">
            <w:pPr>
              <w:jc w:val="center"/>
              <w:rPr>
                <w:rFonts w:cstheme="minorHAnsi"/>
              </w:rPr>
            </w:pPr>
          </w:p>
        </w:tc>
        <w:tc>
          <w:tcPr>
            <w:tcW w:w="2250" w:type="dxa"/>
            <w:vMerge/>
          </w:tcPr>
          <w:p w14:paraId="146F3349" w14:textId="77777777" w:rsidR="00573020" w:rsidRPr="009F6181" w:rsidRDefault="00573020" w:rsidP="00F62C79">
            <w:pPr>
              <w:jc w:val="center"/>
              <w:rPr>
                <w:rFonts w:cstheme="minorHAnsi"/>
              </w:rPr>
            </w:pPr>
          </w:p>
        </w:tc>
        <w:tc>
          <w:tcPr>
            <w:tcW w:w="3600" w:type="dxa"/>
          </w:tcPr>
          <w:p w14:paraId="21BC32D8" w14:textId="77777777" w:rsidR="00573020" w:rsidRPr="009F6181" w:rsidRDefault="00573020" w:rsidP="00F62C79">
            <w:pPr>
              <w:jc w:val="center"/>
              <w:rPr>
                <w:rFonts w:cstheme="minorHAnsi"/>
              </w:rPr>
            </w:pPr>
            <w:r w:rsidRPr="009F6181">
              <w:rPr>
                <w:rFonts w:cstheme="minorHAnsi"/>
              </w:rPr>
              <w:t>Lauric acid</w:t>
            </w:r>
            <w:r w:rsidR="00063B88" w:rsidRPr="009F6181">
              <w:rPr>
                <w:rFonts w:cstheme="minorHAnsi"/>
              </w:rPr>
              <w:fldChar w:fldCharType="begin" w:fldLock="1"/>
            </w:r>
            <w:r w:rsidR="00063B88" w:rsidRPr="009F6181">
              <w:rPr>
                <w:rFonts w:cstheme="minorHAnsi"/>
              </w:rPr>
              <w:instrText>ADDIN CSL_CITATION {"citationItems":[{"id":"ITEM-1","itemData":{"DOI":"10.3329/dujs.v62i2.21967","ISSN":"1022-2502","abstract":"This study deals with physical and chemical characteristics and some nutritional properties of the fatty oil extracted from Piper nigrum Linn. (Black Pepper). The seeds of Black Pepper contained fatty acids 12.02% of which the saturated and unsaturated fatty acids contributed 68.71% and 31.29%, respectively. The fatty acids identified by GLC are lauric acid (26.93%), myristic (8.26%), palmitoleic (13.47%), palmitic (12.24%), oleic (17.82%), stearic (17.28%) and lignoceric acid (4.00%). The specific gravity and refractive index were recorded as 0.924 at 30°C and 1.461 at 26°C, respectively. The saponification value, iodine value, peroxide value, acid value and percentage of unsaponifiable matter were found to be 177.92, 15.86, 472.97, 8.27 and 43.28, respectively. The moisture content (2.17%), dry matter (97.83%), ash (12.49%), nitrogen (1.85), protein (11.56%), carbohydrate (45.16%), crude fiber (16.66%) and food energy (335.06 g cal-1) showed that Black pepper seeds are good source of dietary fiber. DOI: http://dx.doi.org/10.3329/dujs.v62i2.21967 Dhaka Univ. J. Sci. 62(2): 65-68, 2014 (July)","author":[{"dropping-particle":"","family":"Hossain","given":"Md Delowar","non-dropping-particle":"","parse-names":false,"suffix":""},{"dropping-particle":"","family":"Paul","given":"Bishwagith Kumer","non-dropping-particle":"","parse-names":false,"suffix":""},{"dropping-particle":"","family":"Roy","given":"Sudhangshu Umar","non-dropping-particle":"","parse-names":false,"suffix":""},{"dropping-particle":"","family":"Saha","given":"Gour Chandra","non-dropping-particle":"","parse-names":false,"suffix":""},{"dropping-particle":"","family":"Begum","given":"Feroza","non-dropping-particle":"","parse-names":false,"suffix":""},{"dropping-particle":"","family":"Huq","given":"Dilruba","non-dropping-particle":"","parse-names":false,"suffix":""}],"container-title":"Dhaka University Journal of Science","id":"ITEM-1","issue":"2","issued":{"date-parts":[["2015"]]},"page":"65-68","title":"Studies on Fatty Acids Composition and Some Valuable Nutrients of Piper nigrum Linn. (Gol Morich)","type":"article-journal","volume":"62"},"uris":["http://www.mendeley.com/documents/?uuid=ebb94f8d-5239-4e4b-bc69-f3444c72507d"]}],"mendeley":{"formattedCitation":"&lt;sup&gt;2&lt;/sup&gt;","plainTextFormattedCitation":"2","previouslyFormattedCitation":"&lt;sup&gt;2&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2</w:t>
            </w:r>
            <w:r w:rsidR="00063B88" w:rsidRPr="009F6181">
              <w:rPr>
                <w:rFonts w:cstheme="minorHAnsi"/>
              </w:rPr>
              <w:fldChar w:fldCharType="end"/>
            </w:r>
          </w:p>
          <w:p w14:paraId="090F3869" w14:textId="773AB199" w:rsidR="00C54149" w:rsidRPr="009F6181" w:rsidRDefault="00C54149" w:rsidP="00F62C79">
            <w:pPr>
              <w:jc w:val="center"/>
              <w:rPr>
                <w:rFonts w:cstheme="minorHAnsi"/>
              </w:rPr>
            </w:pPr>
          </w:p>
        </w:tc>
        <w:tc>
          <w:tcPr>
            <w:tcW w:w="2335" w:type="dxa"/>
          </w:tcPr>
          <w:p w14:paraId="27F3D329" w14:textId="2FB95853" w:rsidR="00573020" w:rsidRPr="009F6181" w:rsidRDefault="00573020" w:rsidP="00F62C79">
            <w:pPr>
              <w:jc w:val="center"/>
              <w:rPr>
                <w:rFonts w:cstheme="minorHAnsi"/>
                <w:shd w:val="clear" w:color="auto" w:fill="FFFFFF"/>
              </w:rPr>
            </w:pPr>
            <w:r w:rsidRPr="009F6181">
              <w:rPr>
                <w:rFonts w:cstheme="minorHAnsi"/>
                <w:shd w:val="clear" w:color="auto" w:fill="FFFFFF"/>
              </w:rPr>
              <w:t>3893</w:t>
            </w:r>
          </w:p>
        </w:tc>
      </w:tr>
      <w:tr w:rsidR="00573020" w:rsidRPr="009F6181" w14:paraId="18E94E90" w14:textId="77777777" w:rsidTr="00F62C79">
        <w:trPr>
          <w:trHeight w:val="20"/>
        </w:trPr>
        <w:tc>
          <w:tcPr>
            <w:tcW w:w="1165" w:type="dxa"/>
            <w:vMerge/>
          </w:tcPr>
          <w:p w14:paraId="0F995EE1" w14:textId="77777777" w:rsidR="00573020" w:rsidRPr="009F6181" w:rsidRDefault="00573020" w:rsidP="00F62C79">
            <w:pPr>
              <w:jc w:val="center"/>
              <w:rPr>
                <w:rFonts w:cstheme="minorHAnsi"/>
              </w:rPr>
            </w:pPr>
          </w:p>
        </w:tc>
        <w:tc>
          <w:tcPr>
            <w:tcW w:w="2250" w:type="dxa"/>
            <w:vMerge/>
          </w:tcPr>
          <w:p w14:paraId="09D998EF" w14:textId="77777777" w:rsidR="00573020" w:rsidRPr="009F6181" w:rsidRDefault="00573020" w:rsidP="00F62C79">
            <w:pPr>
              <w:jc w:val="center"/>
              <w:rPr>
                <w:rFonts w:cstheme="minorHAnsi"/>
              </w:rPr>
            </w:pPr>
          </w:p>
        </w:tc>
        <w:tc>
          <w:tcPr>
            <w:tcW w:w="3600" w:type="dxa"/>
          </w:tcPr>
          <w:p w14:paraId="69D72126" w14:textId="77777777" w:rsidR="00573020" w:rsidRPr="009F6181" w:rsidRDefault="00573020" w:rsidP="00F62C79">
            <w:pPr>
              <w:jc w:val="center"/>
              <w:rPr>
                <w:rFonts w:cstheme="minorHAnsi"/>
              </w:rPr>
            </w:pPr>
            <w:r w:rsidRPr="009F6181">
              <w:rPr>
                <w:rFonts w:cstheme="minorHAnsi"/>
              </w:rPr>
              <w:t>Myristic acid</w:t>
            </w:r>
            <w:r w:rsidR="00063B88" w:rsidRPr="009F6181">
              <w:rPr>
                <w:rFonts w:cstheme="minorHAnsi"/>
              </w:rPr>
              <w:fldChar w:fldCharType="begin" w:fldLock="1"/>
            </w:r>
            <w:r w:rsidR="00063B88" w:rsidRPr="009F6181">
              <w:rPr>
                <w:rFonts w:cstheme="minorHAnsi"/>
              </w:rPr>
              <w:instrText>ADDIN CSL_CITATION {"citationItems":[{"id":"ITEM-1","itemData":{"DOI":"10.3329/dujs.v62i2.21967","ISSN":"1022-2502","abstract":"This study deals with physical and chemical characteristics and some nutritional properties of the fatty oil extracted from Piper nigrum Linn. (Black Pepper). The seeds of Black Pepper contained fatty acids 12.02% of which the saturated and unsaturated fatty acids contributed 68.71% and 31.29%, respectively. The fatty acids identified by GLC are lauric acid (26.93%), myristic (8.26%), palmitoleic (13.47%), palmitic (12.24%), oleic (17.82%), stearic (17.28%) and lignoceric acid (4.00%). The specific gravity and refractive index were recorded as 0.924 at 30°C and 1.461 at 26°C, respectively. The saponification value, iodine value, peroxide value, acid value and percentage of unsaponifiable matter were found to be 177.92, 15.86, 472.97, 8.27 and 43.28, respectively. The moisture content (2.17%), dry matter (97.83%), ash (12.49%), nitrogen (1.85), protein (11.56%), carbohydrate (45.16%), crude fiber (16.66%) and food energy (335.06 g cal-1) showed that Black pepper seeds are good source of dietary fiber. DOI: http://dx.doi.org/10.3329/dujs.v62i2.21967 Dhaka Univ. J. Sci. 62(2): 65-68, 2014 (July)","author":[{"dropping-particle":"","family":"Hossain","given":"Md Delowar","non-dropping-particle":"","parse-names":false,"suffix":""},{"dropping-particle":"","family":"Paul","given":"Bishwagith Kumer","non-dropping-particle":"","parse-names":false,"suffix":""},{"dropping-particle":"","family":"Roy","given":"Sudhangshu Umar","non-dropping-particle":"","parse-names":false,"suffix":""},{"dropping-particle":"","family":"Saha","given":"Gour Chandra","non-dropping-particle":"","parse-names":false,"suffix":""},{"dropping-particle":"","family":"Begum","given":"Feroza","non-dropping-particle":"","parse-names":false,"suffix":""},{"dropping-particle":"","family":"Huq","given":"Dilruba","non-dropping-particle":"","parse-names":false,"suffix":""}],"container-title":"Dhaka University Journal of Science","id":"ITEM-1","issue":"2","issued":{"date-parts":[["2015"]]},"page":"65-68","title":"Studies on Fatty Acids Composition and Some Valuable Nutrients of Piper nigrum Linn. (Gol Morich)","type":"article-journal","volume":"62"},"uris":["http://www.mendeley.com/documents/?uuid=ebb94f8d-5239-4e4b-bc69-f3444c72507d"]}],"mendeley":{"formattedCitation":"&lt;sup&gt;2&lt;/sup&gt;","plainTextFormattedCitation":"2","previouslyFormattedCitation":"&lt;sup&gt;2&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2</w:t>
            </w:r>
            <w:r w:rsidR="00063B88" w:rsidRPr="009F6181">
              <w:rPr>
                <w:rFonts w:cstheme="minorHAnsi"/>
              </w:rPr>
              <w:fldChar w:fldCharType="end"/>
            </w:r>
          </w:p>
          <w:p w14:paraId="7BCCCF54" w14:textId="4BF75079" w:rsidR="00C54149" w:rsidRPr="009F6181" w:rsidRDefault="00C54149" w:rsidP="00F62C79">
            <w:pPr>
              <w:jc w:val="center"/>
              <w:rPr>
                <w:rFonts w:cstheme="minorHAnsi"/>
              </w:rPr>
            </w:pPr>
          </w:p>
        </w:tc>
        <w:tc>
          <w:tcPr>
            <w:tcW w:w="2335" w:type="dxa"/>
          </w:tcPr>
          <w:p w14:paraId="7B3AC6CB" w14:textId="26524144" w:rsidR="00573020" w:rsidRPr="009F6181" w:rsidRDefault="00573020" w:rsidP="00F62C79">
            <w:pPr>
              <w:jc w:val="center"/>
              <w:rPr>
                <w:rFonts w:cstheme="minorHAnsi"/>
                <w:shd w:val="clear" w:color="auto" w:fill="FFFFFF"/>
              </w:rPr>
            </w:pPr>
            <w:r w:rsidRPr="009F6181">
              <w:rPr>
                <w:rFonts w:cstheme="minorHAnsi"/>
                <w:shd w:val="clear" w:color="auto" w:fill="FFFFFF"/>
              </w:rPr>
              <w:t>11005</w:t>
            </w:r>
          </w:p>
        </w:tc>
      </w:tr>
      <w:tr w:rsidR="00573020" w:rsidRPr="009F6181" w14:paraId="2B85CC90" w14:textId="77777777" w:rsidTr="00F62C79">
        <w:trPr>
          <w:trHeight w:val="20"/>
        </w:trPr>
        <w:tc>
          <w:tcPr>
            <w:tcW w:w="1165" w:type="dxa"/>
            <w:vMerge/>
          </w:tcPr>
          <w:p w14:paraId="4977A4AE" w14:textId="77777777" w:rsidR="00573020" w:rsidRPr="009F6181" w:rsidRDefault="00573020" w:rsidP="00F62C79">
            <w:pPr>
              <w:jc w:val="center"/>
              <w:rPr>
                <w:rFonts w:cstheme="minorHAnsi"/>
              </w:rPr>
            </w:pPr>
          </w:p>
        </w:tc>
        <w:tc>
          <w:tcPr>
            <w:tcW w:w="2250" w:type="dxa"/>
            <w:vMerge/>
          </w:tcPr>
          <w:p w14:paraId="0DF59429" w14:textId="77777777" w:rsidR="00573020" w:rsidRPr="009F6181" w:rsidRDefault="00573020" w:rsidP="00F62C79">
            <w:pPr>
              <w:jc w:val="center"/>
              <w:rPr>
                <w:rFonts w:cstheme="minorHAnsi"/>
              </w:rPr>
            </w:pPr>
          </w:p>
        </w:tc>
        <w:tc>
          <w:tcPr>
            <w:tcW w:w="3600" w:type="dxa"/>
          </w:tcPr>
          <w:p w14:paraId="40FA4EE3" w14:textId="77777777" w:rsidR="00573020" w:rsidRPr="009F6181" w:rsidRDefault="00573020" w:rsidP="00F62C79">
            <w:pPr>
              <w:jc w:val="center"/>
              <w:rPr>
                <w:rFonts w:cstheme="minorHAnsi"/>
              </w:rPr>
            </w:pPr>
            <w:r w:rsidRPr="009F6181">
              <w:rPr>
                <w:rFonts w:cstheme="minorHAnsi"/>
              </w:rPr>
              <w:t>Palmitoleic acid</w:t>
            </w:r>
            <w:r w:rsidR="00063B88" w:rsidRPr="009F6181">
              <w:rPr>
                <w:rFonts w:cstheme="minorHAnsi"/>
              </w:rPr>
              <w:fldChar w:fldCharType="begin" w:fldLock="1"/>
            </w:r>
            <w:r w:rsidR="00063B88" w:rsidRPr="009F6181">
              <w:rPr>
                <w:rFonts w:cstheme="minorHAnsi"/>
              </w:rPr>
              <w:instrText>ADDIN CSL_CITATION {"citationItems":[{"id":"ITEM-1","itemData":{"DOI":"10.3329/dujs.v62i2.21967","ISSN":"1022-2502","abstract":"This study deals with physical and chemical characteristics and some nutritional properties of the fatty oil extracted from Piper nigrum Linn. (Black Pepper). The seeds of Black Pepper contained fatty acids 12.02% of which the saturated and unsaturated fatty acids contributed 68.71% and 31.29%, respectively. The fatty acids identified by GLC are lauric acid (26.93%), myristic (8.26%), palmitoleic (13.47%), palmitic (12.24%), oleic (17.82%), stearic (17.28%) and lignoceric acid (4.00%). The specific gravity and refractive index were recorded as 0.924 at 30°C and 1.461 at 26°C, respectively. The saponification value, iodine value, peroxide value, acid value and percentage of unsaponifiable matter were found to be 177.92, 15.86, 472.97, 8.27 and 43.28, respectively. The moisture content (2.17%), dry matter (97.83%), ash (12.49%), nitrogen (1.85), protein (11.56%), carbohydrate (45.16%), crude fiber (16.66%) and food energy (335.06 g cal-1) showed that Black pepper seeds are good source of dietary fiber. DOI: http://dx.doi.org/10.3329/dujs.v62i2.21967 Dhaka Univ. J. Sci. 62(2): 65-68, 2014 (July)","author":[{"dropping-particle":"","family":"Hossain","given":"Md Delowar","non-dropping-particle":"","parse-names":false,"suffix":""},{"dropping-particle":"","family":"Paul","given":"Bishwagith Kumer","non-dropping-particle":"","parse-names":false,"suffix":""},{"dropping-particle":"","family":"Roy","given":"Sudhangshu Umar","non-dropping-particle":"","parse-names":false,"suffix":""},{"dropping-particle":"","family":"Saha","given":"Gour Chandra","non-dropping-particle":"","parse-names":false,"suffix":""},{"dropping-particle":"","family":"Begum","given":"Feroza","non-dropping-particle":"","parse-names":false,"suffix":""},{"dropping-particle":"","family":"Huq","given":"Dilruba","non-dropping-particle":"","parse-names":false,"suffix":""}],"container-title":"Dhaka University Journal of Science","id":"ITEM-1","issue":"2","issued":{"date-parts":[["2015"]]},"page":"65-68","title":"Studies on Fatty Acids Composition and Some Valuable Nutrients of Piper nigrum Linn. (Gol Morich)","type":"article-journal","volume":"62"},"uris":["http://www.mendeley.com/documents/?uuid=ebb94f8d-5239-4e4b-bc69-f3444c72507d"]}],"mendeley":{"formattedCitation":"&lt;sup&gt;2&lt;/sup&gt;","plainTextFormattedCitation":"2","previouslyFormattedCitation":"&lt;sup&gt;2&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2</w:t>
            </w:r>
            <w:r w:rsidR="00063B88" w:rsidRPr="009F6181">
              <w:rPr>
                <w:rFonts w:cstheme="minorHAnsi"/>
              </w:rPr>
              <w:fldChar w:fldCharType="end"/>
            </w:r>
          </w:p>
          <w:p w14:paraId="2141A06B" w14:textId="7D1F9DEC" w:rsidR="00C54149" w:rsidRPr="009F6181" w:rsidRDefault="00C54149" w:rsidP="00F62C79">
            <w:pPr>
              <w:jc w:val="center"/>
              <w:rPr>
                <w:rFonts w:cstheme="minorHAnsi"/>
              </w:rPr>
            </w:pPr>
          </w:p>
        </w:tc>
        <w:tc>
          <w:tcPr>
            <w:tcW w:w="2335" w:type="dxa"/>
          </w:tcPr>
          <w:p w14:paraId="6DB3F333" w14:textId="07708B17" w:rsidR="00573020" w:rsidRPr="009F6181" w:rsidRDefault="00573020" w:rsidP="00F62C79">
            <w:pPr>
              <w:jc w:val="center"/>
              <w:rPr>
                <w:rFonts w:cstheme="minorHAnsi"/>
                <w:shd w:val="clear" w:color="auto" w:fill="FFFFFF"/>
              </w:rPr>
            </w:pPr>
            <w:r w:rsidRPr="009F6181">
              <w:rPr>
                <w:rFonts w:cstheme="minorHAnsi"/>
                <w:shd w:val="clear" w:color="auto" w:fill="FFFFFF"/>
              </w:rPr>
              <w:t>445638</w:t>
            </w:r>
          </w:p>
        </w:tc>
      </w:tr>
      <w:tr w:rsidR="00573020" w:rsidRPr="009F6181" w14:paraId="1602A36B" w14:textId="77777777" w:rsidTr="00F62C79">
        <w:trPr>
          <w:trHeight w:val="20"/>
        </w:trPr>
        <w:tc>
          <w:tcPr>
            <w:tcW w:w="1165" w:type="dxa"/>
            <w:vMerge/>
          </w:tcPr>
          <w:p w14:paraId="47056C7B" w14:textId="77777777" w:rsidR="00573020" w:rsidRPr="009F6181" w:rsidRDefault="00573020" w:rsidP="00F62C79">
            <w:pPr>
              <w:jc w:val="center"/>
              <w:rPr>
                <w:rFonts w:cstheme="minorHAnsi"/>
              </w:rPr>
            </w:pPr>
          </w:p>
        </w:tc>
        <w:tc>
          <w:tcPr>
            <w:tcW w:w="2250" w:type="dxa"/>
            <w:vMerge/>
          </w:tcPr>
          <w:p w14:paraId="361F7F0E" w14:textId="77777777" w:rsidR="00573020" w:rsidRPr="009F6181" w:rsidRDefault="00573020" w:rsidP="00F62C79">
            <w:pPr>
              <w:jc w:val="center"/>
              <w:rPr>
                <w:rFonts w:cstheme="minorHAnsi"/>
              </w:rPr>
            </w:pPr>
          </w:p>
        </w:tc>
        <w:tc>
          <w:tcPr>
            <w:tcW w:w="3600" w:type="dxa"/>
          </w:tcPr>
          <w:p w14:paraId="6F398826" w14:textId="77777777" w:rsidR="00573020" w:rsidRPr="009F6181" w:rsidRDefault="00573020" w:rsidP="00F62C79">
            <w:pPr>
              <w:jc w:val="center"/>
              <w:rPr>
                <w:rFonts w:cstheme="minorHAnsi"/>
              </w:rPr>
            </w:pPr>
            <w:r w:rsidRPr="009F6181">
              <w:rPr>
                <w:rFonts w:cstheme="minorHAnsi"/>
              </w:rPr>
              <w:t>Palmitic acid</w:t>
            </w:r>
            <w:r w:rsidR="00063B88" w:rsidRPr="009F6181">
              <w:rPr>
                <w:rFonts w:cstheme="minorHAnsi"/>
              </w:rPr>
              <w:fldChar w:fldCharType="begin" w:fldLock="1"/>
            </w:r>
            <w:r w:rsidR="00063B88" w:rsidRPr="009F6181">
              <w:rPr>
                <w:rFonts w:cstheme="minorHAnsi"/>
              </w:rPr>
              <w:instrText>ADDIN CSL_CITATION {"citationItems":[{"id":"ITEM-1","itemData":{"DOI":"10.3329/dujs.v62i2.21967","ISSN":"1022-2502","abstract":"This study deals with physical and chemical characteristics and some nutritional properties of the fatty oil extracted from Piper nigrum Linn. (Black Pepper). The seeds of Black Pepper contained fatty acids 12.02% of which the saturated and unsaturated fatty acids contributed 68.71% and 31.29%, respectively. The fatty acids identified by GLC are lauric acid (26.93%), myristic (8.26%), palmitoleic (13.47%), palmitic (12.24%), oleic (17.82%), stearic (17.28%) and lignoceric acid (4.00%). The specific gravity and refractive index were recorded as 0.924 at 30°C and 1.461 at 26°C, respectively. The saponification value, iodine value, peroxide value, acid value and percentage of unsaponifiable matter were found to be 177.92, 15.86, 472.97, 8.27 and 43.28, respectively. The moisture content (2.17%), dry matter (97.83%), ash (12.49%), nitrogen (1.85), protein (11.56%), carbohydrate (45.16%), crude fiber (16.66%) and food energy (335.06 g cal-1) showed that Black pepper seeds are good source of dietary fiber. DOI: http://dx.doi.org/10.3329/dujs.v62i2.21967 Dhaka Univ. J. Sci. 62(2): 65-68, 2014 (July)","author":[{"dropping-particle":"","family":"Hossain","given":"Md Delowar","non-dropping-particle":"","parse-names":false,"suffix":""},{"dropping-particle":"","family":"Paul","given":"Bishwagith Kumer","non-dropping-particle":"","parse-names":false,"suffix":""},{"dropping-particle":"","family":"Roy","given":"Sudhangshu Umar","non-dropping-particle":"","parse-names":false,"suffix":""},{"dropping-particle":"","family":"Saha","given":"Gour Chandra","non-dropping-particle":"","parse-names":false,"suffix":""},{"dropping-particle":"","family":"Begum","given":"Feroza","non-dropping-particle":"","parse-names":false,"suffix":""},{"dropping-particle":"","family":"Huq","given":"Dilruba","non-dropping-particle":"","parse-names":false,"suffix":""}],"container-title":"Dhaka University Journal of Science","id":"ITEM-1","issue":"2","issued":{"date-parts":[["2015"]]},"page":"65-68","title":"Studies on Fatty Acids Composition and Some Valuable Nutrients of Piper nigrum Linn. (Gol Morich)","type":"article-journal","volume":"62"},"uris":["http://www.mendeley.com/documents/?uuid=ebb94f8d-5239-4e4b-bc69-f3444c72507d"]}],"mendeley":{"formattedCitation":"&lt;sup&gt;2&lt;/sup&gt;","plainTextFormattedCitation":"2","previouslyFormattedCitation":"&lt;sup&gt;2&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2</w:t>
            </w:r>
            <w:r w:rsidR="00063B88" w:rsidRPr="009F6181">
              <w:rPr>
                <w:rFonts w:cstheme="minorHAnsi"/>
              </w:rPr>
              <w:fldChar w:fldCharType="end"/>
            </w:r>
          </w:p>
          <w:p w14:paraId="715A03CA" w14:textId="5DB12085" w:rsidR="00C54149" w:rsidRPr="009F6181" w:rsidRDefault="00C54149" w:rsidP="00F62C79">
            <w:pPr>
              <w:jc w:val="center"/>
              <w:rPr>
                <w:rFonts w:cstheme="minorHAnsi"/>
              </w:rPr>
            </w:pPr>
          </w:p>
        </w:tc>
        <w:tc>
          <w:tcPr>
            <w:tcW w:w="2335" w:type="dxa"/>
          </w:tcPr>
          <w:p w14:paraId="25505611" w14:textId="34CF8EAA" w:rsidR="00573020" w:rsidRPr="009F6181" w:rsidRDefault="00573020" w:rsidP="00F62C79">
            <w:pPr>
              <w:jc w:val="center"/>
              <w:rPr>
                <w:rFonts w:cstheme="minorHAnsi"/>
                <w:shd w:val="clear" w:color="auto" w:fill="FFFFFF"/>
              </w:rPr>
            </w:pPr>
            <w:r w:rsidRPr="009F6181">
              <w:rPr>
                <w:rFonts w:cstheme="minorHAnsi"/>
                <w:shd w:val="clear" w:color="auto" w:fill="FFFFFF"/>
              </w:rPr>
              <w:t>985</w:t>
            </w:r>
          </w:p>
        </w:tc>
      </w:tr>
      <w:tr w:rsidR="00573020" w:rsidRPr="009F6181" w14:paraId="580D0F59" w14:textId="77777777" w:rsidTr="00F62C79">
        <w:trPr>
          <w:trHeight w:val="20"/>
        </w:trPr>
        <w:tc>
          <w:tcPr>
            <w:tcW w:w="1165" w:type="dxa"/>
            <w:vMerge/>
          </w:tcPr>
          <w:p w14:paraId="7E440028" w14:textId="77777777" w:rsidR="00573020" w:rsidRPr="009F6181" w:rsidRDefault="00573020" w:rsidP="00F62C79">
            <w:pPr>
              <w:jc w:val="center"/>
              <w:rPr>
                <w:rFonts w:cstheme="minorHAnsi"/>
              </w:rPr>
            </w:pPr>
          </w:p>
        </w:tc>
        <w:tc>
          <w:tcPr>
            <w:tcW w:w="2250" w:type="dxa"/>
            <w:vMerge/>
          </w:tcPr>
          <w:p w14:paraId="11C6F8E4" w14:textId="77777777" w:rsidR="00573020" w:rsidRPr="009F6181" w:rsidRDefault="00573020" w:rsidP="00F62C79">
            <w:pPr>
              <w:jc w:val="center"/>
              <w:rPr>
                <w:rFonts w:cstheme="minorHAnsi"/>
              </w:rPr>
            </w:pPr>
          </w:p>
        </w:tc>
        <w:tc>
          <w:tcPr>
            <w:tcW w:w="3600" w:type="dxa"/>
          </w:tcPr>
          <w:p w14:paraId="79177BAA" w14:textId="77777777" w:rsidR="00573020" w:rsidRPr="009F6181" w:rsidRDefault="00573020" w:rsidP="00F62C79">
            <w:pPr>
              <w:jc w:val="center"/>
              <w:rPr>
                <w:rFonts w:cstheme="minorHAnsi"/>
              </w:rPr>
            </w:pPr>
            <w:r w:rsidRPr="009F6181">
              <w:rPr>
                <w:rFonts w:cstheme="minorHAnsi"/>
              </w:rPr>
              <w:t>Oleic acid</w:t>
            </w:r>
            <w:r w:rsidR="00063B88" w:rsidRPr="009F6181">
              <w:rPr>
                <w:rFonts w:cstheme="minorHAnsi"/>
              </w:rPr>
              <w:fldChar w:fldCharType="begin" w:fldLock="1"/>
            </w:r>
            <w:r w:rsidR="00063B88" w:rsidRPr="009F6181">
              <w:rPr>
                <w:rFonts w:cstheme="minorHAnsi"/>
              </w:rPr>
              <w:instrText>ADDIN CSL_CITATION {"citationItems":[{"id":"ITEM-1","itemData":{"DOI":"10.3329/dujs.v62i2.21967","ISSN":"1022-2502","abstract":"This study deals with physical and chemical characteristics and some nutritional properties of the fatty oil extracted from Piper nigrum Linn. (Black Pepper). The seeds of Black Pepper contained fatty acids 12.02% of which the saturated and unsaturated fatty acids contributed 68.71% and 31.29%, respectively. The fatty acids identified by GLC are lauric acid (26.93%), myristic (8.26%), palmitoleic (13.47%), palmitic (12.24%), oleic (17.82%), stearic (17.28%) and lignoceric acid (4.00%). The specific gravity and refractive index were recorded as 0.924 at 30°C and 1.461 at 26°C, respectively. The saponification value, iodine value, peroxide value, acid value and percentage of unsaponifiable matter were found to be 177.92, 15.86, 472.97, 8.27 and 43.28, respectively. The moisture content (2.17%), dry matter (97.83%), ash (12.49%), nitrogen (1.85), protein (11.56%), carbohydrate (45.16%), crude fiber (16.66%) and food energy (335.06 g cal-1) showed that Black pepper seeds are good source of dietary fiber. DOI: http://dx.doi.org/10.3329/dujs.v62i2.21967 Dhaka Univ. J. Sci. 62(2): 65-68, 2014 (July)","author":[{"dropping-particle":"","family":"Hossain","given":"Md Delowar","non-dropping-particle":"","parse-names":false,"suffix":""},{"dropping-particle":"","family":"Paul","given":"Bishwagith Kumer","non-dropping-particle":"","parse-names":false,"suffix":""},{"dropping-particle":"","family":"Roy","given":"Sudhangshu Umar","non-dropping-particle":"","parse-names":false,"suffix":""},{"dropping-particle":"","family":"Saha","given":"Gour Chandra","non-dropping-particle":"","parse-names":false,"suffix":""},{"dropping-particle":"","family":"Begum","given":"Feroza","non-dropping-particle":"","parse-names":false,"suffix":""},{"dropping-particle":"","family":"Huq","given":"Dilruba","non-dropping-particle":"","parse-names":false,"suffix":""}],"container-title":"Dhaka University Journal of Science","id":"ITEM-1","issue":"2","issued":{"date-parts":[["2015"]]},"page":"65-68","title":"Studies on Fatty Acids Composition and Some Valuable Nutrients of Piper nigrum Linn. (Gol Morich)","type":"article-journal","volume":"62"},"uris":["http://www.mendeley.com/documents/?uuid=ebb94f8d-5239-4e4b-bc69-f3444c72507d"]}],"mendeley":{"formattedCitation":"&lt;sup&gt;2&lt;/sup&gt;","plainTextFormattedCitation":"2","previouslyFormattedCitation":"&lt;sup&gt;2&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2</w:t>
            </w:r>
            <w:r w:rsidR="00063B88" w:rsidRPr="009F6181">
              <w:rPr>
                <w:rFonts w:cstheme="minorHAnsi"/>
              </w:rPr>
              <w:fldChar w:fldCharType="end"/>
            </w:r>
          </w:p>
          <w:p w14:paraId="19470E22" w14:textId="0D2900FC" w:rsidR="00C54149" w:rsidRPr="009F6181" w:rsidRDefault="00C54149" w:rsidP="00F62C79">
            <w:pPr>
              <w:jc w:val="center"/>
              <w:rPr>
                <w:rFonts w:cstheme="minorHAnsi"/>
              </w:rPr>
            </w:pPr>
          </w:p>
        </w:tc>
        <w:tc>
          <w:tcPr>
            <w:tcW w:w="2335" w:type="dxa"/>
          </w:tcPr>
          <w:p w14:paraId="55F5F6E2" w14:textId="6A179115" w:rsidR="00573020" w:rsidRPr="009F6181" w:rsidRDefault="00573020" w:rsidP="00F62C79">
            <w:pPr>
              <w:jc w:val="center"/>
              <w:rPr>
                <w:rFonts w:cstheme="minorHAnsi"/>
                <w:shd w:val="clear" w:color="auto" w:fill="FFFFFF"/>
              </w:rPr>
            </w:pPr>
            <w:r w:rsidRPr="009F6181">
              <w:rPr>
                <w:rFonts w:cstheme="minorHAnsi"/>
                <w:shd w:val="clear" w:color="auto" w:fill="FFFFFF"/>
              </w:rPr>
              <w:t>445639</w:t>
            </w:r>
          </w:p>
        </w:tc>
      </w:tr>
      <w:tr w:rsidR="00573020" w:rsidRPr="009F6181" w14:paraId="353D415A" w14:textId="77777777" w:rsidTr="00F62C79">
        <w:trPr>
          <w:trHeight w:val="20"/>
        </w:trPr>
        <w:tc>
          <w:tcPr>
            <w:tcW w:w="1165" w:type="dxa"/>
            <w:vMerge/>
          </w:tcPr>
          <w:p w14:paraId="08129B9B" w14:textId="77777777" w:rsidR="00573020" w:rsidRPr="009F6181" w:rsidRDefault="00573020" w:rsidP="00F62C79">
            <w:pPr>
              <w:jc w:val="center"/>
              <w:rPr>
                <w:rFonts w:cstheme="minorHAnsi"/>
              </w:rPr>
            </w:pPr>
          </w:p>
        </w:tc>
        <w:tc>
          <w:tcPr>
            <w:tcW w:w="2250" w:type="dxa"/>
            <w:vMerge/>
          </w:tcPr>
          <w:p w14:paraId="4CE84DB8" w14:textId="77777777" w:rsidR="00573020" w:rsidRPr="009F6181" w:rsidRDefault="00573020" w:rsidP="00F62C79">
            <w:pPr>
              <w:jc w:val="center"/>
              <w:rPr>
                <w:rFonts w:cstheme="minorHAnsi"/>
              </w:rPr>
            </w:pPr>
          </w:p>
        </w:tc>
        <w:tc>
          <w:tcPr>
            <w:tcW w:w="3600" w:type="dxa"/>
          </w:tcPr>
          <w:p w14:paraId="5CA813CE" w14:textId="77777777" w:rsidR="00573020" w:rsidRPr="009F6181" w:rsidRDefault="00573020" w:rsidP="00F62C79">
            <w:pPr>
              <w:jc w:val="center"/>
              <w:rPr>
                <w:rFonts w:cstheme="minorHAnsi"/>
              </w:rPr>
            </w:pPr>
            <w:r w:rsidRPr="009F6181">
              <w:rPr>
                <w:rFonts w:cstheme="minorHAnsi"/>
              </w:rPr>
              <w:t>Stearic acid</w:t>
            </w:r>
            <w:r w:rsidR="00063B88" w:rsidRPr="009F6181">
              <w:rPr>
                <w:rFonts w:cstheme="minorHAnsi"/>
              </w:rPr>
              <w:fldChar w:fldCharType="begin" w:fldLock="1"/>
            </w:r>
            <w:r w:rsidR="00063B88" w:rsidRPr="009F6181">
              <w:rPr>
                <w:rFonts w:cstheme="minorHAnsi"/>
              </w:rPr>
              <w:instrText>ADDIN CSL_CITATION {"citationItems":[{"id":"ITEM-1","itemData":{"DOI":"10.3329/dujs.v62i2.21967","ISSN":"1022-2502","abstract":"This study deals with physical and chemical characteristics and some nutritional properties of the fatty oil extracted from Piper nigrum Linn. (Black Pepper). The seeds of Black Pepper contained fatty acids 12.02% of which the saturated and unsaturated fatty acids contributed 68.71% and 31.29%, respectively. The fatty acids identified by GLC are lauric acid (26.93%), myristic (8.26%), palmitoleic (13.47%), palmitic (12.24%), oleic (17.82%), stearic (17.28%) and lignoceric acid (4.00%). The specific gravity and refractive index were recorded as 0.924 at 30°C and 1.461 at 26°C, respectively. The saponification value, iodine value, peroxide value, acid value and percentage of unsaponifiable matter were found to be 177.92, 15.86, 472.97, 8.27 and 43.28, respectively. The moisture content (2.17%), dry matter (97.83%), ash (12.49%), nitrogen (1.85), protein (11.56%), carbohydrate (45.16%), crude fiber (16.66%) and food energy (335.06 g cal-1) showed that Black pepper seeds are good source of dietary fiber. DOI: http://dx.doi.org/10.3329/dujs.v62i2.21967 Dhaka Univ. J. Sci. 62(2): 65-68, 2014 (July)","author":[{"dropping-particle":"","family":"Hossain","given":"Md Delowar","non-dropping-particle":"","parse-names":false,"suffix":""},{"dropping-particle":"","family":"Paul","given":"Bishwagith Kumer","non-dropping-particle":"","parse-names":false,"suffix":""},{"dropping-particle":"","family":"Roy","given":"Sudhangshu Umar","non-dropping-particle":"","parse-names":false,"suffix":""},{"dropping-particle":"","family":"Saha","given":"Gour Chandra","non-dropping-particle":"","parse-names":false,"suffix":""},{"dropping-particle":"","family":"Begum","given":"Feroza","non-dropping-particle":"","parse-names":false,"suffix":""},{"dropping-particle":"","family":"Huq","given":"Dilruba","non-dropping-particle":"","parse-names":false,"suffix":""}],"container-title":"Dhaka University Journal of Science","id":"ITEM-1","issue":"2","issued":{"date-parts":[["2015"]]},"page":"65-68","title":"Studies on Fatty Acids Composition and Some Valuable Nutrients of Piper nigrum Linn. (Gol Morich)","type":"article-journal","volume":"62"},"uris":["http://www.mendeley.com/documents/?uuid=ebb94f8d-5239-4e4b-bc69-f3444c72507d"]}],"mendeley":{"formattedCitation":"&lt;sup&gt;2&lt;/sup&gt;","plainTextFormattedCitation":"2","previouslyFormattedCitation":"&lt;sup&gt;2&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2</w:t>
            </w:r>
            <w:r w:rsidR="00063B88" w:rsidRPr="009F6181">
              <w:rPr>
                <w:rFonts w:cstheme="minorHAnsi"/>
              </w:rPr>
              <w:fldChar w:fldCharType="end"/>
            </w:r>
          </w:p>
          <w:p w14:paraId="06FA5F78" w14:textId="14F02AD6" w:rsidR="00C54149" w:rsidRPr="009F6181" w:rsidRDefault="00C54149" w:rsidP="00F62C79">
            <w:pPr>
              <w:jc w:val="center"/>
              <w:rPr>
                <w:rFonts w:cstheme="minorHAnsi"/>
              </w:rPr>
            </w:pPr>
          </w:p>
        </w:tc>
        <w:tc>
          <w:tcPr>
            <w:tcW w:w="2335" w:type="dxa"/>
          </w:tcPr>
          <w:p w14:paraId="4E2D26FB" w14:textId="11F001D9" w:rsidR="00573020" w:rsidRPr="009F6181" w:rsidRDefault="00573020" w:rsidP="00F62C79">
            <w:pPr>
              <w:jc w:val="center"/>
              <w:rPr>
                <w:rFonts w:cstheme="minorHAnsi"/>
                <w:shd w:val="clear" w:color="auto" w:fill="FFFFFF"/>
              </w:rPr>
            </w:pPr>
            <w:r w:rsidRPr="009F6181">
              <w:rPr>
                <w:rFonts w:cstheme="minorHAnsi"/>
                <w:shd w:val="clear" w:color="auto" w:fill="FFFFFF"/>
              </w:rPr>
              <w:t>5281</w:t>
            </w:r>
          </w:p>
        </w:tc>
      </w:tr>
      <w:tr w:rsidR="00573020" w:rsidRPr="009F6181" w14:paraId="3A467525" w14:textId="77777777" w:rsidTr="00F62C79">
        <w:trPr>
          <w:trHeight w:val="20"/>
        </w:trPr>
        <w:tc>
          <w:tcPr>
            <w:tcW w:w="1165" w:type="dxa"/>
            <w:vMerge/>
          </w:tcPr>
          <w:p w14:paraId="0A00EF31" w14:textId="77777777" w:rsidR="00573020" w:rsidRPr="009F6181" w:rsidRDefault="00573020" w:rsidP="00F62C79">
            <w:pPr>
              <w:jc w:val="center"/>
              <w:rPr>
                <w:rFonts w:cstheme="minorHAnsi"/>
              </w:rPr>
            </w:pPr>
          </w:p>
        </w:tc>
        <w:tc>
          <w:tcPr>
            <w:tcW w:w="2250" w:type="dxa"/>
            <w:vMerge/>
          </w:tcPr>
          <w:p w14:paraId="60E4E7F1" w14:textId="77777777" w:rsidR="00573020" w:rsidRPr="009F6181" w:rsidRDefault="00573020" w:rsidP="00F62C79">
            <w:pPr>
              <w:jc w:val="center"/>
              <w:rPr>
                <w:rFonts w:cstheme="minorHAnsi"/>
              </w:rPr>
            </w:pPr>
          </w:p>
        </w:tc>
        <w:tc>
          <w:tcPr>
            <w:tcW w:w="3600" w:type="dxa"/>
          </w:tcPr>
          <w:p w14:paraId="7C140D78" w14:textId="77777777" w:rsidR="00573020" w:rsidRPr="009F6181" w:rsidRDefault="00573020" w:rsidP="00F62C79">
            <w:pPr>
              <w:jc w:val="center"/>
              <w:rPr>
                <w:rFonts w:cstheme="minorHAnsi"/>
              </w:rPr>
            </w:pPr>
            <w:r w:rsidRPr="009F6181">
              <w:rPr>
                <w:rFonts w:cstheme="minorHAnsi"/>
              </w:rPr>
              <w:t>Lignoceric acid</w:t>
            </w:r>
            <w:r w:rsidR="00063B88" w:rsidRPr="009F6181">
              <w:rPr>
                <w:rFonts w:cstheme="minorHAnsi"/>
              </w:rPr>
              <w:fldChar w:fldCharType="begin" w:fldLock="1"/>
            </w:r>
            <w:r w:rsidR="00063B88" w:rsidRPr="009F6181">
              <w:rPr>
                <w:rFonts w:cstheme="minorHAnsi"/>
              </w:rPr>
              <w:instrText>ADDIN CSL_CITATION {"citationItems":[{"id":"ITEM-1","itemData":{"DOI":"10.3329/dujs.v62i2.21967","ISSN":"1022-2502","abstract":"This study deals with physical and chemical characteristics and some nutritional properties of the fatty oil extracted from Piper nigrum Linn. (Black Pepper). The seeds of Black Pepper contained fatty acids 12.02% of which the saturated and unsaturated fatty acids contributed 68.71% and 31.29%, respectively. The fatty acids identified by GLC are lauric acid (26.93%), myristic (8.26%), palmitoleic (13.47%), palmitic (12.24%), oleic (17.82%), stearic (17.28%) and lignoceric acid (4.00%). The specific gravity and refractive index were recorded as 0.924 at 30°C and 1.461 at 26°C, respectively. The saponification value, iodine value, peroxide value, acid value and percentage of unsaponifiable matter were found to be 177.92, 15.86, 472.97, 8.27 and 43.28, respectively. The moisture content (2.17%), dry matter (97.83%), ash (12.49%), nitrogen (1.85), protein (11.56%), carbohydrate (45.16%), crude fiber (16.66%) and food energy (335.06 g cal-1) showed that Black pepper seeds are good source of dietary fiber. DOI: http://dx.doi.org/10.3329/dujs.v62i2.21967 Dhaka Univ. J. Sci. 62(2): 65-68, 2014 (July)","author":[{"dropping-particle":"","family":"Hossain","given":"Md Delowar","non-dropping-particle":"","parse-names":false,"suffix":""},{"dropping-particle":"","family":"Paul","given":"Bishwagith Kumer","non-dropping-particle":"","parse-names":false,"suffix":""},{"dropping-particle":"","family":"Roy","given":"Sudhangshu Umar","non-dropping-particle":"","parse-names":false,"suffix":""},{"dropping-particle":"","family":"Saha","given":"Gour Chandra","non-dropping-particle":"","parse-names":false,"suffix":""},{"dropping-particle":"","family":"Begum","given":"Feroza","non-dropping-particle":"","parse-names":false,"suffix":""},{"dropping-particle":"","family":"Huq","given":"Dilruba","non-dropping-particle":"","parse-names":false,"suffix":""}],"container-title":"Dhaka University Journal of Science","id":"ITEM-1","issue":"2","issued":{"date-parts":[["2015"]]},"page":"65-68","title":"Studies on Fatty Acids Composition and Some Valuable Nutrients of Piper nigrum Linn. (Gol Morich)","type":"article-journal","volume":"62"},"uris":["http://www.mendeley.com/documents/?uuid=ebb94f8d-5239-4e4b-bc69-f3444c72507d"]}],"mendeley":{"formattedCitation":"&lt;sup&gt;2&lt;/sup&gt;","plainTextFormattedCitation":"2","previouslyFormattedCitation":"&lt;sup&gt;2&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2</w:t>
            </w:r>
            <w:r w:rsidR="00063B88" w:rsidRPr="009F6181">
              <w:rPr>
                <w:rFonts w:cstheme="minorHAnsi"/>
              </w:rPr>
              <w:fldChar w:fldCharType="end"/>
            </w:r>
          </w:p>
          <w:p w14:paraId="48A2EAC8" w14:textId="370CAB4A" w:rsidR="00C54149" w:rsidRPr="009F6181" w:rsidRDefault="00C54149" w:rsidP="00F62C79">
            <w:pPr>
              <w:jc w:val="center"/>
              <w:rPr>
                <w:rFonts w:cstheme="minorHAnsi"/>
              </w:rPr>
            </w:pPr>
          </w:p>
        </w:tc>
        <w:tc>
          <w:tcPr>
            <w:tcW w:w="2335" w:type="dxa"/>
          </w:tcPr>
          <w:p w14:paraId="2D15D984" w14:textId="22AC3D96" w:rsidR="00573020" w:rsidRPr="009F6181" w:rsidRDefault="00573020" w:rsidP="00F62C79">
            <w:pPr>
              <w:jc w:val="center"/>
              <w:rPr>
                <w:rFonts w:cstheme="minorHAnsi"/>
                <w:shd w:val="clear" w:color="auto" w:fill="FFFFFF"/>
              </w:rPr>
            </w:pPr>
            <w:r w:rsidRPr="009F6181">
              <w:rPr>
                <w:rFonts w:cstheme="minorHAnsi"/>
                <w:shd w:val="clear" w:color="auto" w:fill="FFFFFF"/>
              </w:rPr>
              <w:t>11197</w:t>
            </w:r>
          </w:p>
        </w:tc>
      </w:tr>
      <w:tr w:rsidR="00573020" w:rsidRPr="009F6181" w14:paraId="20054300" w14:textId="77777777" w:rsidTr="00F62C79">
        <w:trPr>
          <w:trHeight w:val="20"/>
        </w:trPr>
        <w:tc>
          <w:tcPr>
            <w:tcW w:w="1165" w:type="dxa"/>
            <w:vMerge/>
          </w:tcPr>
          <w:p w14:paraId="3C08DE43" w14:textId="77777777" w:rsidR="00573020" w:rsidRPr="009F6181" w:rsidRDefault="00573020" w:rsidP="00F62C79">
            <w:pPr>
              <w:jc w:val="center"/>
              <w:rPr>
                <w:rFonts w:cstheme="minorHAnsi"/>
              </w:rPr>
            </w:pPr>
          </w:p>
        </w:tc>
        <w:tc>
          <w:tcPr>
            <w:tcW w:w="2250" w:type="dxa"/>
            <w:vMerge/>
          </w:tcPr>
          <w:p w14:paraId="3B4397AB" w14:textId="77777777" w:rsidR="00573020" w:rsidRPr="009F6181" w:rsidRDefault="00573020" w:rsidP="00F62C79">
            <w:pPr>
              <w:jc w:val="center"/>
              <w:rPr>
                <w:rFonts w:cstheme="minorHAnsi"/>
              </w:rPr>
            </w:pPr>
          </w:p>
        </w:tc>
        <w:tc>
          <w:tcPr>
            <w:tcW w:w="3600" w:type="dxa"/>
          </w:tcPr>
          <w:p w14:paraId="00AA54E8" w14:textId="77777777" w:rsidR="00573020" w:rsidRPr="009F6181" w:rsidRDefault="00573020" w:rsidP="00F62C79">
            <w:pPr>
              <w:jc w:val="center"/>
              <w:rPr>
                <w:rFonts w:cstheme="minorHAnsi"/>
              </w:rPr>
            </w:pPr>
            <w:r w:rsidRPr="009F6181">
              <w:rPr>
                <w:rFonts w:cstheme="minorHAnsi"/>
              </w:rPr>
              <w:t>Cyclohexene, 4-ethenyl-4-methyl-3-(1-methylethenyl)-1-(1-methylethyl)-, (3R-trans)-</w:t>
            </w:r>
            <w:r w:rsidR="00063B88" w:rsidRPr="009F6181">
              <w:rPr>
                <w:rFonts w:cstheme="minorHAnsi"/>
              </w:rPr>
              <w:fldChar w:fldCharType="begin" w:fldLock="1"/>
            </w:r>
            <w:r w:rsidR="00063B88"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2B1E411B" w14:textId="14544A12" w:rsidR="00C54149" w:rsidRPr="009F6181" w:rsidRDefault="00C54149" w:rsidP="00F62C79">
            <w:pPr>
              <w:jc w:val="center"/>
              <w:rPr>
                <w:rFonts w:cstheme="minorHAnsi"/>
              </w:rPr>
            </w:pPr>
          </w:p>
        </w:tc>
        <w:tc>
          <w:tcPr>
            <w:tcW w:w="2335" w:type="dxa"/>
          </w:tcPr>
          <w:p w14:paraId="42B4754F" w14:textId="01AAB700" w:rsidR="00573020" w:rsidRPr="009F6181" w:rsidRDefault="00573020" w:rsidP="00F62C79">
            <w:pPr>
              <w:jc w:val="center"/>
              <w:rPr>
                <w:rFonts w:cstheme="minorHAnsi"/>
                <w:shd w:val="clear" w:color="auto" w:fill="FFFFFF"/>
              </w:rPr>
            </w:pPr>
            <w:r w:rsidRPr="009F6181">
              <w:rPr>
                <w:rFonts w:cstheme="minorHAnsi"/>
                <w:shd w:val="clear" w:color="auto" w:fill="FFFFFF"/>
              </w:rPr>
              <w:t>89316</w:t>
            </w:r>
          </w:p>
        </w:tc>
      </w:tr>
      <w:tr w:rsidR="00573020" w:rsidRPr="009F6181" w14:paraId="6D6B0EF6" w14:textId="77777777" w:rsidTr="00F62C79">
        <w:trPr>
          <w:trHeight w:val="20"/>
        </w:trPr>
        <w:tc>
          <w:tcPr>
            <w:tcW w:w="1165" w:type="dxa"/>
            <w:vMerge/>
          </w:tcPr>
          <w:p w14:paraId="04E80EAD" w14:textId="77777777" w:rsidR="00573020" w:rsidRPr="009F6181" w:rsidRDefault="00573020" w:rsidP="00F62C79">
            <w:pPr>
              <w:jc w:val="center"/>
              <w:rPr>
                <w:rFonts w:cstheme="minorHAnsi"/>
              </w:rPr>
            </w:pPr>
          </w:p>
        </w:tc>
        <w:tc>
          <w:tcPr>
            <w:tcW w:w="2250" w:type="dxa"/>
            <w:vMerge/>
          </w:tcPr>
          <w:p w14:paraId="5587B4C0" w14:textId="77777777" w:rsidR="00573020" w:rsidRPr="009F6181" w:rsidRDefault="00573020" w:rsidP="00F62C79">
            <w:pPr>
              <w:jc w:val="center"/>
              <w:rPr>
                <w:rFonts w:cstheme="minorHAnsi"/>
              </w:rPr>
            </w:pPr>
          </w:p>
        </w:tc>
        <w:tc>
          <w:tcPr>
            <w:tcW w:w="3600" w:type="dxa"/>
          </w:tcPr>
          <w:p w14:paraId="7CF71168" w14:textId="77777777" w:rsidR="00573020" w:rsidRPr="009F6181" w:rsidRDefault="00573020" w:rsidP="00F62C79">
            <w:pPr>
              <w:jc w:val="center"/>
              <w:rPr>
                <w:rFonts w:cstheme="minorHAnsi"/>
              </w:rPr>
            </w:pPr>
            <w:r w:rsidRPr="009F6181">
              <w:rPr>
                <w:rFonts w:cstheme="minorHAnsi"/>
              </w:rPr>
              <w:t>alpha-Copaene</w:t>
            </w:r>
            <w:r w:rsidR="00063B88" w:rsidRPr="009F6181">
              <w:rPr>
                <w:rFonts w:cstheme="minorHAnsi"/>
              </w:rPr>
              <w:fldChar w:fldCharType="begin" w:fldLock="1"/>
            </w:r>
            <w:r w:rsidR="00063B88"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522E028A" w14:textId="2855C1C3" w:rsidR="00C54149" w:rsidRPr="009F6181" w:rsidRDefault="00C54149" w:rsidP="00F62C79">
            <w:pPr>
              <w:jc w:val="center"/>
              <w:rPr>
                <w:rFonts w:cstheme="minorHAnsi"/>
              </w:rPr>
            </w:pPr>
          </w:p>
        </w:tc>
        <w:tc>
          <w:tcPr>
            <w:tcW w:w="2335" w:type="dxa"/>
          </w:tcPr>
          <w:p w14:paraId="4A244B56" w14:textId="1E4FB533" w:rsidR="00573020" w:rsidRPr="009F6181" w:rsidRDefault="00573020" w:rsidP="00F62C79">
            <w:pPr>
              <w:jc w:val="center"/>
              <w:rPr>
                <w:rFonts w:cstheme="minorHAnsi"/>
                <w:shd w:val="clear" w:color="auto" w:fill="FFFFFF"/>
              </w:rPr>
            </w:pPr>
            <w:r w:rsidRPr="009F6181">
              <w:rPr>
                <w:rFonts w:cstheme="minorHAnsi"/>
                <w:shd w:val="clear" w:color="auto" w:fill="FFFFFF"/>
              </w:rPr>
              <w:t>70678558</w:t>
            </w:r>
          </w:p>
        </w:tc>
      </w:tr>
      <w:tr w:rsidR="00573020" w:rsidRPr="009F6181" w14:paraId="310F3D47" w14:textId="77777777" w:rsidTr="00F62C79">
        <w:trPr>
          <w:trHeight w:val="20"/>
        </w:trPr>
        <w:tc>
          <w:tcPr>
            <w:tcW w:w="1165" w:type="dxa"/>
            <w:vMerge/>
          </w:tcPr>
          <w:p w14:paraId="3F29E2B6" w14:textId="77777777" w:rsidR="00573020" w:rsidRPr="009F6181" w:rsidRDefault="00573020" w:rsidP="00F62C79">
            <w:pPr>
              <w:jc w:val="center"/>
              <w:rPr>
                <w:rFonts w:cstheme="minorHAnsi"/>
              </w:rPr>
            </w:pPr>
          </w:p>
        </w:tc>
        <w:tc>
          <w:tcPr>
            <w:tcW w:w="2250" w:type="dxa"/>
            <w:vMerge/>
          </w:tcPr>
          <w:p w14:paraId="44EB36F6" w14:textId="77777777" w:rsidR="00573020" w:rsidRPr="009F6181" w:rsidRDefault="00573020" w:rsidP="00F62C79">
            <w:pPr>
              <w:jc w:val="center"/>
              <w:rPr>
                <w:rFonts w:cstheme="minorHAnsi"/>
              </w:rPr>
            </w:pPr>
          </w:p>
        </w:tc>
        <w:tc>
          <w:tcPr>
            <w:tcW w:w="3600" w:type="dxa"/>
          </w:tcPr>
          <w:p w14:paraId="36DC126A" w14:textId="77777777" w:rsidR="00573020" w:rsidRPr="009F6181" w:rsidRDefault="00573020" w:rsidP="00F62C79">
            <w:pPr>
              <w:jc w:val="center"/>
              <w:rPr>
                <w:rFonts w:cstheme="minorHAnsi"/>
              </w:rPr>
            </w:pPr>
            <w:r w:rsidRPr="009F6181">
              <w:rPr>
                <w:rFonts w:cstheme="minorHAnsi"/>
              </w:rPr>
              <w:t>2-Methylene-4,8,8-trimethyl-4-vinyl-bicyclo[5.2.0]nonane</w:t>
            </w:r>
            <w:r w:rsidR="00063B88" w:rsidRPr="009F6181">
              <w:rPr>
                <w:rFonts w:cstheme="minorHAnsi"/>
              </w:rPr>
              <w:fldChar w:fldCharType="begin" w:fldLock="1"/>
            </w:r>
            <w:r w:rsidR="00063B88"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0EA842DA" w14:textId="71A3E02D" w:rsidR="00C54149" w:rsidRPr="009F6181" w:rsidRDefault="00C54149" w:rsidP="00F62C79">
            <w:pPr>
              <w:jc w:val="center"/>
              <w:rPr>
                <w:rFonts w:cstheme="minorHAnsi"/>
              </w:rPr>
            </w:pPr>
          </w:p>
        </w:tc>
        <w:tc>
          <w:tcPr>
            <w:tcW w:w="2335" w:type="dxa"/>
          </w:tcPr>
          <w:p w14:paraId="6819639C" w14:textId="01E36711" w:rsidR="00573020" w:rsidRPr="009F6181" w:rsidRDefault="00573020" w:rsidP="00F62C79">
            <w:pPr>
              <w:jc w:val="center"/>
              <w:rPr>
                <w:rFonts w:cstheme="minorHAnsi"/>
                <w:shd w:val="clear" w:color="auto" w:fill="FFFFFF"/>
              </w:rPr>
            </w:pPr>
            <w:r w:rsidRPr="009F6181">
              <w:rPr>
                <w:rFonts w:cstheme="minorHAnsi"/>
                <w:shd w:val="clear" w:color="auto" w:fill="FFFFFF"/>
              </w:rPr>
              <w:t>564746</w:t>
            </w:r>
          </w:p>
        </w:tc>
      </w:tr>
      <w:tr w:rsidR="00573020" w:rsidRPr="009F6181" w14:paraId="418A0798" w14:textId="77777777" w:rsidTr="00F62C79">
        <w:trPr>
          <w:trHeight w:val="20"/>
        </w:trPr>
        <w:tc>
          <w:tcPr>
            <w:tcW w:w="1165" w:type="dxa"/>
            <w:vMerge/>
          </w:tcPr>
          <w:p w14:paraId="30AE8BF5" w14:textId="77777777" w:rsidR="00573020" w:rsidRPr="009F6181" w:rsidRDefault="00573020" w:rsidP="00F62C79">
            <w:pPr>
              <w:jc w:val="center"/>
              <w:rPr>
                <w:rFonts w:cstheme="minorHAnsi"/>
              </w:rPr>
            </w:pPr>
          </w:p>
        </w:tc>
        <w:tc>
          <w:tcPr>
            <w:tcW w:w="2250" w:type="dxa"/>
            <w:vMerge/>
          </w:tcPr>
          <w:p w14:paraId="333C1491" w14:textId="77777777" w:rsidR="00573020" w:rsidRPr="009F6181" w:rsidRDefault="00573020" w:rsidP="00F62C79">
            <w:pPr>
              <w:jc w:val="center"/>
              <w:rPr>
                <w:rFonts w:cstheme="minorHAnsi"/>
              </w:rPr>
            </w:pPr>
          </w:p>
        </w:tc>
        <w:tc>
          <w:tcPr>
            <w:tcW w:w="3600" w:type="dxa"/>
          </w:tcPr>
          <w:p w14:paraId="2EDD802A" w14:textId="77777777" w:rsidR="00573020" w:rsidRPr="009F6181" w:rsidRDefault="00573020" w:rsidP="00F62C79">
            <w:pPr>
              <w:jc w:val="center"/>
              <w:rPr>
                <w:rFonts w:cstheme="minorHAnsi"/>
              </w:rPr>
            </w:pPr>
            <w:r w:rsidRPr="009F6181">
              <w:rPr>
                <w:rFonts w:cstheme="minorHAnsi"/>
              </w:rPr>
              <w:t>1,4,7,-Cycloundecatriene, 1,5,9,9-tetramethyl-, Z,Z,Z-</w:t>
            </w:r>
            <w:r w:rsidR="00063B88" w:rsidRPr="009F6181">
              <w:rPr>
                <w:rFonts w:cstheme="minorHAnsi"/>
              </w:rPr>
              <w:fldChar w:fldCharType="begin" w:fldLock="1"/>
            </w:r>
            <w:r w:rsidR="00063B88"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22EDBAFF" w14:textId="33BB2DEC" w:rsidR="00C54149" w:rsidRPr="009F6181" w:rsidRDefault="00C54149" w:rsidP="00F62C79">
            <w:pPr>
              <w:jc w:val="center"/>
              <w:rPr>
                <w:rFonts w:cstheme="minorHAnsi"/>
              </w:rPr>
            </w:pPr>
          </w:p>
        </w:tc>
        <w:tc>
          <w:tcPr>
            <w:tcW w:w="2335" w:type="dxa"/>
          </w:tcPr>
          <w:p w14:paraId="152B8495" w14:textId="6C93D6C5" w:rsidR="00573020" w:rsidRPr="009F6181" w:rsidRDefault="00573020" w:rsidP="00F62C79">
            <w:pPr>
              <w:jc w:val="center"/>
              <w:rPr>
                <w:rFonts w:cstheme="minorHAnsi"/>
                <w:shd w:val="clear" w:color="auto" w:fill="FFFFFF"/>
              </w:rPr>
            </w:pPr>
            <w:r w:rsidRPr="009F6181">
              <w:rPr>
                <w:rFonts w:cstheme="minorHAnsi"/>
                <w:shd w:val="clear" w:color="auto" w:fill="FFFFFF"/>
              </w:rPr>
              <w:t>5368784</w:t>
            </w:r>
          </w:p>
        </w:tc>
      </w:tr>
      <w:tr w:rsidR="00573020" w:rsidRPr="009F6181" w14:paraId="7D238887" w14:textId="77777777" w:rsidTr="00F62C79">
        <w:trPr>
          <w:trHeight w:val="20"/>
        </w:trPr>
        <w:tc>
          <w:tcPr>
            <w:tcW w:w="1165" w:type="dxa"/>
            <w:vMerge/>
          </w:tcPr>
          <w:p w14:paraId="67522649" w14:textId="77777777" w:rsidR="00573020" w:rsidRPr="009F6181" w:rsidRDefault="00573020" w:rsidP="00F62C79">
            <w:pPr>
              <w:jc w:val="center"/>
              <w:rPr>
                <w:rFonts w:cstheme="minorHAnsi"/>
              </w:rPr>
            </w:pPr>
          </w:p>
        </w:tc>
        <w:tc>
          <w:tcPr>
            <w:tcW w:w="2250" w:type="dxa"/>
            <w:vMerge/>
          </w:tcPr>
          <w:p w14:paraId="5593B714" w14:textId="77777777" w:rsidR="00573020" w:rsidRPr="009F6181" w:rsidRDefault="00573020" w:rsidP="00F62C79">
            <w:pPr>
              <w:jc w:val="center"/>
              <w:rPr>
                <w:rFonts w:cstheme="minorHAnsi"/>
              </w:rPr>
            </w:pPr>
          </w:p>
        </w:tc>
        <w:tc>
          <w:tcPr>
            <w:tcW w:w="3600" w:type="dxa"/>
          </w:tcPr>
          <w:p w14:paraId="63CF56D0" w14:textId="77777777" w:rsidR="00573020" w:rsidRPr="009F6181" w:rsidRDefault="00573020" w:rsidP="00F62C79">
            <w:pPr>
              <w:jc w:val="center"/>
              <w:rPr>
                <w:rFonts w:cstheme="minorHAnsi"/>
              </w:rPr>
            </w:pPr>
            <w:r w:rsidRPr="009F6181">
              <w:rPr>
                <w:rFonts w:cstheme="minorHAnsi"/>
              </w:rPr>
              <w:t>1-Piperidinecarboxaldehyde</w:t>
            </w:r>
            <w:r w:rsidR="00063B88" w:rsidRPr="009F6181">
              <w:rPr>
                <w:rFonts w:cstheme="minorHAnsi"/>
              </w:rPr>
              <w:fldChar w:fldCharType="begin" w:fldLock="1"/>
            </w:r>
            <w:r w:rsidR="00063B88"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1EE35E13" w14:textId="2D63AC22" w:rsidR="00C54149" w:rsidRPr="009F6181" w:rsidRDefault="00C54149" w:rsidP="00F62C79">
            <w:pPr>
              <w:jc w:val="center"/>
              <w:rPr>
                <w:rFonts w:cstheme="minorHAnsi"/>
              </w:rPr>
            </w:pPr>
          </w:p>
        </w:tc>
        <w:tc>
          <w:tcPr>
            <w:tcW w:w="2335" w:type="dxa"/>
          </w:tcPr>
          <w:p w14:paraId="139CB048" w14:textId="03C9C0BC" w:rsidR="00573020" w:rsidRPr="009F6181" w:rsidRDefault="00573020" w:rsidP="00F62C79">
            <w:pPr>
              <w:jc w:val="center"/>
              <w:rPr>
                <w:rFonts w:cstheme="minorHAnsi"/>
                <w:shd w:val="clear" w:color="auto" w:fill="FFFFFF"/>
              </w:rPr>
            </w:pPr>
            <w:r w:rsidRPr="009F6181">
              <w:rPr>
                <w:rFonts w:cstheme="minorHAnsi"/>
                <w:shd w:val="clear" w:color="auto" w:fill="FFFFFF"/>
              </w:rPr>
              <w:t>17429</w:t>
            </w:r>
          </w:p>
        </w:tc>
      </w:tr>
      <w:tr w:rsidR="00573020" w:rsidRPr="009F6181" w14:paraId="6C7B8F98" w14:textId="77777777" w:rsidTr="00F62C79">
        <w:trPr>
          <w:trHeight w:val="28"/>
        </w:trPr>
        <w:tc>
          <w:tcPr>
            <w:tcW w:w="1165" w:type="dxa"/>
            <w:vMerge/>
          </w:tcPr>
          <w:p w14:paraId="5739A318" w14:textId="77777777" w:rsidR="00573020" w:rsidRPr="009F6181" w:rsidRDefault="00573020" w:rsidP="00F62C79">
            <w:pPr>
              <w:jc w:val="center"/>
              <w:rPr>
                <w:rFonts w:cstheme="minorHAnsi"/>
              </w:rPr>
            </w:pPr>
          </w:p>
        </w:tc>
        <w:tc>
          <w:tcPr>
            <w:tcW w:w="2250" w:type="dxa"/>
            <w:vMerge/>
          </w:tcPr>
          <w:p w14:paraId="5932B9E4" w14:textId="77777777" w:rsidR="00573020" w:rsidRPr="009F6181" w:rsidRDefault="00573020" w:rsidP="00F62C79">
            <w:pPr>
              <w:jc w:val="center"/>
              <w:rPr>
                <w:rFonts w:cstheme="minorHAnsi"/>
              </w:rPr>
            </w:pPr>
          </w:p>
        </w:tc>
        <w:tc>
          <w:tcPr>
            <w:tcW w:w="3600" w:type="dxa"/>
          </w:tcPr>
          <w:p w14:paraId="1DCA3076" w14:textId="77777777" w:rsidR="00573020" w:rsidRPr="009F6181" w:rsidRDefault="00573020" w:rsidP="00F62C79">
            <w:pPr>
              <w:jc w:val="center"/>
              <w:rPr>
                <w:rFonts w:cstheme="minorHAnsi"/>
              </w:rPr>
            </w:pPr>
            <w:r w:rsidRPr="009F6181">
              <w:rPr>
                <w:rFonts w:cstheme="minorHAnsi"/>
              </w:rPr>
              <w:t>Ethyl 6,9,12-hexadecatrienoate</w:t>
            </w:r>
            <w:r w:rsidR="00063B88" w:rsidRPr="009F6181">
              <w:rPr>
                <w:rFonts w:cstheme="minorHAnsi"/>
              </w:rPr>
              <w:fldChar w:fldCharType="begin" w:fldLock="1"/>
            </w:r>
            <w:r w:rsidR="00063B88"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0A12486E" w14:textId="244247D3" w:rsidR="00C54149" w:rsidRPr="009F6181" w:rsidRDefault="00C54149" w:rsidP="00F62C79">
            <w:pPr>
              <w:jc w:val="center"/>
              <w:rPr>
                <w:rFonts w:cstheme="minorHAnsi"/>
              </w:rPr>
            </w:pPr>
          </w:p>
        </w:tc>
        <w:tc>
          <w:tcPr>
            <w:tcW w:w="2335" w:type="dxa"/>
          </w:tcPr>
          <w:p w14:paraId="7A716D50" w14:textId="24F2BCE5" w:rsidR="00573020" w:rsidRPr="009F6181" w:rsidRDefault="00573020" w:rsidP="00F62C79">
            <w:pPr>
              <w:jc w:val="center"/>
              <w:rPr>
                <w:rFonts w:cstheme="minorHAnsi"/>
                <w:shd w:val="clear" w:color="auto" w:fill="FFFFFF"/>
              </w:rPr>
            </w:pPr>
            <w:r w:rsidRPr="009F6181">
              <w:rPr>
                <w:rFonts w:cstheme="minorHAnsi"/>
                <w:shd w:val="clear" w:color="auto" w:fill="FFFFFF"/>
              </w:rPr>
              <w:t>91697553</w:t>
            </w:r>
          </w:p>
        </w:tc>
      </w:tr>
      <w:tr w:rsidR="00573020" w:rsidRPr="009F6181" w14:paraId="1191C792" w14:textId="77777777" w:rsidTr="00F62C79">
        <w:trPr>
          <w:trHeight w:val="20"/>
        </w:trPr>
        <w:tc>
          <w:tcPr>
            <w:tcW w:w="1165" w:type="dxa"/>
            <w:vMerge/>
          </w:tcPr>
          <w:p w14:paraId="223F19F6" w14:textId="77777777" w:rsidR="00573020" w:rsidRPr="009F6181" w:rsidRDefault="00573020" w:rsidP="00F62C79">
            <w:pPr>
              <w:jc w:val="center"/>
              <w:rPr>
                <w:rFonts w:cstheme="minorHAnsi"/>
              </w:rPr>
            </w:pPr>
          </w:p>
        </w:tc>
        <w:tc>
          <w:tcPr>
            <w:tcW w:w="2250" w:type="dxa"/>
            <w:vMerge/>
          </w:tcPr>
          <w:p w14:paraId="69D3C2EA" w14:textId="77777777" w:rsidR="00573020" w:rsidRPr="009F6181" w:rsidRDefault="00573020" w:rsidP="00F62C79">
            <w:pPr>
              <w:jc w:val="center"/>
              <w:rPr>
                <w:rFonts w:cstheme="minorHAnsi"/>
              </w:rPr>
            </w:pPr>
          </w:p>
        </w:tc>
        <w:tc>
          <w:tcPr>
            <w:tcW w:w="3600" w:type="dxa"/>
          </w:tcPr>
          <w:p w14:paraId="1BF8013D" w14:textId="77777777" w:rsidR="00573020" w:rsidRPr="009F6181" w:rsidRDefault="00573020" w:rsidP="00F62C79">
            <w:pPr>
              <w:jc w:val="center"/>
              <w:rPr>
                <w:rFonts w:cstheme="minorHAnsi"/>
              </w:rPr>
            </w:pPr>
            <w:r w:rsidRPr="009F6181">
              <w:rPr>
                <w:rFonts w:cstheme="minorHAnsi"/>
              </w:rPr>
              <w:t>1,3,3-trimethyl-2-Oxabicyclo[2.2.2]octan-6-ol</w:t>
            </w:r>
            <w:r w:rsidR="00063B88" w:rsidRPr="009F6181">
              <w:rPr>
                <w:rFonts w:cstheme="minorHAnsi"/>
              </w:rPr>
              <w:fldChar w:fldCharType="begin" w:fldLock="1"/>
            </w:r>
            <w:r w:rsidR="00063B88"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7BE96EF5" w14:textId="028AA567" w:rsidR="00C54149" w:rsidRPr="009F6181" w:rsidRDefault="00C54149" w:rsidP="00F62C79">
            <w:pPr>
              <w:jc w:val="center"/>
              <w:rPr>
                <w:rFonts w:cstheme="minorHAnsi"/>
              </w:rPr>
            </w:pPr>
          </w:p>
        </w:tc>
        <w:tc>
          <w:tcPr>
            <w:tcW w:w="2335" w:type="dxa"/>
          </w:tcPr>
          <w:p w14:paraId="4552B90B" w14:textId="7FC0A8D5" w:rsidR="00573020" w:rsidRPr="009F6181" w:rsidRDefault="00573020" w:rsidP="00F62C79">
            <w:pPr>
              <w:jc w:val="center"/>
              <w:rPr>
                <w:rFonts w:cstheme="minorHAnsi"/>
                <w:shd w:val="clear" w:color="auto" w:fill="FFFFFF"/>
              </w:rPr>
            </w:pPr>
            <w:r w:rsidRPr="009F6181">
              <w:rPr>
                <w:rFonts w:cstheme="minorHAnsi"/>
                <w:shd w:val="clear" w:color="auto" w:fill="FFFFFF"/>
              </w:rPr>
              <w:t>529885</w:t>
            </w:r>
          </w:p>
        </w:tc>
      </w:tr>
      <w:tr w:rsidR="00573020" w:rsidRPr="009F6181" w14:paraId="15649D7A" w14:textId="77777777" w:rsidTr="00F62C79">
        <w:trPr>
          <w:trHeight w:val="20"/>
        </w:trPr>
        <w:tc>
          <w:tcPr>
            <w:tcW w:w="1165" w:type="dxa"/>
            <w:vMerge/>
          </w:tcPr>
          <w:p w14:paraId="20A1E716" w14:textId="77777777" w:rsidR="00573020" w:rsidRPr="009F6181" w:rsidRDefault="00573020" w:rsidP="00F62C79">
            <w:pPr>
              <w:jc w:val="center"/>
              <w:rPr>
                <w:rFonts w:cstheme="minorHAnsi"/>
              </w:rPr>
            </w:pPr>
          </w:p>
        </w:tc>
        <w:tc>
          <w:tcPr>
            <w:tcW w:w="2250" w:type="dxa"/>
            <w:vMerge/>
          </w:tcPr>
          <w:p w14:paraId="7E2AEF8F" w14:textId="77777777" w:rsidR="00573020" w:rsidRPr="009F6181" w:rsidRDefault="00573020" w:rsidP="00F62C79">
            <w:pPr>
              <w:jc w:val="center"/>
              <w:rPr>
                <w:rFonts w:cstheme="minorHAnsi"/>
              </w:rPr>
            </w:pPr>
          </w:p>
        </w:tc>
        <w:tc>
          <w:tcPr>
            <w:tcW w:w="3600" w:type="dxa"/>
          </w:tcPr>
          <w:p w14:paraId="749C8092" w14:textId="77777777" w:rsidR="00573020" w:rsidRPr="009F6181" w:rsidRDefault="00573020" w:rsidP="00F62C79">
            <w:pPr>
              <w:jc w:val="center"/>
              <w:rPr>
                <w:rFonts w:cstheme="minorHAnsi"/>
              </w:rPr>
            </w:pPr>
            <w:proofErr w:type="spellStart"/>
            <w:r w:rsidRPr="009F6181">
              <w:rPr>
                <w:rFonts w:cstheme="minorHAnsi"/>
              </w:rPr>
              <w:t>Hexadecanoic</w:t>
            </w:r>
            <w:proofErr w:type="spellEnd"/>
            <w:r w:rsidRPr="009F6181">
              <w:rPr>
                <w:rFonts w:cstheme="minorHAnsi"/>
              </w:rPr>
              <w:t xml:space="preserve"> acid, methyl ester</w:t>
            </w:r>
            <w:r w:rsidR="00063B88"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063B88" w:rsidRPr="009F6181">
              <w:rPr>
                <w:rFonts w:cstheme="minorHAnsi"/>
              </w:rPr>
              <w:fldChar w:fldCharType="separate"/>
            </w:r>
            <w:r w:rsidR="00063B88" w:rsidRPr="009F6181">
              <w:rPr>
                <w:rFonts w:cstheme="minorHAnsi"/>
                <w:noProof/>
                <w:vertAlign w:val="superscript"/>
              </w:rPr>
              <w:t>3</w:t>
            </w:r>
            <w:r w:rsidR="00063B88" w:rsidRPr="009F6181">
              <w:rPr>
                <w:rFonts w:cstheme="minorHAnsi"/>
              </w:rPr>
              <w:fldChar w:fldCharType="end"/>
            </w:r>
          </w:p>
          <w:p w14:paraId="50354679" w14:textId="70B1EB4B" w:rsidR="00C54149" w:rsidRPr="009F6181" w:rsidRDefault="00C54149" w:rsidP="00F62C79">
            <w:pPr>
              <w:jc w:val="center"/>
              <w:rPr>
                <w:rFonts w:cstheme="minorHAnsi"/>
              </w:rPr>
            </w:pPr>
          </w:p>
        </w:tc>
        <w:tc>
          <w:tcPr>
            <w:tcW w:w="2335" w:type="dxa"/>
          </w:tcPr>
          <w:p w14:paraId="26DD5DCF" w14:textId="68E2C036" w:rsidR="00573020" w:rsidRPr="009F6181" w:rsidRDefault="00573020" w:rsidP="00F62C79">
            <w:pPr>
              <w:jc w:val="center"/>
              <w:rPr>
                <w:rFonts w:cstheme="minorHAnsi"/>
                <w:shd w:val="clear" w:color="auto" w:fill="FFFFFF"/>
              </w:rPr>
            </w:pPr>
            <w:r w:rsidRPr="009F6181">
              <w:rPr>
                <w:rFonts w:cstheme="minorHAnsi"/>
                <w:shd w:val="clear" w:color="auto" w:fill="FFFFFF"/>
              </w:rPr>
              <w:t>8181</w:t>
            </w:r>
          </w:p>
        </w:tc>
      </w:tr>
      <w:tr w:rsidR="00573020" w:rsidRPr="009F6181" w14:paraId="776C0474" w14:textId="77777777" w:rsidTr="00F62C79">
        <w:trPr>
          <w:trHeight w:val="20"/>
        </w:trPr>
        <w:tc>
          <w:tcPr>
            <w:tcW w:w="1165" w:type="dxa"/>
            <w:vMerge/>
          </w:tcPr>
          <w:p w14:paraId="4FFA0B8A" w14:textId="77777777" w:rsidR="00573020" w:rsidRPr="009F6181" w:rsidRDefault="00573020" w:rsidP="00F62C79">
            <w:pPr>
              <w:jc w:val="center"/>
              <w:rPr>
                <w:rFonts w:cstheme="minorHAnsi"/>
              </w:rPr>
            </w:pPr>
          </w:p>
        </w:tc>
        <w:tc>
          <w:tcPr>
            <w:tcW w:w="2250" w:type="dxa"/>
            <w:vMerge/>
          </w:tcPr>
          <w:p w14:paraId="46998C24" w14:textId="77777777" w:rsidR="00573020" w:rsidRPr="009F6181" w:rsidRDefault="00573020" w:rsidP="00F62C79">
            <w:pPr>
              <w:jc w:val="center"/>
              <w:rPr>
                <w:rFonts w:cstheme="minorHAnsi"/>
              </w:rPr>
            </w:pPr>
          </w:p>
        </w:tc>
        <w:tc>
          <w:tcPr>
            <w:tcW w:w="3600" w:type="dxa"/>
          </w:tcPr>
          <w:p w14:paraId="3ECA4AC9" w14:textId="77777777" w:rsidR="00573020" w:rsidRPr="009F6181" w:rsidRDefault="00573020" w:rsidP="00F62C79">
            <w:pPr>
              <w:jc w:val="center"/>
              <w:rPr>
                <w:rFonts w:cstheme="minorHAnsi"/>
              </w:rPr>
            </w:pPr>
            <w:r w:rsidRPr="009F6181">
              <w:rPr>
                <w:rFonts w:cstheme="minorHAnsi"/>
              </w:rPr>
              <w:t>Piperonal</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0BA22735" w14:textId="32FD69A2" w:rsidR="00C54149" w:rsidRPr="009F6181" w:rsidRDefault="00C54149" w:rsidP="00F62C79">
            <w:pPr>
              <w:jc w:val="center"/>
              <w:rPr>
                <w:rFonts w:cstheme="minorHAnsi"/>
              </w:rPr>
            </w:pPr>
          </w:p>
        </w:tc>
        <w:tc>
          <w:tcPr>
            <w:tcW w:w="2335" w:type="dxa"/>
          </w:tcPr>
          <w:p w14:paraId="66C6E5D5" w14:textId="41870971" w:rsidR="00573020" w:rsidRPr="009F6181" w:rsidRDefault="00573020" w:rsidP="00F62C79">
            <w:pPr>
              <w:jc w:val="center"/>
              <w:rPr>
                <w:rFonts w:cstheme="minorHAnsi"/>
                <w:shd w:val="clear" w:color="auto" w:fill="FFFFFF"/>
              </w:rPr>
            </w:pPr>
            <w:r w:rsidRPr="009F6181">
              <w:rPr>
                <w:rFonts w:cstheme="minorHAnsi"/>
                <w:shd w:val="clear" w:color="auto" w:fill="FFFFFF"/>
              </w:rPr>
              <w:t>8438</w:t>
            </w:r>
          </w:p>
        </w:tc>
      </w:tr>
      <w:tr w:rsidR="00573020" w:rsidRPr="009F6181" w14:paraId="031B6ED1" w14:textId="77777777" w:rsidTr="00F62C79">
        <w:trPr>
          <w:trHeight w:val="20"/>
        </w:trPr>
        <w:tc>
          <w:tcPr>
            <w:tcW w:w="1165" w:type="dxa"/>
            <w:vMerge/>
          </w:tcPr>
          <w:p w14:paraId="05F3BB73" w14:textId="77777777" w:rsidR="00573020" w:rsidRPr="009F6181" w:rsidRDefault="00573020" w:rsidP="00F62C79">
            <w:pPr>
              <w:jc w:val="center"/>
              <w:rPr>
                <w:rFonts w:cstheme="minorHAnsi"/>
              </w:rPr>
            </w:pPr>
          </w:p>
        </w:tc>
        <w:tc>
          <w:tcPr>
            <w:tcW w:w="2250" w:type="dxa"/>
            <w:vMerge/>
          </w:tcPr>
          <w:p w14:paraId="726ACE11" w14:textId="77777777" w:rsidR="00573020" w:rsidRPr="009F6181" w:rsidRDefault="00573020" w:rsidP="00F62C79">
            <w:pPr>
              <w:jc w:val="center"/>
              <w:rPr>
                <w:rFonts w:cstheme="minorHAnsi"/>
              </w:rPr>
            </w:pPr>
          </w:p>
        </w:tc>
        <w:tc>
          <w:tcPr>
            <w:tcW w:w="3600" w:type="dxa"/>
          </w:tcPr>
          <w:p w14:paraId="1EDCFD51" w14:textId="77777777" w:rsidR="009F6181" w:rsidRPr="009F6181" w:rsidRDefault="00573020" w:rsidP="00F62C79">
            <w:pPr>
              <w:jc w:val="center"/>
              <w:rPr>
                <w:rFonts w:cstheme="minorHAnsi"/>
                <w:shd w:val="clear" w:color="auto" w:fill="FFFFFF"/>
              </w:rPr>
            </w:pPr>
            <w:r w:rsidRPr="009F6181">
              <w:rPr>
                <w:rFonts w:cstheme="minorHAnsi"/>
                <w:shd w:val="clear" w:color="auto" w:fill="FFFFFF"/>
              </w:rPr>
              <w:t>1H-Cycloprop[e]azulen-7-ol, decahydro-1,1,7-trimethyl-4-</w:t>
            </w:r>
          </w:p>
          <w:p w14:paraId="78FD3135" w14:textId="44201BF2" w:rsidR="00573020" w:rsidRPr="009F6181" w:rsidRDefault="00573020" w:rsidP="00F62C79">
            <w:pPr>
              <w:jc w:val="center"/>
              <w:rPr>
                <w:rFonts w:cstheme="minorHAnsi"/>
                <w:shd w:val="clear" w:color="auto" w:fill="FFFFFF"/>
              </w:rPr>
            </w:pPr>
            <w:r w:rsidRPr="009F6181">
              <w:rPr>
                <w:rFonts w:cstheme="minorHAnsi"/>
                <w:shd w:val="clear" w:color="auto" w:fill="FFFFFF"/>
              </w:rPr>
              <w:t>methylene-, [1ar-(1a.alpha.,4a.alpha.,7.beta.,7a.beta.,7b.alpha.)]-</w:t>
            </w:r>
            <w:r w:rsidR="00BD1EAD" w:rsidRPr="009F6181">
              <w:rPr>
                <w:rFonts w:cstheme="minorHAnsi"/>
                <w:shd w:val="clear" w:color="auto" w:fill="FFFFFF"/>
              </w:rPr>
              <w:fldChar w:fldCharType="begin" w:fldLock="1"/>
            </w:r>
            <w:r w:rsidR="00BD1EAD" w:rsidRPr="009F6181">
              <w:rPr>
                <w:rFonts w:cstheme="minorHAnsi"/>
                <w:shd w:val="clear" w:color="auto" w:fill="FFFFFF"/>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shd w:val="clear" w:color="auto" w:fill="FFFFFF"/>
              </w:rPr>
              <w:fldChar w:fldCharType="separate"/>
            </w:r>
            <w:r w:rsidR="00BD1EAD" w:rsidRPr="009F6181">
              <w:rPr>
                <w:rFonts w:cstheme="minorHAnsi"/>
                <w:noProof/>
                <w:shd w:val="clear" w:color="auto" w:fill="FFFFFF"/>
                <w:vertAlign w:val="superscript"/>
              </w:rPr>
              <w:t>3</w:t>
            </w:r>
            <w:r w:rsidR="00BD1EAD" w:rsidRPr="009F6181">
              <w:rPr>
                <w:rFonts w:cstheme="minorHAnsi"/>
                <w:shd w:val="clear" w:color="auto" w:fill="FFFFFF"/>
              </w:rPr>
              <w:fldChar w:fldCharType="end"/>
            </w:r>
          </w:p>
          <w:p w14:paraId="06705139" w14:textId="2187FCE2" w:rsidR="00C54149" w:rsidRPr="009F6181" w:rsidRDefault="00C54149" w:rsidP="00F62C79">
            <w:pPr>
              <w:jc w:val="center"/>
              <w:rPr>
                <w:rFonts w:cstheme="minorHAnsi"/>
              </w:rPr>
            </w:pPr>
          </w:p>
        </w:tc>
        <w:tc>
          <w:tcPr>
            <w:tcW w:w="2335" w:type="dxa"/>
          </w:tcPr>
          <w:p w14:paraId="1DE8B2AE" w14:textId="0A365F8E" w:rsidR="00573020" w:rsidRPr="009F6181" w:rsidRDefault="00573020" w:rsidP="00F62C79">
            <w:pPr>
              <w:jc w:val="center"/>
              <w:rPr>
                <w:rFonts w:cstheme="minorHAnsi"/>
                <w:shd w:val="clear" w:color="auto" w:fill="FFFFFF"/>
              </w:rPr>
            </w:pPr>
            <w:r w:rsidRPr="009F6181">
              <w:rPr>
                <w:rFonts w:cstheme="minorHAnsi"/>
                <w:shd w:val="clear" w:color="auto" w:fill="FFFFFF"/>
              </w:rPr>
              <w:t>6432640</w:t>
            </w:r>
          </w:p>
        </w:tc>
      </w:tr>
      <w:tr w:rsidR="00573020" w:rsidRPr="009F6181" w14:paraId="5898FBB7" w14:textId="77777777" w:rsidTr="00F62C79">
        <w:trPr>
          <w:trHeight w:val="20"/>
        </w:trPr>
        <w:tc>
          <w:tcPr>
            <w:tcW w:w="1165" w:type="dxa"/>
            <w:vMerge/>
          </w:tcPr>
          <w:p w14:paraId="4E7704D8" w14:textId="77777777" w:rsidR="00573020" w:rsidRPr="009F6181" w:rsidRDefault="00573020" w:rsidP="00F62C79">
            <w:pPr>
              <w:jc w:val="center"/>
              <w:rPr>
                <w:rFonts w:cstheme="minorHAnsi"/>
              </w:rPr>
            </w:pPr>
          </w:p>
        </w:tc>
        <w:tc>
          <w:tcPr>
            <w:tcW w:w="2250" w:type="dxa"/>
            <w:vMerge/>
          </w:tcPr>
          <w:p w14:paraId="47019FCC" w14:textId="77777777" w:rsidR="00573020" w:rsidRPr="009F6181" w:rsidRDefault="00573020" w:rsidP="00F62C79">
            <w:pPr>
              <w:jc w:val="center"/>
              <w:rPr>
                <w:rFonts w:cstheme="minorHAnsi"/>
              </w:rPr>
            </w:pPr>
          </w:p>
        </w:tc>
        <w:tc>
          <w:tcPr>
            <w:tcW w:w="3600" w:type="dxa"/>
          </w:tcPr>
          <w:p w14:paraId="069CA59F" w14:textId="77777777" w:rsidR="00573020" w:rsidRPr="009F6181" w:rsidRDefault="00573020" w:rsidP="00F62C79">
            <w:pPr>
              <w:jc w:val="center"/>
              <w:rPr>
                <w:rFonts w:cstheme="minorHAnsi"/>
              </w:rPr>
            </w:pPr>
            <w:proofErr w:type="spellStart"/>
            <w:r w:rsidRPr="009F6181">
              <w:rPr>
                <w:rFonts w:cstheme="minorHAnsi"/>
              </w:rPr>
              <w:t>Tricyclo</w:t>
            </w:r>
            <w:proofErr w:type="spellEnd"/>
            <w:r w:rsidRPr="009F6181">
              <w:rPr>
                <w:rFonts w:cstheme="minorHAnsi"/>
              </w:rPr>
              <w:t>[5.2.2.0(1,6)]undecan-3-ol, 2-methylene-6,8,8-trimethyl-</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45C30F9" w14:textId="2455B20F" w:rsidR="00C54149" w:rsidRPr="009F6181" w:rsidRDefault="00C54149" w:rsidP="00F62C79">
            <w:pPr>
              <w:jc w:val="center"/>
              <w:rPr>
                <w:rFonts w:cstheme="minorHAnsi"/>
              </w:rPr>
            </w:pPr>
          </w:p>
        </w:tc>
        <w:tc>
          <w:tcPr>
            <w:tcW w:w="2335" w:type="dxa"/>
          </w:tcPr>
          <w:p w14:paraId="7FCF8E74" w14:textId="7232E92A" w:rsidR="00573020" w:rsidRPr="009F6181" w:rsidRDefault="00573020" w:rsidP="00F62C79">
            <w:pPr>
              <w:jc w:val="center"/>
              <w:rPr>
                <w:rFonts w:cstheme="minorHAnsi"/>
                <w:shd w:val="clear" w:color="auto" w:fill="FFFFFF"/>
              </w:rPr>
            </w:pPr>
            <w:r w:rsidRPr="009F6181">
              <w:rPr>
                <w:rFonts w:cstheme="minorHAnsi"/>
                <w:shd w:val="clear" w:color="auto" w:fill="FFFFFF"/>
              </w:rPr>
              <w:t>535346</w:t>
            </w:r>
          </w:p>
        </w:tc>
      </w:tr>
      <w:tr w:rsidR="00573020" w:rsidRPr="009F6181" w14:paraId="73B11531" w14:textId="77777777" w:rsidTr="00F62C79">
        <w:trPr>
          <w:trHeight w:val="20"/>
        </w:trPr>
        <w:tc>
          <w:tcPr>
            <w:tcW w:w="1165" w:type="dxa"/>
            <w:vMerge/>
          </w:tcPr>
          <w:p w14:paraId="7FFD73D1" w14:textId="77777777" w:rsidR="00573020" w:rsidRPr="009F6181" w:rsidRDefault="00573020" w:rsidP="00F62C79">
            <w:pPr>
              <w:jc w:val="center"/>
              <w:rPr>
                <w:rFonts w:cstheme="minorHAnsi"/>
              </w:rPr>
            </w:pPr>
          </w:p>
        </w:tc>
        <w:tc>
          <w:tcPr>
            <w:tcW w:w="2250" w:type="dxa"/>
            <w:vMerge/>
          </w:tcPr>
          <w:p w14:paraId="39511F0C" w14:textId="77777777" w:rsidR="00573020" w:rsidRPr="009F6181" w:rsidRDefault="00573020" w:rsidP="00F62C79">
            <w:pPr>
              <w:jc w:val="center"/>
              <w:rPr>
                <w:rFonts w:cstheme="minorHAnsi"/>
              </w:rPr>
            </w:pPr>
          </w:p>
        </w:tc>
        <w:tc>
          <w:tcPr>
            <w:tcW w:w="3600" w:type="dxa"/>
          </w:tcPr>
          <w:p w14:paraId="5461B746" w14:textId="77777777" w:rsidR="00573020" w:rsidRPr="009F6181" w:rsidRDefault="00573020" w:rsidP="00F62C79">
            <w:pPr>
              <w:jc w:val="center"/>
              <w:rPr>
                <w:rFonts w:cstheme="minorHAnsi"/>
              </w:rPr>
            </w:pPr>
            <w:r w:rsidRPr="009F6181">
              <w:rPr>
                <w:rFonts w:cstheme="minorHAnsi"/>
              </w:rPr>
              <w:t>(+-)-1-Isopropylcyclopropane-trans-1,cis-2-dicarboxylic acid</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7820EE97" w14:textId="428A72C5" w:rsidR="00C54149" w:rsidRPr="009F6181" w:rsidRDefault="00C54149" w:rsidP="00F62C79">
            <w:pPr>
              <w:jc w:val="center"/>
              <w:rPr>
                <w:rFonts w:cstheme="minorHAnsi"/>
              </w:rPr>
            </w:pPr>
          </w:p>
        </w:tc>
        <w:tc>
          <w:tcPr>
            <w:tcW w:w="2335" w:type="dxa"/>
          </w:tcPr>
          <w:p w14:paraId="226E11E4" w14:textId="02298D6D" w:rsidR="00573020" w:rsidRPr="009F6181" w:rsidRDefault="00573020" w:rsidP="00F62C79">
            <w:pPr>
              <w:jc w:val="center"/>
              <w:rPr>
                <w:rFonts w:cstheme="minorHAnsi"/>
                <w:shd w:val="clear" w:color="auto" w:fill="FFFFFF"/>
              </w:rPr>
            </w:pPr>
            <w:r w:rsidRPr="009F6181">
              <w:rPr>
                <w:rFonts w:cstheme="minorHAnsi"/>
                <w:shd w:val="clear" w:color="auto" w:fill="FFFFFF"/>
              </w:rPr>
              <w:t>567821</w:t>
            </w:r>
          </w:p>
        </w:tc>
      </w:tr>
      <w:tr w:rsidR="00573020" w:rsidRPr="009F6181" w14:paraId="432E3E29" w14:textId="77777777" w:rsidTr="00F62C79">
        <w:trPr>
          <w:trHeight w:val="20"/>
        </w:trPr>
        <w:tc>
          <w:tcPr>
            <w:tcW w:w="1165" w:type="dxa"/>
            <w:vMerge/>
          </w:tcPr>
          <w:p w14:paraId="6B86EFEF" w14:textId="77777777" w:rsidR="00573020" w:rsidRPr="009F6181" w:rsidRDefault="00573020" w:rsidP="00F62C79">
            <w:pPr>
              <w:jc w:val="center"/>
              <w:rPr>
                <w:rFonts w:cstheme="minorHAnsi"/>
              </w:rPr>
            </w:pPr>
          </w:p>
        </w:tc>
        <w:tc>
          <w:tcPr>
            <w:tcW w:w="2250" w:type="dxa"/>
            <w:vMerge/>
          </w:tcPr>
          <w:p w14:paraId="32AF9CD6" w14:textId="77777777" w:rsidR="00573020" w:rsidRPr="009F6181" w:rsidRDefault="00573020" w:rsidP="00F62C79">
            <w:pPr>
              <w:jc w:val="center"/>
              <w:rPr>
                <w:rFonts w:cstheme="minorHAnsi"/>
              </w:rPr>
            </w:pPr>
          </w:p>
        </w:tc>
        <w:tc>
          <w:tcPr>
            <w:tcW w:w="3600" w:type="dxa"/>
          </w:tcPr>
          <w:p w14:paraId="56555DFD" w14:textId="77777777" w:rsidR="00573020" w:rsidRPr="009F6181" w:rsidRDefault="00573020" w:rsidP="00F62C79">
            <w:pPr>
              <w:jc w:val="center"/>
              <w:rPr>
                <w:rFonts w:cstheme="minorHAnsi"/>
              </w:rPr>
            </w:pPr>
            <w:r w:rsidRPr="009F6181">
              <w:rPr>
                <w:rFonts w:cstheme="minorHAnsi"/>
              </w:rPr>
              <w:t>Octadecanoic acid, ethyl ester</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16207EB5" w14:textId="43C0CBC0" w:rsidR="00C54149" w:rsidRPr="009F6181" w:rsidRDefault="00C54149" w:rsidP="00F62C79">
            <w:pPr>
              <w:jc w:val="center"/>
              <w:rPr>
                <w:rFonts w:cstheme="minorHAnsi"/>
              </w:rPr>
            </w:pPr>
          </w:p>
        </w:tc>
        <w:tc>
          <w:tcPr>
            <w:tcW w:w="2335" w:type="dxa"/>
          </w:tcPr>
          <w:p w14:paraId="77A9ABBC" w14:textId="0D286B04" w:rsidR="00573020" w:rsidRPr="009F6181" w:rsidRDefault="00573020" w:rsidP="00F62C79">
            <w:pPr>
              <w:jc w:val="center"/>
              <w:rPr>
                <w:rFonts w:cstheme="minorHAnsi"/>
                <w:shd w:val="clear" w:color="auto" w:fill="FFFFFF"/>
              </w:rPr>
            </w:pPr>
            <w:r w:rsidRPr="009F6181">
              <w:rPr>
                <w:rFonts w:cstheme="minorHAnsi"/>
                <w:shd w:val="clear" w:color="auto" w:fill="FFFFFF"/>
              </w:rPr>
              <w:t>8122</w:t>
            </w:r>
          </w:p>
        </w:tc>
      </w:tr>
      <w:tr w:rsidR="00573020" w:rsidRPr="009F6181" w14:paraId="0F302C88" w14:textId="77777777" w:rsidTr="00F62C79">
        <w:trPr>
          <w:trHeight w:val="20"/>
        </w:trPr>
        <w:tc>
          <w:tcPr>
            <w:tcW w:w="1165" w:type="dxa"/>
            <w:vMerge/>
          </w:tcPr>
          <w:p w14:paraId="60139644" w14:textId="77777777" w:rsidR="00573020" w:rsidRPr="009F6181" w:rsidRDefault="00573020" w:rsidP="00F62C79">
            <w:pPr>
              <w:jc w:val="center"/>
              <w:rPr>
                <w:rFonts w:cstheme="minorHAnsi"/>
              </w:rPr>
            </w:pPr>
          </w:p>
        </w:tc>
        <w:tc>
          <w:tcPr>
            <w:tcW w:w="2250" w:type="dxa"/>
            <w:vMerge/>
          </w:tcPr>
          <w:p w14:paraId="6A7893B4" w14:textId="77777777" w:rsidR="00573020" w:rsidRPr="009F6181" w:rsidRDefault="00573020" w:rsidP="00F62C79">
            <w:pPr>
              <w:jc w:val="center"/>
              <w:rPr>
                <w:rFonts w:cstheme="minorHAnsi"/>
              </w:rPr>
            </w:pPr>
          </w:p>
        </w:tc>
        <w:tc>
          <w:tcPr>
            <w:tcW w:w="3600" w:type="dxa"/>
          </w:tcPr>
          <w:p w14:paraId="3926FD4F" w14:textId="77777777" w:rsidR="00573020" w:rsidRPr="009F6181" w:rsidRDefault="00573020" w:rsidP="00F62C79">
            <w:pPr>
              <w:jc w:val="center"/>
              <w:rPr>
                <w:rFonts w:cstheme="minorHAnsi"/>
              </w:rPr>
            </w:pPr>
            <w:r w:rsidRPr="009F6181">
              <w:rPr>
                <w:rFonts w:cstheme="minorHAnsi"/>
              </w:rPr>
              <w:t>Ethyl oleat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EC75AE6" w14:textId="24039990" w:rsidR="00C54149" w:rsidRPr="009F6181" w:rsidRDefault="00C54149" w:rsidP="00F62C79">
            <w:pPr>
              <w:jc w:val="center"/>
              <w:rPr>
                <w:rFonts w:cstheme="minorHAnsi"/>
              </w:rPr>
            </w:pPr>
          </w:p>
        </w:tc>
        <w:tc>
          <w:tcPr>
            <w:tcW w:w="2335" w:type="dxa"/>
          </w:tcPr>
          <w:p w14:paraId="30F702B8" w14:textId="69A16CE4" w:rsidR="00573020" w:rsidRPr="009F6181" w:rsidRDefault="00573020" w:rsidP="00F62C79">
            <w:pPr>
              <w:jc w:val="center"/>
              <w:rPr>
                <w:rFonts w:cstheme="minorHAnsi"/>
                <w:shd w:val="clear" w:color="auto" w:fill="FFFFFF"/>
              </w:rPr>
            </w:pPr>
            <w:r w:rsidRPr="009F6181">
              <w:rPr>
                <w:rFonts w:cstheme="minorHAnsi"/>
                <w:shd w:val="clear" w:color="auto" w:fill="FFFFFF"/>
              </w:rPr>
              <w:t>5363269</w:t>
            </w:r>
          </w:p>
        </w:tc>
      </w:tr>
      <w:tr w:rsidR="00573020" w:rsidRPr="009F6181" w14:paraId="1272ABB9" w14:textId="77777777" w:rsidTr="00F62C79">
        <w:trPr>
          <w:trHeight w:val="20"/>
        </w:trPr>
        <w:tc>
          <w:tcPr>
            <w:tcW w:w="1165" w:type="dxa"/>
            <w:vMerge/>
          </w:tcPr>
          <w:p w14:paraId="46290F29" w14:textId="77777777" w:rsidR="00573020" w:rsidRPr="009F6181" w:rsidRDefault="00573020" w:rsidP="00F62C79">
            <w:pPr>
              <w:jc w:val="center"/>
              <w:rPr>
                <w:rFonts w:cstheme="minorHAnsi"/>
              </w:rPr>
            </w:pPr>
          </w:p>
        </w:tc>
        <w:tc>
          <w:tcPr>
            <w:tcW w:w="2250" w:type="dxa"/>
            <w:vMerge/>
          </w:tcPr>
          <w:p w14:paraId="303762C0" w14:textId="77777777" w:rsidR="00573020" w:rsidRPr="009F6181" w:rsidRDefault="00573020" w:rsidP="00F62C79">
            <w:pPr>
              <w:jc w:val="center"/>
              <w:rPr>
                <w:rFonts w:cstheme="minorHAnsi"/>
              </w:rPr>
            </w:pPr>
          </w:p>
        </w:tc>
        <w:tc>
          <w:tcPr>
            <w:tcW w:w="3600" w:type="dxa"/>
          </w:tcPr>
          <w:p w14:paraId="066E8E07" w14:textId="77777777" w:rsidR="00573020" w:rsidRPr="009F6181" w:rsidRDefault="00573020" w:rsidP="00F62C79">
            <w:pPr>
              <w:jc w:val="center"/>
              <w:rPr>
                <w:rFonts w:cstheme="minorHAnsi"/>
              </w:rPr>
            </w:pPr>
            <w:r w:rsidRPr="009F6181">
              <w:rPr>
                <w:rFonts w:cstheme="minorHAnsi"/>
              </w:rPr>
              <w:t>Ethyl 9.cis.,11.trans.-octadecadienoat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57D424D5" w14:textId="27D08AEE" w:rsidR="00C54149" w:rsidRPr="009F6181" w:rsidRDefault="00C54149" w:rsidP="00F62C79">
            <w:pPr>
              <w:jc w:val="center"/>
              <w:rPr>
                <w:rFonts w:cstheme="minorHAnsi"/>
              </w:rPr>
            </w:pPr>
          </w:p>
        </w:tc>
        <w:tc>
          <w:tcPr>
            <w:tcW w:w="2335" w:type="dxa"/>
          </w:tcPr>
          <w:p w14:paraId="168BA8B2" w14:textId="06D37FF9" w:rsidR="00573020" w:rsidRPr="009F6181" w:rsidRDefault="00573020" w:rsidP="00F62C79">
            <w:pPr>
              <w:jc w:val="center"/>
              <w:rPr>
                <w:rFonts w:cstheme="minorHAnsi"/>
              </w:rPr>
            </w:pPr>
            <w:r w:rsidRPr="009F6181">
              <w:rPr>
                <w:rFonts w:cstheme="minorHAnsi"/>
              </w:rPr>
              <w:t>9963693</w:t>
            </w:r>
          </w:p>
          <w:p w14:paraId="0095EB5B" w14:textId="77777777" w:rsidR="00573020" w:rsidRPr="009F6181" w:rsidRDefault="00573020" w:rsidP="00F62C79">
            <w:pPr>
              <w:jc w:val="center"/>
              <w:rPr>
                <w:rFonts w:cstheme="minorHAnsi"/>
                <w:shd w:val="clear" w:color="auto" w:fill="FFFFFF"/>
              </w:rPr>
            </w:pPr>
          </w:p>
        </w:tc>
      </w:tr>
      <w:tr w:rsidR="00573020" w:rsidRPr="009F6181" w14:paraId="51C74645" w14:textId="77777777" w:rsidTr="00F62C79">
        <w:trPr>
          <w:trHeight w:val="20"/>
        </w:trPr>
        <w:tc>
          <w:tcPr>
            <w:tcW w:w="1165" w:type="dxa"/>
            <w:vMerge/>
          </w:tcPr>
          <w:p w14:paraId="54328B62" w14:textId="77777777" w:rsidR="00573020" w:rsidRPr="009F6181" w:rsidRDefault="00573020" w:rsidP="00F62C79">
            <w:pPr>
              <w:jc w:val="center"/>
              <w:rPr>
                <w:rFonts w:cstheme="minorHAnsi"/>
              </w:rPr>
            </w:pPr>
          </w:p>
        </w:tc>
        <w:tc>
          <w:tcPr>
            <w:tcW w:w="2250" w:type="dxa"/>
            <w:vMerge/>
          </w:tcPr>
          <w:p w14:paraId="321A1644" w14:textId="77777777" w:rsidR="00573020" w:rsidRPr="009F6181" w:rsidRDefault="00573020" w:rsidP="00F62C79">
            <w:pPr>
              <w:jc w:val="center"/>
              <w:rPr>
                <w:rFonts w:cstheme="minorHAnsi"/>
              </w:rPr>
            </w:pPr>
          </w:p>
        </w:tc>
        <w:tc>
          <w:tcPr>
            <w:tcW w:w="3600" w:type="dxa"/>
          </w:tcPr>
          <w:p w14:paraId="16D0F3C2" w14:textId="77777777" w:rsidR="00573020" w:rsidRPr="009F6181" w:rsidRDefault="00573020" w:rsidP="00F62C79">
            <w:pPr>
              <w:jc w:val="center"/>
              <w:rPr>
                <w:rFonts w:cstheme="minorHAnsi"/>
              </w:rPr>
            </w:pPr>
            <w:r w:rsidRPr="009F6181">
              <w:rPr>
                <w:rFonts w:cstheme="minorHAnsi"/>
              </w:rPr>
              <w:t>Vanillin lactosid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DD500D3" w14:textId="5A4B538B" w:rsidR="00C54149" w:rsidRPr="009F6181" w:rsidRDefault="00C54149" w:rsidP="00F62C79">
            <w:pPr>
              <w:jc w:val="center"/>
              <w:rPr>
                <w:rFonts w:cstheme="minorHAnsi"/>
              </w:rPr>
            </w:pPr>
          </w:p>
        </w:tc>
        <w:tc>
          <w:tcPr>
            <w:tcW w:w="2335" w:type="dxa"/>
          </w:tcPr>
          <w:p w14:paraId="5F8D7B7D" w14:textId="22C4B223" w:rsidR="00573020" w:rsidRPr="009F6181" w:rsidRDefault="00573020" w:rsidP="00F62C79">
            <w:pPr>
              <w:jc w:val="center"/>
              <w:rPr>
                <w:rFonts w:cstheme="minorHAnsi"/>
                <w:shd w:val="clear" w:color="auto" w:fill="FFFFFF"/>
              </w:rPr>
            </w:pPr>
            <w:r w:rsidRPr="009F6181">
              <w:rPr>
                <w:rFonts w:cstheme="minorHAnsi"/>
                <w:shd w:val="clear" w:color="auto" w:fill="FFFFFF"/>
              </w:rPr>
              <w:t>592475</w:t>
            </w:r>
          </w:p>
        </w:tc>
      </w:tr>
      <w:tr w:rsidR="00573020" w:rsidRPr="009F6181" w14:paraId="2F41129A" w14:textId="77777777" w:rsidTr="00F62C79">
        <w:trPr>
          <w:trHeight w:val="20"/>
        </w:trPr>
        <w:tc>
          <w:tcPr>
            <w:tcW w:w="1165" w:type="dxa"/>
            <w:vMerge/>
          </w:tcPr>
          <w:p w14:paraId="64DFB96E" w14:textId="77777777" w:rsidR="00573020" w:rsidRPr="009F6181" w:rsidRDefault="00573020" w:rsidP="00F62C79">
            <w:pPr>
              <w:jc w:val="center"/>
              <w:rPr>
                <w:rFonts w:cstheme="minorHAnsi"/>
              </w:rPr>
            </w:pPr>
          </w:p>
        </w:tc>
        <w:tc>
          <w:tcPr>
            <w:tcW w:w="2250" w:type="dxa"/>
            <w:vMerge/>
          </w:tcPr>
          <w:p w14:paraId="75D98E2B" w14:textId="77777777" w:rsidR="00573020" w:rsidRPr="009F6181" w:rsidRDefault="00573020" w:rsidP="00F62C79">
            <w:pPr>
              <w:jc w:val="center"/>
              <w:rPr>
                <w:rFonts w:cstheme="minorHAnsi"/>
              </w:rPr>
            </w:pPr>
          </w:p>
        </w:tc>
        <w:tc>
          <w:tcPr>
            <w:tcW w:w="3600" w:type="dxa"/>
          </w:tcPr>
          <w:p w14:paraId="2A227B02" w14:textId="77777777" w:rsidR="00573020" w:rsidRPr="009F6181" w:rsidRDefault="00573020" w:rsidP="00F62C79">
            <w:pPr>
              <w:jc w:val="center"/>
              <w:rPr>
                <w:rFonts w:cstheme="minorHAnsi"/>
              </w:rPr>
            </w:pPr>
            <w:r w:rsidRPr="009F6181">
              <w:rPr>
                <w:rFonts w:cstheme="minorHAnsi"/>
              </w:rPr>
              <w:t>n-Tetracosanol-1</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36300653" w14:textId="69242168" w:rsidR="00C54149" w:rsidRPr="009F6181" w:rsidRDefault="00C54149" w:rsidP="00F62C79">
            <w:pPr>
              <w:jc w:val="center"/>
              <w:rPr>
                <w:rFonts w:cstheme="minorHAnsi"/>
              </w:rPr>
            </w:pPr>
          </w:p>
        </w:tc>
        <w:tc>
          <w:tcPr>
            <w:tcW w:w="2335" w:type="dxa"/>
          </w:tcPr>
          <w:p w14:paraId="6B6F7DFC" w14:textId="12F4D0C8" w:rsidR="00573020" w:rsidRPr="009F6181" w:rsidRDefault="00573020" w:rsidP="00F62C79">
            <w:pPr>
              <w:jc w:val="center"/>
              <w:rPr>
                <w:rFonts w:cstheme="minorHAnsi"/>
                <w:shd w:val="clear" w:color="auto" w:fill="FFFFFF"/>
              </w:rPr>
            </w:pPr>
            <w:r w:rsidRPr="009F6181">
              <w:rPr>
                <w:rFonts w:cstheme="minorHAnsi"/>
                <w:shd w:val="clear" w:color="auto" w:fill="FFFFFF"/>
              </w:rPr>
              <w:t>10472</w:t>
            </w:r>
          </w:p>
        </w:tc>
      </w:tr>
      <w:tr w:rsidR="00573020" w:rsidRPr="009F6181" w14:paraId="5A74AF13" w14:textId="77777777" w:rsidTr="00F62C79">
        <w:trPr>
          <w:trHeight w:val="20"/>
        </w:trPr>
        <w:tc>
          <w:tcPr>
            <w:tcW w:w="1165" w:type="dxa"/>
            <w:vMerge/>
          </w:tcPr>
          <w:p w14:paraId="6E7360B4" w14:textId="77777777" w:rsidR="00573020" w:rsidRPr="009F6181" w:rsidRDefault="00573020" w:rsidP="00F62C79">
            <w:pPr>
              <w:jc w:val="center"/>
              <w:rPr>
                <w:rFonts w:cstheme="minorHAnsi"/>
              </w:rPr>
            </w:pPr>
          </w:p>
        </w:tc>
        <w:tc>
          <w:tcPr>
            <w:tcW w:w="2250" w:type="dxa"/>
            <w:vMerge/>
          </w:tcPr>
          <w:p w14:paraId="5B51D386" w14:textId="77777777" w:rsidR="00573020" w:rsidRPr="009F6181" w:rsidRDefault="00573020" w:rsidP="00F62C79">
            <w:pPr>
              <w:jc w:val="center"/>
              <w:rPr>
                <w:rFonts w:cstheme="minorHAnsi"/>
              </w:rPr>
            </w:pPr>
          </w:p>
        </w:tc>
        <w:tc>
          <w:tcPr>
            <w:tcW w:w="3600" w:type="dxa"/>
          </w:tcPr>
          <w:p w14:paraId="2F7DA3B9" w14:textId="77777777" w:rsidR="00573020" w:rsidRPr="009F6181" w:rsidRDefault="00573020" w:rsidP="00F62C79">
            <w:pPr>
              <w:jc w:val="center"/>
              <w:rPr>
                <w:rFonts w:cstheme="minorHAnsi"/>
              </w:rPr>
            </w:pPr>
            <w:r w:rsidRPr="009F6181">
              <w:rPr>
                <w:rFonts w:cstheme="minorHAnsi"/>
              </w:rPr>
              <w:t>Ethyl 9,12,15-octadecatrienoat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6D2C9883" w14:textId="07D5C89B" w:rsidR="00C54149" w:rsidRPr="009F6181" w:rsidRDefault="00C54149" w:rsidP="00F62C79">
            <w:pPr>
              <w:jc w:val="center"/>
              <w:rPr>
                <w:rFonts w:cstheme="minorHAnsi"/>
              </w:rPr>
            </w:pPr>
          </w:p>
        </w:tc>
        <w:tc>
          <w:tcPr>
            <w:tcW w:w="2335" w:type="dxa"/>
          </w:tcPr>
          <w:p w14:paraId="62E3DBD0" w14:textId="2F04E63A" w:rsidR="00573020" w:rsidRPr="009F6181" w:rsidRDefault="00573020" w:rsidP="00F62C79">
            <w:pPr>
              <w:jc w:val="center"/>
              <w:rPr>
                <w:rFonts w:cstheme="minorHAnsi"/>
                <w:shd w:val="clear" w:color="auto" w:fill="FFFFFF"/>
              </w:rPr>
            </w:pPr>
            <w:r w:rsidRPr="009F6181">
              <w:rPr>
                <w:rFonts w:cstheme="minorHAnsi"/>
                <w:shd w:val="clear" w:color="auto" w:fill="FFFFFF"/>
              </w:rPr>
              <w:t>5367460</w:t>
            </w:r>
          </w:p>
        </w:tc>
      </w:tr>
      <w:tr w:rsidR="00573020" w:rsidRPr="009F6181" w14:paraId="6B7C1E0E" w14:textId="77777777" w:rsidTr="00F62C79">
        <w:trPr>
          <w:trHeight w:val="28"/>
        </w:trPr>
        <w:tc>
          <w:tcPr>
            <w:tcW w:w="1165" w:type="dxa"/>
            <w:vMerge/>
          </w:tcPr>
          <w:p w14:paraId="496D570D" w14:textId="77777777" w:rsidR="00573020" w:rsidRPr="009F6181" w:rsidRDefault="00573020" w:rsidP="00F62C79">
            <w:pPr>
              <w:jc w:val="center"/>
              <w:rPr>
                <w:rFonts w:cstheme="minorHAnsi"/>
              </w:rPr>
            </w:pPr>
          </w:p>
        </w:tc>
        <w:tc>
          <w:tcPr>
            <w:tcW w:w="2250" w:type="dxa"/>
            <w:vMerge/>
          </w:tcPr>
          <w:p w14:paraId="02B15DD3" w14:textId="77777777" w:rsidR="00573020" w:rsidRPr="009F6181" w:rsidRDefault="00573020" w:rsidP="00F62C79">
            <w:pPr>
              <w:jc w:val="center"/>
              <w:rPr>
                <w:rFonts w:cstheme="minorHAnsi"/>
              </w:rPr>
            </w:pPr>
          </w:p>
        </w:tc>
        <w:tc>
          <w:tcPr>
            <w:tcW w:w="3600" w:type="dxa"/>
          </w:tcPr>
          <w:p w14:paraId="24247C5B" w14:textId="77777777" w:rsidR="00573020" w:rsidRPr="009F6181" w:rsidRDefault="00573020" w:rsidP="00F62C79">
            <w:pPr>
              <w:jc w:val="center"/>
              <w:rPr>
                <w:rFonts w:cstheme="minorHAnsi"/>
              </w:rPr>
            </w:pPr>
            <w:r w:rsidRPr="009F6181">
              <w:rPr>
                <w:rFonts w:cstheme="minorHAnsi"/>
              </w:rPr>
              <w:t>Phytol</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696921CB" w14:textId="01FEB9A4" w:rsidR="00C54149" w:rsidRPr="009F6181" w:rsidRDefault="00C54149" w:rsidP="00F62C79">
            <w:pPr>
              <w:jc w:val="center"/>
              <w:rPr>
                <w:rFonts w:cstheme="minorHAnsi"/>
              </w:rPr>
            </w:pPr>
          </w:p>
        </w:tc>
        <w:tc>
          <w:tcPr>
            <w:tcW w:w="2335" w:type="dxa"/>
          </w:tcPr>
          <w:p w14:paraId="01426728" w14:textId="46B10ED9" w:rsidR="00573020" w:rsidRPr="009F6181" w:rsidRDefault="00573020" w:rsidP="00F62C79">
            <w:pPr>
              <w:jc w:val="center"/>
              <w:rPr>
                <w:rFonts w:cstheme="minorHAnsi"/>
                <w:shd w:val="clear" w:color="auto" w:fill="FFFFFF"/>
              </w:rPr>
            </w:pPr>
            <w:r w:rsidRPr="009F6181">
              <w:rPr>
                <w:rFonts w:cstheme="minorHAnsi"/>
                <w:shd w:val="clear" w:color="auto" w:fill="FFFFFF"/>
              </w:rPr>
              <w:t>5280435</w:t>
            </w:r>
          </w:p>
        </w:tc>
      </w:tr>
      <w:tr w:rsidR="00573020" w:rsidRPr="009F6181" w14:paraId="196AD53A" w14:textId="77777777" w:rsidTr="00F62C79">
        <w:trPr>
          <w:trHeight w:val="20"/>
        </w:trPr>
        <w:tc>
          <w:tcPr>
            <w:tcW w:w="1165" w:type="dxa"/>
            <w:vMerge/>
          </w:tcPr>
          <w:p w14:paraId="2491D3B9" w14:textId="77777777" w:rsidR="00573020" w:rsidRPr="009F6181" w:rsidRDefault="00573020" w:rsidP="00F62C79">
            <w:pPr>
              <w:jc w:val="center"/>
              <w:rPr>
                <w:rFonts w:cstheme="minorHAnsi"/>
              </w:rPr>
            </w:pPr>
          </w:p>
        </w:tc>
        <w:tc>
          <w:tcPr>
            <w:tcW w:w="2250" w:type="dxa"/>
            <w:vMerge/>
          </w:tcPr>
          <w:p w14:paraId="0974194E" w14:textId="77777777" w:rsidR="00573020" w:rsidRPr="009F6181" w:rsidRDefault="00573020" w:rsidP="00F62C79">
            <w:pPr>
              <w:jc w:val="center"/>
              <w:rPr>
                <w:rFonts w:cstheme="minorHAnsi"/>
              </w:rPr>
            </w:pPr>
          </w:p>
        </w:tc>
        <w:tc>
          <w:tcPr>
            <w:tcW w:w="3600" w:type="dxa"/>
          </w:tcPr>
          <w:p w14:paraId="339C086F" w14:textId="77777777" w:rsidR="00573020" w:rsidRPr="009F6181" w:rsidRDefault="00573020" w:rsidP="00F62C79">
            <w:pPr>
              <w:jc w:val="center"/>
              <w:rPr>
                <w:rFonts w:cstheme="minorHAnsi"/>
              </w:rPr>
            </w:pPr>
            <w:r w:rsidRPr="009F6181">
              <w:rPr>
                <w:rFonts w:cstheme="minorHAnsi"/>
              </w:rPr>
              <w:t>1H-Cycloprop[e]azulen-7-ol, decahydro-1,1,7-trimethyl-4-methylene-, [1ar-(1a.alpha.,4a.alpha.,7.beta.,7a.beta.,7b.alpha.)]-</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45FB888C" w14:textId="26C3763F" w:rsidR="00C54149" w:rsidRPr="009F6181" w:rsidRDefault="00C54149" w:rsidP="00F62C79">
            <w:pPr>
              <w:jc w:val="center"/>
              <w:rPr>
                <w:rFonts w:cstheme="minorHAnsi"/>
              </w:rPr>
            </w:pPr>
          </w:p>
        </w:tc>
        <w:tc>
          <w:tcPr>
            <w:tcW w:w="2335" w:type="dxa"/>
          </w:tcPr>
          <w:p w14:paraId="5DB23A13" w14:textId="3B15EE93" w:rsidR="00573020" w:rsidRPr="009F6181" w:rsidRDefault="00573020" w:rsidP="00F62C79">
            <w:pPr>
              <w:jc w:val="center"/>
              <w:rPr>
                <w:rFonts w:cstheme="minorHAnsi"/>
                <w:shd w:val="clear" w:color="auto" w:fill="FFFFFF"/>
              </w:rPr>
            </w:pPr>
            <w:r w:rsidRPr="009F6181">
              <w:rPr>
                <w:rFonts w:cstheme="minorHAnsi"/>
                <w:shd w:val="clear" w:color="auto" w:fill="FFFFFF"/>
              </w:rPr>
              <w:t>6432640</w:t>
            </w:r>
          </w:p>
        </w:tc>
      </w:tr>
      <w:tr w:rsidR="00573020" w:rsidRPr="009F6181" w14:paraId="7CB52051" w14:textId="77777777" w:rsidTr="00F62C79">
        <w:trPr>
          <w:trHeight w:val="20"/>
        </w:trPr>
        <w:tc>
          <w:tcPr>
            <w:tcW w:w="1165" w:type="dxa"/>
            <w:vMerge/>
          </w:tcPr>
          <w:p w14:paraId="3282E23F" w14:textId="77777777" w:rsidR="00573020" w:rsidRPr="009F6181" w:rsidRDefault="00573020" w:rsidP="00F62C79">
            <w:pPr>
              <w:jc w:val="center"/>
              <w:rPr>
                <w:rFonts w:cstheme="minorHAnsi"/>
              </w:rPr>
            </w:pPr>
          </w:p>
        </w:tc>
        <w:tc>
          <w:tcPr>
            <w:tcW w:w="2250" w:type="dxa"/>
            <w:vMerge/>
          </w:tcPr>
          <w:p w14:paraId="622E4BFF" w14:textId="77777777" w:rsidR="00573020" w:rsidRPr="009F6181" w:rsidRDefault="00573020" w:rsidP="00F62C79">
            <w:pPr>
              <w:jc w:val="center"/>
              <w:rPr>
                <w:rFonts w:cstheme="minorHAnsi"/>
              </w:rPr>
            </w:pPr>
          </w:p>
        </w:tc>
        <w:tc>
          <w:tcPr>
            <w:tcW w:w="3600" w:type="dxa"/>
          </w:tcPr>
          <w:p w14:paraId="01BB920B" w14:textId="77777777" w:rsidR="00573020" w:rsidRPr="009F6181" w:rsidRDefault="00573020" w:rsidP="00F62C79">
            <w:pPr>
              <w:jc w:val="center"/>
              <w:rPr>
                <w:rFonts w:cstheme="minorHAnsi"/>
              </w:rPr>
            </w:pPr>
            <w:r w:rsidRPr="009F6181">
              <w:rPr>
                <w:rFonts w:cstheme="minorHAnsi"/>
              </w:rPr>
              <w:t>n-</w:t>
            </w:r>
            <w:proofErr w:type="spellStart"/>
            <w:r w:rsidRPr="009F6181">
              <w:rPr>
                <w:rFonts w:cstheme="minorHAnsi"/>
              </w:rPr>
              <w:t>Hexadecanoic</w:t>
            </w:r>
            <w:proofErr w:type="spellEnd"/>
            <w:r w:rsidRPr="009F6181">
              <w:rPr>
                <w:rFonts w:cstheme="minorHAnsi"/>
              </w:rPr>
              <w:t xml:space="preserve"> acid</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5266FEC" w14:textId="03FC50FC" w:rsidR="00C54149" w:rsidRPr="009F6181" w:rsidRDefault="00C54149" w:rsidP="00F62C79">
            <w:pPr>
              <w:jc w:val="center"/>
              <w:rPr>
                <w:rFonts w:cstheme="minorHAnsi"/>
              </w:rPr>
            </w:pPr>
          </w:p>
        </w:tc>
        <w:tc>
          <w:tcPr>
            <w:tcW w:w="2335" w:type="dxa"/>
          </w:tcPr>
          <w:p w14:paraId="4EA074FE" w14:textId="352E2668" w:rsidR="00573020" w:rsidRPr="009F6181" w:rsidRDefault="00573020" w:rsidP="00F62C79">
            <w:pPr>
              <w:jc w:val="center"/>
              <w:rPr>
                <w:rFonts w:cstheme="minorHAnsi"/>
                <w:shd w:val="clear" w:color="auto" w:fill="FFFFFF"/>
              </w:rPr>
            </w:pPr>
            <w:r w:rsidRPr="009F6181">
              <w:rPr>
                <w:rFonts w:cstheme="minorHAnsi"/>
                <w:shd w:val="clear" w:color="auto" w:fill="FFFFFF"/>
              </w:rPr>
              <w:t>985</w:t>
            </w:r>
          </w:p>
        </w:tc>
      </w:tr>
      <w:tr w:rsidR="00573020" w:rsidRPr="009F6181" w14:paraId="786B2451" w14:textId="77777777" w:rsidTr="00F62C79">
        <w:trPr>
          <w:trHeight w:val="20"/>
        </w:trPr>
        <w:tc>
          <w:tcPr>
            <w:tcW w:w="1165" w:type="dxa"/>
            <w:vMerge/>
          </w:tcPr>
          <w:p w14:paraId="4BA5C0C8" w14:textId="77777777" w:rsidR="00573020" w:rsidRPr="009F6181" w:rsidRDefault="00573020" w:rsidP="00F62C79">
            <w:pPr>
              <w:jc w:val="center"/>
              <w:rPr>
                <w:rFonts w:cstheme="minorHAnsi"/>
              </w:rPr>
            </w:pPr>
          </w:p>
        </w:tc>
        <w:tc>
          <w:tcPr>
            <w:tcW w:w="2250" w:type="dxa"/>
            <w:vMerge/>
          </w:tcPr>
          <w:p w14:paraId="30E18E27" w14:textId="77777777" w:rsidR="00573020" w:rsidRPr="009F6181" w:rsidRDefault="00573020" w:rsidP="00F62C79">
            <w:pPr>
              <w:jc w:val="center"/>
              <w:rPr>
                <w:rFonts w:cstheme="minorHAnsi"/>
              </w:rPr>
            </w:pPr>
          </w:p>
        </w:tc>
        <w:tc>
          <w:tcPr>
            <w:tcW w:w="3600" w:type="dxa"/>
          </w:tcPr>
          <w:p w14:paraId="52A9CC84" w14:textId="77777777" w:rsidR="00573020" w:rsidRPr="009F6181" w:rsidRDefault="00573020" w:rsidP="00F62C79">
            <w:pPr>
              <w:jc w:val="center"/>
              <w:rPr>
                <w:rFonts w:cstheme="minorHAnsi"/>
              </w:rPr>
            </w:pPr>
            <w:r w:rsidRPr="009F6181">
              <w:rPr>
                <w:rFonts w:cstheme="minorHAnsi"/>
              </w:rPr>
              <w:t>Naphthalene, decahydro-2,2-dimethyl</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58172B4F" w14:textId="13DE4FD8" w:rsidR="00C54149" w:rsidRPr="009F6181" w:rsidRDefault="00C54149" w:rsidP="00F62C79">
            <w:pPr>
              <w:jc w:val="center"/>
              <w:rPr>
                <w:rFonts w:cstheme="minorHAnsi"/>
              </w:rPr>
            </w:pPr>
          </w:p>
        </w:tc>
        <w:tc>
          <w:tcPr>
            <w:tcW w:w="2335" w:type="dxa"/>
          </w:tcPr>
          <w:p w14:paraId="0BE557EF" w14:textId="3544DF3C" w:rsidR="00573020" w:rsidRPr="009F6181" w:rsidRDefault="00573020" w:rsidP="00F62C79">
            <w:pPr>
              <w:jc w:val="center"/>
              <w:rPr>
                <w:rFonts w:cstheme="minorHAnsi"/>
                <w:shd w:val="clear" w:color="auto" w:fill="FFFFFF"/>
              </w:rPr>
            </w:pPr>
            <w:r w:rsidRPr="009F6181">
              <w:rPr>
                <w:rFonts w:cstheme="minorHAnsi"/>
                <w:shd w:val="clear" w:color="auto" w:fill="FFFFFF"/>
              </w:rPr>
              <w:t>591982</w:t>
            </w:r>
          </w:p>
        </w:tc>
      </w:tr>
      <w:tr w:rsidR="00573020" w:rsidRPr="009F6181" w14:paraId="4CEA4E39" w14:textId="77777777" w:rsidTr="00F62C79">
        <w:trPr>
          <w:trHeight w:val="20"/>
        </w:trPr>
        <w:tc>
          <w:tcPr>
            <w:tcW w:w="1165" w:type="dxa"/>
            <w:vMerge/>
          </w:tcPr>
          <w:p w14:paraId="415D35FB" w14:textId="77777777" w:rsidR="00573020" w:rsidRPr="009F6181" w:rsidRDefault="00573020" w:rsidP="00F62C79">
            <w:pPr>
              <w:jc w:val="center"/>
              <w:rPr>
                <w:rFonts w:cstheme="minorHAnsi"/>
              </w:rPr>
            </w:pPr>
          </w:p>
        </w:tc>
        <w:tc>
          <w:tcPr>
            <w:tcW w:w="2250" w:type="dxa"/>
            <w:vMerge/>
          </w:tcPr>
          <w:p w14:paraId="2FECB015" w14:textId="77777777" w:rsidR="00573020" w:rsidRPr="009F6181" w:rsidRDefault="00573020" w:rsidP="00F62C79">
            <w:pPr>
              <w:jc w:val="center"/>
              <w:rPr>
                <w:rFonts w:cstheme="minorHAnsi"/>
              </w:rPr>
            </w:pPr>
          </w:p>
        </w:tc>
        <w:tc>
          <w:tcPr>
            <w:tcW w:w="3600" w:type="dxa"/>
          </w:tcPr>
          <w:p w14:paraId="434F1823" w14:textId="77777777" w:rsidR="00573020" w:rsidRPr="009F6181" w:rsidRDefault="00573020" w:rsidP="00F62C79">
            <w:pPr>
              <w:jc w:val="center"/>
              <w:rPr>
                <w:rFonts w:cstheme="minorHAnsi"/>
              </w:rPr>
            </w:pPr>
            <w:r w:rsidRPr="009F6181">
              <w:rPr>
                <w:rFonts w:cstheme="minorHAnsi"/>
              </w:rPr>
              <w:t>(8R,Z)-8-Methyl-6-((R)-2-methylpentylidene)octahydroindolizin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62BDD90" w14:textId="5717B387" w:rsidR="00C54149" w:rsidRPr="009F6181" w:rsidRDefault="00C54149" w:rsidP="00F62C79">
            <w:pPr>
              <w:jc w:val="center"/>
              <w:rPr>
                <w:rFonts w:cstheme="minorHAnsi"/>
              </w:rPr>
            </w:pPr>
          </w:p>
        </w:tc>
        <w:tc>
          <w:tcPr>
            <w:tcW w:w="2335" w:type="dxa"/>
          </w:tcPr>
          <w:p w14:paraId="7BDF9F2C" w14:textId="50909197" w:rsidR="00573020" w:rsidRPr="009F6181" w:rsidRDefault="00573020" w:rsidP="00F62C79">
            <w:pPr>
              <w:jc w:val="center"/>
              <w:rPr>
                <w:rFonts w:cstheme="minorHAnsi"/>
                <w:shd w:val="clear" w:color="auto" w:fill="FFFFFF"/>
              </w:rPr>
            </w:pPr>
            <w:r w:rsidRPr="009F6181">
              <w:rPr>
                <w:rFonts w:cstheme="minorHAnsi"/>
                <w:shd w:val="clear" w:color="auto" w:fill="FFFFFF"/>
              </w:rPr>
              <w:t>91721008</w:t>
            </w:r>
          </w:p>
        </w:tc>
      </w:tr>
      <w:tr w:rsidR="00573020" w:rsidRPr="009F6181" w14:paraId="7810185D" w14:textId="77777777" w:rsidTr="00F62C79">
        <w:trPr>
          <w:trHeight w:val="20"/>
        </w:trPr>
        <w:tc>
          <w:tcPr>
            <w:tcW w:w="1165" w:type="dxa"/>
            <w:vMerge/>
          </w:tcPr>
          <w:p w14:paraId="53C7C8A2" w14:textId="77777777" w:rsidR="00573020" w:rsidRPr="009F6181" w:rsidRDefault="00573020" w:rsidP="00F62C79">
            <w:pPr>
              <w:jc w:val="center"/>
              <w:rPr>
                <w:rFonts w:cstheme="minorHAnsi"/>
              </w:rPr>
            </w:pPr>
          </w:p>
        </w:tc>
        <w:tc>
          <w:tcPr>
            <w:tcW w:w="2250" w:type="dxa"/>
            <w:vMerge/>
          </w:tcPr>
          <w:p w14:paraId="3268C638" w14:textId="77777777" w:rsidR="00573020" w:rsidRPr="009F6181" w:rsidRDefault="00573020" w:rsidP="00F62C79">
            <w:pPr>
              <w:jc w:val="center"/>
              <w:rPr>
                <w:rFonts w:cstheme="minorHAnsi"/>
              </w:rPr>
            </w:pPr>
          </w:p>
        </w:tc>
        <w:tc>
          <w:tcPr>
            <w:tcW w:w="3600" w:type="dxa"/>
          </w:tcPr>
          <w:p w14:paraId="44649CC9" w14:textId="77777777" w:rsidR="00573020" w:rsidRPr="009F6181" w:rsidRDefault="00573020" w:rsidP="00F62C79">
            <w:pPr>
              <w:jc w:val="center"/>
              <w:rPr>
                <w:rFonts w:cstheme="minorHAnsi"/>
                <w:shd w:val="clear" w:color="auto" w:fill="FFFFFF"/>
              </w:rPr>
            </w:pPr>
            <w:r w:rsidRPr="009F6181">
              <w:rPr>
                <w:rFonts w:cstheme="minorHAnsi"/>
                <w:shd w:val="clear" w:color="auto" w:fill="FFFFFF"/>
              </w:rPr>
              <w:t>2-Ethyl-5-undecyl-.delta.1--pyrroline</w:t>
            </w:r>
            <w:r w:rsidR="00BD1EAD" w:rsidRPr="009F6181">
              <w:rPr>
                <w:rFonts w:cstheme="minorHAnsi"/>
                <w:shd w:val="clear" w:color="auto" w:fill="FFFFFF"/>
              </w:rPr>
              <w:fldChar w:fldCharType="begin" w:fldLock="1"/>
            </w:r>
            <w:r w:rsidR="00BD1EAD" w:rsidRPr="009F6181">
              <w:rPr>
                <w:rFonts w:cstheme="minorHAnsi"/>
                <w:shd w:val="clear" w:color="auto" w:fill="FFFFFF"/>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shd w:val="clear" w:color="auto" w:fill="FFFFFF"/>
              </w:rPr>
              <w:fldChar w:fldCharType="separate"/>
            </w:r>
            <w:r w:rsidR="00BD1EAD" w:rsidRPr="009F6181">
              <w:rPr>
                <w:rFonts w:cstheme="minorHAnsi"/>
                <w:noProof/>
                <w:shd w:val="clear" w:color="auto" w:fill="FFFFFF"/>
                <w:vertAlign w:val="superscript"/>
              </w:rPr>
              <w:t>3</w:t>
            </w:r>
            <w:r w:rsidR="00BD1EAD" w:rsidRPr="009F6181">
              <w:rPr>
                <w:rFonts w:cstheme="minorHAnsi"/>
                <w:shd w:val="clear" w:color="auto" w:fill="FFFFFF"/>
              </w:rPr>
              <w:fldChar w:fldCharType="end"/>
            </w:r>
          </w:p>
          <w:p w14:paraId="7889243D" w14:textId="4C5DC53D" w:rsidR="00C54149" w:rsidRPr="009F6181" w:rsidRDefault="00C54149" w:rsidP="00F62C79">
            <w:pPr>
              <w:jc w:val="center"/>
              <w:rPr>
                <w:rFonts w:cstheme="minorHAnsi"/>
              </w:rPr>
            </w:pPr>
          </w:p>
        </w:tc>
        <w:tc>
          <w:tcPr>
            <w:tcW w:w="2335" w:type="dxa"/>
          </w:tcPr>
          <w:p w14:paraId="40402674" w14:textId="16E989FB" w:rsidR="00573020" w:rsidRPr="009F6181" w:rsidRDefault="00573020" w:rsidP="00F62C79">
            <w:pPr>
              <w:jc w:val="center"/>
              <w:rPr>
                <w:rFonts w:cstheme="minorHAnsi"/>
                <w:shd w:val="clear" w:color="auto" w:fill="FFFFFF"/>
              </w:rPr>
            </w:pPr>
            <w:r w:rsidRPr="009F6181">
              <w:rPr>
                <w:rFonts w:cstheme="minorHAnsi"/>
                <w:shd w:val="clear" w:color="auto" w:fill="FFFFFF"/>
              </w:rPr>
              <w:t>566328</w:t>
            </w:r>
          </w:p>
        </w:tc>
      </w:tr>
      <w:tr w:rsidR="00573020" w:rsidRPr="009F6181" w14:paraId="22741490" w14:textId="77777777" w:rsidTr="00F62C79">
        <w:trPr>
          <w:trHeight w:val="20"/>
        </w:trPr>
        <w:tc>
          <w:tcPr>
            <w:tcW w:w="1165" w:type="dxa"/>
            <w:vMerge/>
          </w:tcPr>
          <w:p w14:paraId="1C839B07" w14:textId="77777777" w:rsidR="00573020" w:rsidRPr="009F6181" w:rsidRDefault="00573020" w:rsidP="00F62C79">
            <w:pPr>
              <w:jc w:val="center"/>
              <w:rPr>
                <w:rFonts w:cstheme="minorHAnsi"/>
              </w:rPr>
            </w:pPr>
          </w:p>
        </w:tc>
        <w:tc>
          <w:tcPr>
            <w:tcW w:w="2250" w:type="dxa"/>
            <w:vMerge/>
          </w:tcPr>
          <w:p w14:paraId="7FDF1D1A" w14:textId="77777777" w:rsidR="00573020" w:rsidRPr="009F6181" w:rsidRDefault="00573020" w:rsidP="00F62C79">
            <w:pPr>
              <w:jc w:val="center"/>
              <w:rPr>
                <w:rFonts w:cstheme="minorHAnsi"/>
              </w:rPr>
            </w:pPr>
          </w:p>
        </w:tc>
        <w:tc>
          <w:tcPr>
            <w:tcW w:w="3600" w:type="dxa"/>
          </w:tcPr>
          <w:p w14:paraId="4FC1FB89" w14:textId="77777777" w:rsidR="00573020" w:rsidRPr="009F6181" w:rsidRDefault="00573020" w:rsidP="00F62C79">
            <w:pPr>
              <w:jc w:val="center"/>
              <w:rPr>
                <w:rFonts w:cstheme="minorHAnsi"/>
              </w:rPr>
            </w:pPr>
            <w:r w:rsidRPr="009F6181">
              <w:rPr>
                <w:rFonts w:cstheme="minorHAnsi"/>
              </w:rPr>
              <w:t>6-Octadecenoic acid</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D6C6C2D" w14:textId="42F86EDD" w:rsidR="00C54149" w:rsidRPr="009F6181" w:rsidRDefault="00C54149" w:rsidP="00F62C79">
            <w:pPr>
              <w:jc w:val="center"/>
              <w:rPr>
                <w:rFonts w:cstheme="minorHAnsi"/>
              </w:rPr>
            </w:pPr>
          </w:p>
        </w:tc>
        <w:tc>
          <w:tcPr>
            <w:tcW w:w="2335" w:type="dxa"/>
          </w:tcPr>
          <w:p w14:paraId="337ECC65" w14:textId="641CE261" w:rsidR="00573020" w:rsidRPr="009F6181" w:rsidRDefault="00573020" w:rsidP="00F62C79">
            <w:pPr>
              <w:jc w:val="center"/>
              <w:rPr>
                <w:rFonts w:cstheme="minorHAnsi"/>
                <w:shd w:val="clear" w:color="auto" w:fill="FFFFFF"/>
              </w:rPr>
            </w:pPr>
            <w:r w:rsidRPr="009F6181">
              <w:rPr>
                <w:rFonts w:cstheme="minorHAnsi"/>
                <w:shd w:val="clear" w:color="auto" w:fill="FFFFFF"/>
              </w:rPr>
              <w:t>5282754</w:t>
            </w:r>
          </w:p>
        </w:tc>
      </w:tr>
      <w:tr w:rsidR="00573020" w:rsidRPr="009F6181" w14:paraId="3C1EB0DF" w14:textId="77777777" w:rsidTr="00F62C79">
        <w:trPr>
          <w:trHeight w:val="20"/>
        </w:trPr>
        <w:tc>
          <w:tcPr>
            <w:tcW w:w="1165" w:type="dxa"/>
            <w:vMerge/>
          </w:tcPr>
          <w:p w14:paraId="5A4591EE" w14:textId="77777777" w:rsidR="00573020" w:rsidRPr="009F6181" w:rsidRDefault="00573020" w:rsidP="00F62C79">
            <w:pPr>
              <w:jc w:val="center"/>
              <w:rPr>
                <w:rFonts w:cstheme="minorHAnsi"/>
              </w:rPr>
            </w:pPr>
          </w:p>
        </w:tc>
        <w:tc>
          <w:tcPr>
            <w:tcW w:w="2250" w:type="dxa"/>
            <w:vMerge/>
          </w:tcPr>
          <w:p w14:paraId="39FC4B73" w14:textId="77777777" w:rsidR="00573020" w:rsidRPr="009F6181" w:rsidRDefault="00573020" w:rsidP="00F62C79">
            <w:pPr>
              <w:jc w:val="center"/>
              <w:rPr>
                <w:rFonts w:cstheme="minorHAnsi"/>
              </w:rPr>
            </w:pPr>
          </w:p>
        </w:tc>
        <w:tc>
          <w:tcPr>
            <w:tcW w:w="3600" w:type="dxa"/>
          </w:tcPr>
          <w:p w14:paraId="07022E6E" w14:textId="77777777" w:rsidR="00573020" w:rsidRPr="009F6181" w:rsidRDefault="00573020" w:rsidP="00F62C79">
            <w:pPr>
              <w:jc w:val="center"/>
              <w:rPr>
                <w:rFonts w:cstheme="minorHAnsi"/>
              </w:rPr>
            </w:pPr>
            <w:r w:rsidRPr="009F6181">
              <w:rPr>
                <w:rFonts w:cstheme="minorHAnsi"/>
              </w:rPr>
              <w:t>9,12-Octadecadienoic acid (Z,Z)-</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1EE75B83" w14:textId="5FDB9C25" w:rsidR="00C54149" w:rsidRPr="009F6181" w:rsidRDefault="00C54149" w:rsidP="00F62C79">
            <w:pPr>
              <w:jc w:val="center"/>
              <w:rPr>
                <w:rFonts w:cstheme="minorHAnsi"/>
              </w:rPr>
            </w:pPr>
          </w:p>
        </w:tc>
        <w:tc>
          <w:tcPr>
            <w:tcW w:w="2335" w:type="dxa"/>
          </w:tcPr>
          <w:p w14:paraId="2CAE772C" w14:textId="4006DB65" w:rsidR="00573020" w:rsidRPr="009F6181" w:rsidRDefault="00573020" w:rsidP="00F62C79">
            <w:pPr>
              <w:jc w:val="center"/>
              <w:rPr>
                <w:rFonts w:cstheme="minorHAnsi"/>
                <w:shd w:val="clear" w:color="auto" w:fill="FFFFFF"/>
              </w:rPr>
            </w:pPr>
            <w:r w:rsidRPr="009F6181">
              <w:rPr>
                <w:rFonts w:cstheme="minorHAnsi"/>
                <w:shd w:val="clear" w:color="auto" w:fill="FFFFFF"/>
              </w:rPr>
              <w:lastRenderedPageBreak/>
              <w:t>5280450</w:t>
            </w:r>
          </w:p>
        </w:tc>
      </w:tr>
      <w:tr w:rsidR="00573020" w:rsidRPr="009F6181" w14:paraId="5E622A72" w14:textId="77777777" w:rsidTr="00F62C79">
        <w:trPr>
          <w:trHeight w:val="20"/>
        </w:trPr>
        <w:tc>
          <w:tcPr>
            <w:tcW w:w="1165" w:type="dxa"/>
            <w:vMerge/>
          </w:tcPr>
          <w:p w14:paraId="00742558" w14:textId="77777777" w:rsidR="00573020" w:rsidRPr="009F6181" w:rsidRDefault="00573020" w:rsidP="00F62C79">
            <w:pPr>
              <w:jc w:val="center"/>
              <w:rPr>
                <w:rFonts w:cstheme="minorHAnsi"/>
              </w:rPr>
            </w:pPr>
          </w:p>
        </w:tc>
        <w:tc>
          <w:tcPr>
            <w:tcW w:w="2250" w:type="dxa"/>
            <w:vMerge/>
          </w:tcPr>
          <w:p w14:paraId="02C95BA4" w14:textId="77777777" w:rsidR="00573020" w:rsidRPr="009F6181" w:rsidRDefault="00573020" w:rsidP="00F62C79">
            <w:pPr>
              <w:jc w:val="center"/>
              <w:rPr>
                <w:rFonts w:cstheme="minorHAnsi"/>
              </w:rPr>
            </w:pPr>
          </w:p>
        </w:tc>
        <w:tc>
          <w:tcPr>
            <w:tcW w:w="3600" w:type="dxa"/>
          </w:tcPr>
          <w:p w14:paraId="3AED2DE0" w14:textId="77777777" w:rsidR="00573020" w:rsidRPr="009F6181" w:rsidRDefault="00573020" w:rsidP="00F62C79">
            <w:pPr>
              <w:jc w:val="center"/>
              <w:rPr>
                <w:rFonts w:cstheme="minorHAnsi"/>
              </w:rPr>
            </w:pPr>
            <w:r w:rsidRPr="009F6181">
              <w:rPr>
                <w:rFonts w:cstheme="minorHAnsi"/>
              </w:rPr>
              <w:t>(3S,5R,7aS)-3-(But-3-en-1-yl)-5-(hex-5-en-1-yl)hexahydro-1H-pyrrolizin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01CD5EAD" w14:textId="79BBF684" w:rsidR="00C54149" w:rsidRPr="009F6181" w:rsidRDefault="00C54149" w:rsidP="00F62C79">
            <w:pPr>
              <w:jc w:val="center"/>
              <w:rPr>
                <w:rFonts w:cstheme="minorHAnsi"/>
              </w:rPr>
            </w:pPr>
          </w:p>
        </w:tc>
        <w:tc>
          <w:tcPr>
            <w:tcW w:w="2335" w:type="dxa"/>
          </w:tcPr>
          <w:p w14:paraId="3EB5C563" w14:textId="62344030" w:rsidR="00573020" w:rsidRPr="009F6181" w:rsidRDefault="00573020" w:rsidP="00F62C79">
            <w:pPr>
              <w:jc w:val="center"/>
              <w:rPr>
                <w:rFonts w:cstheme="minorHAnsi"/>
                <w:shd w:val="clear" w:color="auto" w:fill="FFFFFF"/>
              </w:rPr>
            </w:pPr>
            <w:r w:rsidRPr="009F6181">
              <w:rPr>
                <w:rFonts w:cstheme="minorHAnsi"/>
                <w:shd w:val="clear" w:color="auto" w:fill="FFFFFF"/>
              </w:rPr>
              <w:t>91724130</w:t>
            </w:r>
          </w:p>
        </w:tc>
      </w:tr>
      <w:tr w:rsidR="00573020" w:rsidRPr="009F6181" w14:paraId="1CE8E596" w14:textId="77777777" w:rsidTr="00F62C79">
        <w:trPr>
          <w:trHeight w:val="20"/>
        </w:trPr>
        <w:tc>
          <w:tcPr>
            <w:tcW w:w="1165" w:type="dxa"/>
            <w:vMerge/>
          </w:tcPr>
          <w:p w14:paraId="77034315" w14:textId="77777777" w:rsidR="00573020" w:rsidRPr="009F6181" w:rsidRDefault="00573020" w:rsidP="00F62C79">
            <w:pPr>
              <w:jc w:val="center"/>
              <w:rPr>
                <w:rFonts w:cstheme="minorHAnsi"/>
              </w:rPr>
            </w:pPr>
          </w:p>
        </w:tc>
        <w:tc>
          <w:tcPr>
            <w:tcW w:w="2250" w:type="dxa"/>
            <w:vMerge/>
          </w:tcPr>
          <w:p w14:paraId="53317D81" w14:textId="77777777" w:rsidR="00573020" w:rsidRPr="009F6181" w:rsidRDefault="00573020" w:rsidP="00F62C79">
            <w:pPr>
              <w:jc w:val="center"/>
              <w:rPr>
                <w:rFonts w:cstheme="minorHAnsi"/>
              </w:rPr>
            </w:pPr>
          </w:p>
        </w:tc>
        <w:tc>
          <w:tcPr>
            <w:tcW w:w="3600" w:type="dxa"/>
          </w:tcPr>
          <w:p w14:paraId="4D6564C2" w14:textId="77777777" w:rsidR="00573020" w:rsidRPr="009F6181" w:rsidRDefault="00573020" w:rsidP="00F62C79">
            <w:pPr>
              <w:jc w:val="center"/>
              <w:rPr>
                <w:rFonts w:cstheme="minorHAnsi"/>
              </w:rPr>
            </w:pPr>
            <w:r w:rsidRPr="009F6181">
              <w:rPr>
                <w:rFonts w:cstheme="minorHAnsi"/>
              </w:rPr>
              <w:t>Piperidine, 1-(1-oxo-3-phenyl-2-propenyl)-</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CA8A7E3" w14:textId="3805B108" w:rsidR="00C54149" w:rsidRPr="009F6181" w:rsidRDefault="00C54149" w:rsidP="00F62C79">
            <w:pPr>
              <w:jc w:val="center"/>
              <w:rPr>
                <w:rFonts w:cstheme="minorHAnsi"/>
              </w:rPr>
            </w:pPr>
          </w:p>
        </w:tc>
        <w:tc>
          <w:tcPr>
            <w:tcW w:w="2335" w:type="dxa"/>
          </w:tcPr>
          <w:p w14:paraId="5D3D8A20" w14:textId="3BFF688E" w:rsidR="00573020" w:rsidRPr="009F6181" w:rsidRDefault="00573020" w:rsidP="00F62C79">
            <w:pPr>
              <w:jc w:val="center"/>
              <w:rPr>
                <w:rFonts w:cstheme="minorHAnsi"/>
                <w:shd w:val="clear" w:color="auto" w:fill="FFFFFF"/>
              </w:rPr>
            </w:pPr>
            <w:r w:rsidRPr="009F6181">
              <w:rPr>
                <w:rFonts w:cstheme="minorHAnsi"/>
                <w:shd w:val="clear" w:color="auto" w:fill="FFFFFF"/>
              </w:rPr>
              <w:t>223147</w:t>
            </w:r>
          </w:p>
        </w:tc>
      </w:tr>
      <w:tr w:rsidR="00573020" w:rsidRPr="009F6181" w14:paraId="0DCF12A4" w14:textId="77777777" w:rsidTr="00F62C79">
        <w:trPr>
          <w:trHeight w:val="20"/>
        </w:trPr>
        <w:tc>
          <w:tcPr>
            <w:tcW w:w="1165" w:type="dxa"/>
            <w:vMerge/>
          </w:tcPr>
          <w:p w14:paraId="2DBC7DEA" w14:textId="77777777" w:rsidR="00573020" w:rsidRPr="009F6181" w:rsidRDefault="00573020" w:rsidP="00F62C79">
            <w:pPr>
              <w:jc w:val="center"/>
              <w:rPr>
                <w:rFonts w:cstheme="minorHAnsi"/>
              </w:rPr>
            </w:pPr>
          </w:p>
        </w:tc>
        <w:tc>
          <w:tcPr>
            <w:tcW w:w="2250" w:type="dxa"/>
            <w:vMerge/>
          </w:tcPr>
          <w:p w14:paraId="33374C5B" w14:textId="77777777" w:rsidR="00573020" w:rsidRPr="009F6181" w:rsidRDefault="00573020" w:rsidP="00F62C79">
            <w:pPr>
              <w:jc w:val="center"/>
              <w:rPr>
                <w:rFonts w:cstheme="minorHAnsi"/>
              </w:rPr>
            </w:pPr>
          </w:p>
        </w:tc>
        <w:tc>
          <w:tcPr>
            <w:tcW w:w="3600" w:type="dxa"/>
          </w:tcPr>
          <w:p w14:paraId="7099D4C3" w14:textId="77777777" w:rsidR="00573020" w:rsidRPr="009F6181" w:rsidRDefault="00573020" w:rsidP="00F62C79">
            <w:pPr>
              <w:jc w:val="center"/>
              <w:rPr>
                <w:rFonts w:cstheme="minorHAnsi"/>
              </w:rPr>
            </w:pPr>
            <w:r w:rsidRPr="009F6181">
              <w:rPr>
                <w:rFonts w:cstheme="minorHAnsi"/>
              </w:rPr>
              <w:t>2-Cyclohexen-3-ol-1-one, 2-[1-iminotetradecyl]-</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6B790A6F" w14:textId="45D7530C" w:rsidR="00C54149" w:rsidRPr="009F6181" w:rsidRDefault="00C54149" w:rsidP="00F62C79">
            <w:pPr>
              <w:jc w:val="center"/>
              <w:rPr>
                <w:rFonts w:cstheme="minorHAnsi"/>
              </w:rPr>
            </w:pPr>
          </w:p>
        </w:tc>
        <w:tc>
          <w:tcPr>
            <w:tcW w:w="2335" w:type="dxa"/>
          </w:tcPr>
          <w:p w14:paraId="1D923A30" w14:textId="3E6DBD1C" w:rsidR="00573020" w:rsidRPr="009F6181" w:rsidRDefault="00573020" w:rsidP="00F62C79">
            <w:pPr>
              <w:jc w:val="center"/>
              <w:rPr>
                <w:rFonts w:cstheme="minorHAnsi"/>
                <w:shd w:val="clear" w:color="auto" w:fill="FFFFFF"/>
              </w:rPr>
            </w:pPr>
            <w:r w:rsidRPr="009F6181">
              <w:rPr>
                <w:rFonts w:cstheme="minorHAnsi"/>
                <w:shd w:val="clear" w:color="auto" w:fill="FFFFFF"/>
              </w:rPr>
              <w:t>135703373</w:t>
            </w:r>
          </w:p>
        </w:tc>
      </w:tr>
      <w:tr w:rsidR="00573020" w:rsidRPr="009F6181" w14:paraId="04231706" w14:textId="77777777" w:rsidTr="00F62C79">
        <w:trPr>
          <w:trHeight w:val="20"/>
        </w:trPr>
        <w:tc>
          <w:tcPr>
            <w:tcW w:w="1165" w:type="dxa"/>
            <w:vMerge/>
          </w:tcPr>
          <w:p w14:paraId="5C0AD0D4" w14:textId="77777777" w:rsidR="00573020" w:rsidRPr="009F6181" w:rsidRDefault="00573020" w:rsidP="00F62C79">
            <w:pPr>
              <w:jc w:val="center"/>
              <w:rPr>
                <w:rFonts w:cstheme="minorHAnsi"/>
              </w:rPr>
            </w:pPr>
          </w:p>
        </w:tc>
        <w:tc>
          <w:tcPr>
            <w:tcW w:w="2250" w:type="dxa"/>
            <w:vMerge/>
          </w:tcPr>
          <w:p w14:paraId="25FA3826" w14:textId="77777777" w:rsidR="00573020" w:rsidRPr="009F6181" w:rsidRDefault="00573020" w:rsidP="00F62C79">
            <w:pPr>
              <w:jc w:val="center"/>
              <w:rPr>
                <w:rFonts w:cstheme="minorHAnsi"/>
              </w:rPr>
            </w:pPr>
          </w:p>
        </w:tc>
        <w:tc>
          <w:tcPr>
            <w:tcW w:w="3600" w:type="dxa"/>
          </w:tcPr>
          <w:p w14:paraId="64EA17F2" w14:textId="77777777" w:rsidR="00573020" w:rsidRPr="009F6181" w:rsidRDefault="00573020" w:rsidP="00F62C79">
            <w:pPr>
              <w:jc w:val="center"/>
              <w:rPr>
                <w:rFonts w:cstheme="minorHAnsi"/>
              </w:rPr>
            </w:pPr>
            <w:proofErr w:type="spellStart"/>
            <w:r w:rsidRPr="009F6181">
              <w:rPr>
                <w:rFonts w:cstheme="minorHAnsi"/>
              </w:rPr>
              <w:t>Isonipecotic</w:t>
            </w:r>
            <w:proofErr w:type="spellEnd"/>
            <w:r w:rsidRPr="009F6181">
              <w:rPr>
                <w:rFonts w:cstheme="minorHAnsi"/>
              </w:rPr>
              <w:t xml:space="preserve"> acid, N-acryloyl-, undecyl ester</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0B48C933" w14:textId="58844223" w:rsidR="00C54149" w:rsidRPr="009F6181" w:rsidRDefault="00C54149" w:rsidP="00F62C79">
            <w:pPr>
              <w:jc w:val="center"/>
              <w:rPr>
                <w:rFonts w:cstheme="minorHAnsi"/>
              </w:rPr>
            </w:pPr>
          </w:p>
        </w:tc>
        <w:tc>
          <w:tcPr>
            <w:tcW w:w="2335" w:type="dxa"/>
          </w:tcPr>
          <w:p w14:paraId="025B5045" w14:textId="74D34A1B" w:rsidR="00573020" w:rsidRPr="009F6181" w:rsidRDefault="00573020" w:rsidP="00F62C79">
            <w:pPr>
              <w:jc w:val="center"/>
              <w:rPr>
                <w:rFonts w:cstheme="minorHAnsi"/>
                <w:shd w:val="clear" w:color="auto" w:fill="FFFFFF"/>
              </w:rPr>
            </w:pPr>
            <w:r w:rsidRPr="009F6181">
              <w:rPr>
                <w:rFonts w:cstheme="minorHAnsi"/>
                <w:shd w:val="clear" w:color="auto" w:fill="FFFFFF"/>
              </w:rPr>
              <w:t>91740764</w:t>
            </w:r>
          </w:p>
        </w:tc>
      </w:tr>
      <w:tr w:rsidR="00573020" w:rsidRPr="009F6181" w14:paraId="7ECD8F99" w14:textId="77777777" w:rsidTr="00F62C79">
        <w:trPr>
          <w:trHeight w:val="20"/>
        </w:trPr>
        <w:tc>
          <w:tcPr>
            <w:tcW w:w="1165" w:type="dxa"/>
            <w:vMerge/>
          </w:tcPr>
          <w:p w14:paraId="5136FE3F" w14:textId="77777777" w:rsidR="00573020" w:rsidRPr="009F6181" w:rsidRDefault="00573020" w:rsidP="00F62C79">
            <w:pPr>
              <w:jc w:val="center"/>
              <w:rPr>
                <w:rFonts w:cstheme="minorHAnsi"/>
              </w:rPr>
            </w:pPr>
          </w:p>
        </w:tc>
        <w:tc>
          <w:tcPr>
            <w:tcW w:w="2250" w:type="dxa"/>
            <w:vMerge/>
          </w:tcPr>
          <w:p w14:paraId="45C4A925" w14:textId="77777777" w:rsidR="00573020" w:rsidRPr="009F6181" w:rsidRDefault="00573020" w:rsidP="00F62C79">
            <w:pPr>
              <w:jc w:val="center"/>
              <w:rPr>
                <w:rFonts w:cstheme="minorHAnsi"/>
              </w:rPr>
            </w:pPr>
          </w:p>
        </w:tc>
        <w:tc>
          <w:tcPr>
            <w:tcW w:w="3600" w:type="dxa"/>
          </w:tcPr>
          <w:p w14:paraId="030FBC7F" w14:textId="77777777" w:rsidR="00573020" w:rsidRPr="009F6181" w:rsidRDefault="00573020" w:rsidP="00F62C79">
            <w:pPr>
              <w:jc w:val="center"/>
              <w:rPr>
                <w:rFonts w:cstheme="minorHAnsi"/>
              </w:rPr>
            </w:pPr>
            <w:r w:rsidRPr="009F6181">
              <w:rPr>
                <w:rFonts w:cstheme="minorHAnsi"/>
              </w:rPr>
              <w:t>4-Hexadecenoic acid, pyrrolidid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2499BB12" w14:textId="03A599F3" w:rsidR="00C54149" w:rsidRPr="009F6181" w:rsidRDefault="00C54149" w:rsidP="00F62C79">
            <w:pPr>
              <w:jc w:val="center"/>
              <w:rPr>
                <w:rFonts w:cstheme="minorHAnsi"/>
              </w:rPr>
            </w:pPr>
          </w:p>
        </w:tc>
        <w:tc>
          <w:tcPr>
            <w:tcW w:w="2335" w:type="dxa"/>
          </w:tcPr>
          <w:p w14:paraId="38AA7815" w14:textId="273D9A11" w:rsidR="00573020" w:rsidRPr="009F6181" w:rsidRDefault="00573020" w:rsidP="00F62C79">
            <w:pPr>
              <w:jc w:val="center"/>
              <w:rPr>
                <w:rFonts w:cstheme="minorHAnsi"/>
                <w:shd w:val="clear" w:color="auto" w:fill="FFFFFF"/>
              </w:rPr>
            </w:pPr>
            <w:r w:rsidRPr="009F6181">
              <w:rPr>
                <w:rFonts w:cstheme="minorHAnsi"/>
                <w:shd w:val="clear" w:color="auto" w:fill="FFFFFF"/>
              </w:rPr>
              <w:t>91705225</w:t>
            </w:r>
          </w:p>
        </w:tc>
      </w:tr>
      <w:tr w:rsidR="00573020" w:rsidRPr="009F6181" w14:paraId="79D82E1F" w14:textId="77777777" w:rsidTr="00F62C79">
        <w:trPr>
          <w:trHeight w:val="46"/>
        </w:trPr>
        <w:tc>
          <w:tcPr>
            <w:tcW w:w="1165" w:type="dxa"/>
            <w:vMerge/>
          </w:tcPr>
          <w:p w14:paraId="2F0AD5D9" w14:textId="77777777" w:rsidR="00573020" w:rsidRPr="009F6181" w:rsidRDefault="00573020" w:rsidP="00F62C79">
            <w:pPr>
              <w:jc w:val="center"/>
              <w:rPr>
                <w:rFonts w:cstheme="minorHAnsi"/>
              </w:rPr>
            </w:pPr>
          </w:p>
        </w:tc>
        <w:tc>
          <w:tcPr>
            <w:tcW w:w="2250" w:type="dxa"/>
            <w:vMerge/>
          </w:tcPr>
          <w:p w14:paraId="4DBAA3A6" w14:textId="77777777" w:rsidR="00573020" w:rsidRPr="009F6181" w:rsidRDefault="00573020" w:rsidP="00F62C79">
            <w:pPr>
              <w:jc w:val="center"/>
              <w:rPr>
                <w:rFonts w:cstheme="minorHAnsi"/>
              </w:rPr>
            </w:pPr>
          </w:p>
        </w:tc>
        <w:tc>
          <w:tcPr>
            <w:tcW w:w="3600" w:type="dxa"/>
          </w:tcPr>
          <w:p w14:paraId="76E12932" w14:textId="77777777" w:rsidR="00573020" w:rsidRPr="009F6181" w:rsidRDefault="00573020" w:rsidP="00F62C79">
            <w:pPr>
              <w:jc w:val="center"/>
              <w:rPr>
                <w:rFonts w:cstheme="minorHAnsi"/>
              </w:rPr>
            </w:pPr>
            <w:r w:rsidRPr="009F6181">
              <w:rPr>
                <w:rFonts w:cstheme="minorHAnsi"/>
              </w:rPr>
              <w:t>cis-13-Octadecenoic acid, 4,4-dimethyloxazoline derivativ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0C24EB87" w14:textId="0DBF16FA" w:rsidR="00C54149" w:rsidRPr="009F6181" w:rsidRDefault="00C54149" w:rsidP="00F62C79">
            <w:pPr>
              <w:jc w:val="center"/>
              <w:rPr>
                <w:rFonts w:cstheme="minorHAnsi"/>
              </w:rPr>
            </w:pPr>
          </w:p>
        </w:tc>
        <w:tc>
          <w:tcPr>
            <w:tcW w:w="2335" w:type="dxa"/>
          </w:tcPr>
          <w:p w14:paraId="7F6C53CF" w14:textId="6A9B1A43" w:rsidR="00573020" w:rsidRPr="009F6181" w:rsidRDefault="00573020" w:rsidP="00F62C79">
            <w:pPr>
              <w:jc w:val="center"/>
              <w:rPr>
                <w:rFonts w:cstheme="minorHAnsi"/>
                <w:shd w:val="clear" w:color="auto" w:fill="FFFFFF"/>
              </w:rPr>
            </w:pPr>
            <w:r w:rsidRPr="009F6181">
              <w:rPr>
                <w:rFonts w:cstheme="minorHAnsi"/>
                <w:shd w:val="clear" w:color="auto" w:fill="FFFFFF"/>
              </w:rPr>
              <w:t>91705087</w:t>
            </w:r>
          </w:p>
        </w:tc>
      </w:tr>
      <w:tr w:rsidR="00573020" w:rsidRPr="009F6181" w14:paraId="6A88778A" w14:textId="77777777" w:rsidTr="00F62C79">
        <w:trPr>
          <w:trHeight w:val="38"/>
        </w:trPr>
        <w:tc>
          <w:tcPr>
            <w:tcW w:w="1165" w:type="dxa"/>
            <w:vMerge/>
          </w:tcPr>
          <w:p w14:paraId="5C192FB0" w14:textId="77777777" w:rsidR="00573020" w:rsidRPr="009F6181" w:rsidRDefault="00573020" w:rsidP="00F62C79">
            <w:pPr>
              <w:jc w:val="center"/>
              <w:rPr>
                <w:rFonts w:cstheme="minorHAnsi"/>
              </w:rPr>
            </w:pPr>
          </w:p>
        </w:tc>
        <w:tc>
          <w:tcPr>
            <w:tcW w:w="2250" w:type="dxa"/>
            <w:vMerge/>
          </w:tcPr>
          <w:p w14:paraId="4D474E46" w14:textId="77777777" w:rsidR="00573020" w:rsidRPr="009F6181" w:rsidRDefault="00573020" w:rsidP="00F62C79">
            <w:pPr>
              <w:jc w:val="center"/>
              <w:rPr>
                <w:rFonts w:cstheme="minorHAnsi"/>
              </w:rPr>
            </w:pPr>
          </w:p>
        </w:tc>
        <w:tc>
          <w:tcPr>
            <w:tcW w:w="3600" w:type="dxa"/>
          </w:tcPr>
          <w:p w14:paraId="5645CD2B" w14:textId="77777777" w:rsidR="00573020" w:rsidRPr="009F6181" w:rsidRDefault="00573020" w:rsidP="00F62C79">
            <w:pPr>
              <w:jc w:val="center"/>
              <w:rPr>
                <w:rFonts w:cstheme="minorHAnsi"/>
              </w:rPr>
            </w:pPr>
            <w:r w:rsidRPr="009F6181">
              <w:rPr>
                <w:rFonts w:cstheme="minorHAnsi"/>
              </w:rPr>
              <w:t>trans-2-Octadecenoic acid</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4392BD61" w14:textId="5007CCBA" w:rsidR="00B94730" w:rsidRPr="009F6181" w:rsidRDefault="00B94730" w:rsidP="00F62C79">
            <w:pPr>
              <w:jc w:val="center"/>
              <w:rPr>
                <w:rFonts w:cstheme="minorHAnsi"/>
              </w:rPr>
            </w:pPr>
          </w:p>
        </w:tc>
        <w:tc>
          <w:tcPr>
            <w:tcW w:w="2335" w:type="dxa"/>
          </w:tcPr>
          <w:p w14:paraId="6F7805EE" w14:textId="781EF6D6" w:rsidR="00573020" w:rsidRPr="009F6181" w:rsidRDefault="00573020" w:rsidP="00F62C79">
            <w:pPr>
              <w:jc w:val="center"/>
              <w:rPr>
                <w:rFonts w:cstheme="minorHAnsi"/>
                <w:shd w:val="clear" w:color="auto" w:fill="FFFFFF"/>
              </w:rPr>
            </w:pPr>
            <w:r w:rsidRPr="009F6181">
              <w:rPr>
                <w:rFonts w:cstheme="minorHAnsi"/>
                <w:shd w:val="clear" w:color="auto" w:fill="FFFFFF"/>
              </w:rPr>
              <w:t>5282750</w:t>
            </w:r>
          </w:p>
        </w:tc>
      </w:tr>
      <w:tr w:rsidR="00573020" w:rsidRPr="009F6181" w14:paraId="621AE988" w14:textId="77777777" w:rsidTr="00F62C79">
        <w:trPr>
          <w:trHeight w:val="38"/>
        </w:trPr>
        <w:tc>
          <w:tcPr>
            <w:tcW w:w="1165" w:type="dxa"/>
            <w:vMerge/>
          </w:tcPr>
          <w:p w14:paraId="105EE18C" w14:textId="77777777" w:rsidR="00573020" w:rsidRPr="009F6181" w:rsidRDefault="00573020" w:rsidP="00F62C79">
            <w:pPr>
              <w:jc w:val="center"/>
              <w:rPr>
                <w:rFonts w:cstheme="minorHAnsi"/>
              </w:rPr>
            </w:pPr>
          </w:p>
        </w:tc>
        <w:tc>
          <w:tcPr>
            <w:tcW w:w="2250" w:type="dxa"/>
            <w:vMerge/>
          </w:tcPr>
          <w:p w14:paraId="22FF675E" w14:textId="77777777" w:rsidR="00573020" w:rsidRPr="009F6181" w:rsidRDefault="00573020" w:rsidP="00F62C79">
            <w:pPr>
              <w:jc w:val="center"/>
              <w:rPr>
                <w:rFonts w:cstheme="minorHAnsi"/>
              </w:rPr>
            </w:pPr>
          </w:p>
        </w:tc>
        <w:tc>
          <w:tcPr>
            <w:tcW w:w="3600" w:type="dxa"/>
          </w:tcPr>
          <w:p w14:paraId="054D2159" w14:textId="77777777" w:rsidR="00573020" w:rsidRPr="009F6181" w:rsidRDefault="00573020" w:rsidP="00F62C79">
            <w:pPr>
              <w:jc w:val="center"/>
              <w:rPr>
                <w:rFonts w:cstheme="minorHAnsi"/>
              </w:rPr>
            </w:pPr>
            <w:r w:rsidRPr="009F6181">
              <w:rPr>
                <w:rFonts w:cstheme="minorHAnsi"/>
              </w:rPr>
              <w:t>13-Eicosenoic acid, pyrrolidide</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3B2D3AC5" w14:textId="4EDCBD0B" w:rsidR="00B94730" w:rsidRPr="009F6181" w:rsidRDefault="00B94730" w:rsidP="00F62C79">
            <w:pPr>
              <w:jc w:val="center"/>
              <w:rPr>
                <w:rFonts w:cstheme="minorHAnsi"/>
              </w:rPr>
            </w:pPr>
          </w:p>
        </w:tc>
        <w:tc>
          <w:tcPr>
            <w:tcW w:w="2335" w:type="dxa"/>
          </w:tcPr>
          <w:p w14:paraId="51346531" w14:textId="6439F737" w:rsidR="00573020" w:rsidRPr="009F6181" w:rsidRDefault="00573020" w:rsidP="00F62C79">
            <w:pPr>
              <w:jc w:val="center"/>
              <w:rPr>
                <w:rFonts w:cstheme="minorHAnsi"/>
                <w:shd w:val="clear" w:color="auto" w:fill="FFFFFF"/>
              </w:rPr>
            </w:pPr>
            <w:r w:rsidRPr="009F6181">
              <w:rPr>
                <w:rFonts w:cstheme="minorHAnsi"/>
                <w:shd w:val="clear" w:color="auto" w:fill="FFFFFF"/>
              </w:rPr>
              <w:t>91705100</w:t>
            </w:r>
          </w:p>
        </w:tc>
      </w:tr>
      <w:tr w:rsidR="00573020" w:rsidRPr="009F6181" w14:paraId="22E8424D" w14:textId="77777777" w:rsidTr="00F62C79">
        <w:trPr>
          <w:trHeight w:val="38"/>
        </w:trPr>
        <w:tc>
          <w:tcPr>
            <w:tcW w:w="1165" w:type="dxa"/>
            <w:vMerge/>
          </w:tcPr>
          <w:p w14:paraId="3D7DF35A" w14:textId="77777777" w:rsidR="00573020" w:rsidRPr="009F6181" w:rsidRDefault="00573020" w:rsidP="00F62C79">
            <w:pPr>
              <w:jc w:val="center"/>
              <w:rPr>
                <w:rFonts w:cstheme="minorHAnsi"/>
              </w:rPr>
            </w:pPr>
          </w:p>
        </w:tc>
        <w:tc>
          <w:tcPr>
            <w:tcW w:w="2250" w:type="dxa"/>
            <w:vMerge/>
          </w:tcPr>
          <w:p w14:paraId="23EDA195" w14:textId="77777777" w:rsidR="00573020" w:rsidRPr="009F6181" w:rsidRDefault="00573020" w:rsidP="00F62C79">
            <w:pPr>
              <w:jc w:val="center"/>
              <w:rPr>
                <w:rFonts w:cstheme="minorHAnsi"/>
              </w:rPr>
            </w:pPr>
          </w:p>
        </w:tc>
        <w:tc>
          <w:tcPr>
            <w:tcW w:w="3600" w:type="dxa"/>
          </w:tcPr>
          <w:p w14:paraId="08B83DD6" w14:textId="77777777" w:rsidR="00573020" w:rsidRPr="009F6181" w:rsidRDefault="00573020" w:rsidP="00F62C79">
            <w:pPr>
              <w:jc w:val="center"/>
              <w:rPr>
                <w:rFonts w:cstheme="minorHAnsi"/>
              </w:rPr>
            </w:pPr>
            <w:r w:rsidRPr="009F6181">
              <w:rPr>
                <w:rFonts w:cstheme="minorHAnsi"/>
              </w:rPr>
              <w:t>4,5,6,7-Tetrahydrobenz[z]isoxazole-5-ol-4-one, 3-[9-tridecenyl]-</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p w14:paraId="6E5C9B75" w14:textId="7B04F858" w:rsidR="00B94730" w:rsidRPr="009F6181" w:rsidRDefault="00B94730" w:rsidP="00F62C79">
            <w:pPr>
              <w:jc w:val="center"/>
              <w:rPr>
                <w:rFonts w:cstheme="minorHAnsi"/>
              </w:rPr>
            </w:pPr>
          </w:p>
        </w:tc>
        <w:tc>
          <w:tcPr>
            <w:tcW w:w="2335" w:type="dxa"/>
          </w:tcPr>
          <w:p w14:paraId="71C4B889" w14:textId="56C48BA4" w:rsidR="00573020" w:rsidRPr="009F6181" w:rsidRDefault="00573020" w:rsidP="00F62C79">
            <w:pPr>
              <w:jc w:val="center"/>
              <w:rPr>
                <w:rFonts w:cstheme="minorHAnsi"/>
                <w:shd w:val="clear" w:color="auto" w:fill="FFFFFF"/>
              </w:rPr>
            </w:pPr>
            <w:r w:rsidRPr="009F6181">
              <w:rPr>
                <w:rFonts w:cstheme="minorHAnsi"/>
                <w:shd w:val="clear" w:color="auto" w:fill="FFFFFF"/>
              </w:rPr>
              <w:t>5364480</w:t>
            </w:r>
          </w:p>
        </w:tc>
      </w:tr>
      <w:tr w:rsidR="00573020" w:rsidRPr="009F6181" w14:paraId="51A702F1" w14:textId="77777777" w:rsidTr="00F62C79">
        <w:trPr>
          <w:trHeight w:val="38"/>
        </w:trPr>
        <w:tc>
          <w:tcPr>
            <w:tcW w:w="1165" w:type="dxa"/>
            <w:vMerge/>
          </w:tcPr>
          <w:p w14:paraId="4344586B" w14:textId="77777777" w:rsidR="00573020" w:rsidRPr="009F6181" w:rsidRDefault="00573020" w:rsidP="00F62C79">
            <w:pPr>
              <w:jc w:val="center"/>
              <w:rPr>
                <w:rFonts w:cstheme="minorHAnsi"/>
              </w:rPr>
            </w:pPr>
          </w:p>
        </w:tc>
        <w:tc>
          <w:tcPr>
            <w:tcW w:w="2250" w:type="dxa"/>
            <w:vMerge/>
          </w:tcPr>
          <w:p w14:paraId="3000CF8C" w14:textId="77777777" w:rsidR="00573020" w:rsidRPr="009F6181" w:rsidRDefault="00573020" w:rsidP="00F62C79">
            <w:pPr>
              <w:jc w:val="center"/>
              <w:rPr>
                <w:rFonts w:cstheme="minorHAnsi"/>
              </w:rPr>
            </w:pPr>
          </w:p>
        </w:tc>
        <w:tc>
          <w:tcPr>
            <w:tcW w:w="3600" w:type="dxa"/>
          </w:tcPr>
          <w:p w14:paraId="2A26FD0F" w14:textId="43023557" w:rsidR="00573020" w:rsidRPr="009F6181" w:rsidRDefault="00573020" w:rsidP="00F62C79">
            <w:pPr>
              <w:jc w:val="center"/>
              <w:rPr>
                <w:rFonts w:cstheme="minorHAnsi"/>
              </w:rPr>
            </w:pPr>
            <w:r w:rsidRPr="009F6181">
              <w:rPr>
                <w:rFonts w:cstheme="minorHAnsi"/>
              </w:rPr>
              <w:t>10,13-Octadecadienoic acid</w:t>
            </w:r>
            <w:r w:rsidR="00BD1EAD" w:rsidRPr="009F6181">
              <w:rPr>
                <w:rFonts w:cstheme="minorHAnsi"/>
              </w:rPr>
              <w:fldChar w:fldCharType="begin" w:fldLock="1"/>
            </w:r>
            <w:r w:rsidR="00BD1EAD" w:rsidRPr="009F6181">
              <w:rPr>
                <w:rFonts w:cstheme="minorHAnsi"/>
              </w:rPr>
              <w:instrText>ADDIN CSL_CITATION {"citationItems":[{"id":"ITEM-1","itemData":{"DOI":"10.1155/2018/9635184","ISSN":"17454557","abstract":"The chemical composition and antimicrobial mechanism of action of black pepper chloroform extract (BPCE) were investigated, as well as the potential antibacterial activities of BPCE against Escherichia coli and Staphylococcus aureus. The results showed that 1H-Cycloprop[e]azulen-7-ol, decahydro-1,1,7-trimethyl-4-methylene-, [1ar-(1aα,4aα,7β,7a,β,7bα.)]- (8.39%) and 2-methylene-4,8,8-trimethyl-4-vinyl-bicyclo[5.2.0]nonane (6.92%) were identified as the two primary components of BPCE. The release of intracellular transaminases from bacteria after being incubated with BPCE revealed that the bacterial cell walls and membranes were degraded and that protein synthesis was inhibited to some extent. The inhibition of bacterial Na+/K+-ATPase activity upon the addition of BPCE also indicated an enhanced permeability of bacterial cell membranes. Moreover, an analysis of hexokinase and pyruvate kinase activities showed that BPCE affected the metabolic rate of glycolysis and disrupted the normal metabolism of bacteria. This phenomenon was supported by an observed accumulation of lactic acid (LA) in the treated bacterial cells. Overall, our results indicated that BPCE damaged bacterial cell walls and membranes, which was followed by a disruption of bacterial cell respiration.","author":[{"dropping-particle":"","family":"Chen","given":"Wenxue","non-dropping-particle":"","parse-names":false,"suffix":""},{"dropping-particle":"","family":"Zou","given":"Lan","non-dropping-particle":"","parse-names":false,"suffix":""},{"dropping-particle":"","family":"Chen","given":"Weijun","non-dropping-particle":"","parse-names":false,"suffix":""},{"dropping-particle":"","family":"Hu","given":"Yueying","non-dropping-particle":"","parse-names":false,"suffix":""},{"dropping-particle":"","family":"Chen","given":"Haiming","non-dropping-particle":"","parse-names":false,"suffix":""}],"container-title":"Journal of Food Quality","id":"ITEM-1","issued":{"date-parts":[["2018"]]},"title":"Effects of Black Pepper (Piper nigrum L.) Chloroform Extract on the Enzymatic Activity and Metabolism of Escherichia coli and Staphylococcus aureus","type":"article-journal","volume":"2018"},"uris":["http://www.mendeley.com/documents/?uuid=7365af27-414f-4bb1-9da9-ac5a093dd334"]}],"mendeley":{"formattedCitation":"&lt;sup&gt;3&lt;/sup&gt;","plainTextFormattedCitation":"3","previouslyFormattedCitation":"&lt;sup&gt;3&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3</w:t>
            </w:r>
            <w:r w:rsidR="00BD1EAD" w:rsidRPr="009F6181">
              <w:rPr>
                <w:rFonts w:cstheme="minorHAnsi"/>
              </w:rPr>
              <w:fldChar w:fldCharType="end"/>
            </w:r>
          </w:p>
        </w:tc>
        <w:tc>
          <w:tcPr>
            <w:tcW w:w="2335" w:type="dxa"/>
          </w:tcPr>
          <w:p w14:paraId="7C2E0EF7" w14:textId="0E012686" w:rsidR="00573020" w:rsidRPr="009F6181" w:rsidRDefault="00573020" w:rsidP="00F62C79">
            <w:pPr>
              <w:jc w:val="center"/>
              <w:rPr>
                <w:rFonts w:cstheme="minorHAnsi"/>
              </w:rPr>
            </w:pPr>
            <w:r w:rsidRPr="009F6181">
              <w:rPr>
                <w:rFonts w:cstheme="minorHAnsi"/>
              </w:rPr>
              <w:t>54284936</w:t>
            </w:r>
          </w:p>
          <w:p w14:paraId="34C70211" w14:textId="77777777" w:rsidR="00573020" w:rsidRPr="009F6181" w:rsidRDefault="00573020" w:rsidP="00F62C79">
            <w:pPr>
              <w:jc w:val="center"/>
              <w:rPr>
                <w:rFonts w:cstheme="minorHAnsi"/>
                <w:shd w:val="clear" w:color="auto" w:fill="FFFFFF"/>
              </w:rPr>
            </w:pPr>
          </w:p>
        </w:tc>
      </w:tr>
      <w:tr w:rsidR="00573020" w:rsidRPr="009F6181" w14:paraId="3C522102" w14:textId="77777777" w:rsidTr="00F62C79">
        <w:trPr>
          <w:trHeight w:val="38"/>
        </w:trPr>
        <w:tc>
          <w:tcPr>
            <w:tcW w:w="1165" w:type="dxa"/>
            <w:vMerge/>
          </w:tcPr>
          <w:p w14:paraId="0F28BD4F" w14:textId="77777777" w:rsidR="00573020" w:rsidRPr="009F6181" w:rsidRDefault="00573020" w:rsidP="00F62C79">
            <w:pPr>
              <w:jc w:val="center"/>
              <w:rPr>
                <w:rFonts w:cstheme="minorHAnsi"/>
              </w:rPr>
            </w:pPr>
          </w:p>
        </w:tc>
        <w:tc>
          <w:tcPr>
            <w:tcW w:w="2250" w:type="dxa"/>
            <w:vMerge/>
          </w:tcPr>
          <w:p w14:paraId="28F32670" w14:textId="77777777" w:rsidR="00573020" w:rsidRPr="009F6181" w:rsidRDefault="00573020" w:rsidP="00F62C79">
            <w:pPr>
              <w:jc w:val="center"/>
              <w:rPr>
                <w:rFonts w:cstheme="minorHAnsi"/>
              </w:rPr>
            </w:pPr>
          </w:p>
        </w:tc>
        <w:tc>
          <w:tcPr>
            <w:tcW w:w="3600" w:type="dxa"/>
          </w:tcPr>
          <w:p w14:paraId="7EAF7E60" w14:textId="77777777" w:rsidR="00573020" w:rsidRPr="009F6181" w:rsidRDefault="00BD1EAD" w:rsidP="00F62C79">
            <w:pPr>
              <w:jc w:val="center"/>
              <w:rPr>
                <w:rFonts w:cstheme="minorHAnsi"/>
              </w:rPr>
            </w:pPr>
            <w:r w:rsidRPr="009F6181">
              <w:rPr>
                <w:rFonts w:cstheme="minorHAnsi"/>
              </w:rPr>
              <w:t>P</w:t>
            </w:r>
            <w:r w:rsidR="00573020" w:rsidRPr="009F6181">
              <w:rPr>
                <w:rFonts w:cstheme="minorHAnsi"/>
              </w:rPr>
              <w:t>ipercallosine</w:t>
            </w:r>
            <w:r w:rsidRPr="009F6181">
              <w:rPr>
                <w:rFonts w:cstheme="minorHAnsi"/>
              </w:rPr>
              <w:fldChar w:fldCharType="begin" w:fldLock="1"/>
            </w:r>
            <w:r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4</w:t>
            </w:r>
            <w:r w:rsidRPr="009F6181">
              <w:rPr>
                <w:rFonts w:cstheme="minorHAnsi"/>
              </w:rPr>
              <w:fldChar w:fldCharType="end"/>
            </w:r>
          </w:p>
          <w:p w14:paraId="13166D02" w14:textId="1F28E395" w:rsidR="00B94730" w:rsidRPr="009F6181" w:rsidRDefault="00B94730" w:rsidP="00F62C79">
            <w:pPr>
              <w:jc w:val="center"/>
              <w:rPr>
                <w:rFonts w:cstheme="minorHAnsi"/>
              </w:rPr>
            </w:pPr>
          </w:p>
        </w:tc>
        <w:tc>
          <w:tcPr>
            <w:tcW w:w="2335" w:type="dxa"/>
          </w:tcPr>
          <w:p w14:paraId="5E60A2CB" w14:textId="5E2E24D5" w:rsidR="00573020" w:rsidRPr="009F6181" w:rsidRDefault="00573020" w:rsidP="00F62C79">
            <w:pPr>
              <w:jc w:val="center"/>
              <w:rPr>
                <w:rFonts w:cstheme="minorHAnsi"/>
                <w:shd w:val="clear" w:color="auto" w:fill="FFFFFF"/>
              </w:rPr>
            </w:pPr>
            <w:r w:rsidRPr="009F6181">
              <w:rPr>
                <w:rFonts w:cstheme="minorHAnsi"/>
                <w:shd w:val="clear" w:color="auto" w:fill="FFFFFF"/>
              </w:rPr>
              <w:t>5372201</w:t>
            </w:r>
          </w:p>
        </w:tc>
      </w:tr>
      <w:tr w:rsidR="00573020" w:rsidRPr="009F6181" w14:paraId="7220692B" w14:textId="77777777" w:rsidTr="00F62C79">
        <w:trPr>
          <w:trHeight w:val="38"/>
        </w:trPr>
        <w:tc>
          <w:tcPr>
            <w:tcW w:w="1165" w:type="dxa"/>
            <w:vMerge/>
          </w:tcPr>
          <w:p w14:paraId="35C92CB5" w14:textId="77777777" w:rsidR="00573020" w:rsidRPr="009F6181" w:rsidRDefault="00573020" w:rsidP="00F62C79">
            <w:pPr>
              <w:jc w:val="center"/>
              <w:rPr>
                <w:rFonts w:cstheme="minorHAnsi"/>
              </w:rPr>
            </w:pPr>
          </w:p>
        </w:tc>
        <w:tc>
          <w:tcPr>
            <w:tcW w:w="2250" w:type="dxa"/>
            <w:vMerge/>
          </w:tcPr>
          <w:p w14:paraId="01C4F393" w14:textId="77777777" w:rsidR="00573020" w:rsidRPr="009F6181" w:rsidRDefault="00573020" w:rsidP="00F62C79">
            <w:pPr>
              <w:jc w:val="center"/>
              <w:rPr>
                <w:rFonts w:cstheme="minorHAnsi"/>
              </w:rPr>
            </w:pPr>
          </w:p>
        </w:tc>
        <w:tc>
          <w:tcPr>
            <w:tcW w:w="3600" w:type="dxa"/>
          </w:tcPr>
          <w:p w14:paraId="0FE925FB" w14:textId="77777777" w:rsidR="00573020" w:rsidRPr="009F6181" w:rsidRDefault="00BD1EAD" w:rsidP="00F62C79">
            <w:pPr>
              <w:jc w:val="center"/>
              <w:rPr>
                <w:rFonts w:cstheme="minorHAnsi"/>
              </w:rPr>
            </w:pPr>
            <w:r w:rsidRPr="009F6181">
              <w:rPr>
                <w:rFonts w:cstheme="minorHAnsi"/>
              </w:rPr>
              <w:t>T</w:t>
            </w:r>
            <w:r w:rsidR="00573020" w:rsidRPr="009F6181">
              <w:rPr>
                <w:rFonts w:cstheme="minorHAnsi"/>
              </w:rPr>
              <w:t>richolein</w:t>
            </w:r>
            <w:r w:rsidRPr="009F6181">
              <w:rPr>
                <w:rFonts w:cstheme="minorHAnsi"/>
              </w:rPr>
              <w:fldChar w:fldCharType="begin" w:fldLock="1"/>
            </w:r>
            <w:r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4</w:t>
            </w:r>
            <w:r w:rsidRPr="009F6181">
              <w:rPr>
                <w:rFonts w:cstheme="minorHAnsi"/>
              </w:rPr>
              <w:fldChar w:fldCharType="end"/>
            </w:r>
          </w:p>
          <w:p w14:paraId="7BC0FD61" w14:textId="2D90325F" w:rsidR="00B94730" w:rsidRPr="009F6181" w:rsidRDefault="00B94730" w:rsidP="00F62C79">
            <w:pPr>
              <w:jc w:val="center"/>
              <w:rPr>
                <w:rFonts w:cstheme="minorHAnsi"/>
              </w:rPr>
            </w:pPr>
          </w:p>
        </w:tc>
        <w:tc>
          <w:tcPr>
            <w:tcW w:w="2335" w:type="dxa"/>
          </w:tcPr>
          <w:p w14:paraId="35C56E2C" w14:textId="2BBA2EAC" w:rsidR="00573020" w:rsidRPr="009F6181" w:rsidRDefault="00573020" w:rsidP="00F62C79">
            <w:pPr>
              <w:jc w:val="center"/>
              <w:rPr>
                <w:rFonts w:cstheme="minorHAnsi"/>
                <w:shd w:val="clear" w:color="auto" w:fill="FFFFFF"/>
              </w:rPr>
            </w:pPr>
            <w:r w:rsidRPr="009F6181">
              <w:rPr>
                <w:rFonts w:cstheme="minorHAnsi"/>
                <w:shd w:val="clear" w:color="auto" w:fill="FFFFFF"/>
              </w:rPr>
              <w:t>21580214</w:t>
            </w:r>
          </w:p>
        </w:tc>
      </w:tr>
      <w:tr w:rsidR="00573020" w:rsidRPr="009F6181" w14:paraId="0D35BBAA" w14:textId="77777777" w:rsidTr="00F62C79">
        <w:trPr>
          <w:trHeight w:val="38"/>
        </w:trPr>
        <w:tc>
          <w:tcPr>
            <w:tcW w:w="1165" w:type="dxa"/>
            <w:vMerge/>
          </w:tcPr>
          <w:p w14:paraId="606F98FF" w14:textId="77777777" w:rsidR="00573020" w:rsidRPr="009F6181" w:rsidRDefault="00573020" w:rsidP="00F62C79">
            <w:pPr>
              <w:jc w:val="center"/>
              <w:rPr>
                <w:rFonts w:cstheme="minorHAnsi"/>
              </w:rPr>
            </w:pPr>
          </w:p>
        </w:tc>
        <w:tc>
          <w:tcPr>
            <w:tcW w:w="2250" w:type="dxa"/>
            <w:vMerge/>
          </w:tcPr>
          <w:p w14:paraId="344D4A93" w14:textId="77777777" w:rsidR="00573020" w:rsidRPr="009F6181" w:rsidRDefault="00573020" w:rsidP="00F62C79">
            <w:pPr>
              <w:jc w:val="center"/>
              <w:rPr>
                <w:rFonts w:cstheme="minorHAnsi"/>
              </w:rPr>
            </w:pPr>
          </w:p>
        </w:tc>
        <w:tc>
          <w:tcPr>
            <w:tcW w:w="3600" w:type="dxa"/>
          </w:tcPr>
          <w:p w14:paraId="2CCEEC07" w14:textId="77777777" w:rsidR="00573020" w:rsidRPr="009F6181" w:rsidRDefault="00BD1EAD" w:rsidP="00F62C79">
            <w:pPr>
              <w:jc w:val="center"/>
              <w:rPr>
                <w:rFonts w:cstheme="minorHAnsi"/>
              </w:rPr>
            </w:pPr>
            <w:r w:rsidRPr="009F6181">
              <w:rPr>
                <w:rFonts w:cstheme="minorHAnsi"/>
              </w:rPr>
              <w:t>T</w:t>
            </w:r>
            <w:r w:rsidR="00573020" w:rsidRPr="009F6181">
              <w:rPr>
                <w:rFonts w:cstheme="minorHAnsi"/>
              </w:rPr>
              <w:t>richostachine</w:t>
            </w:r>
            <w:r w:rsidRPr="009F6181">
              <w:rPr>
                <w:rFonts w:cstheme="minorHAnsi"/>
              </w:rPr>
              <w:fldChar w:fldCharType="begin" w:fldLock="1"/>
            </w:r>
            <w:r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4</w:t>
            </w:r>
            <w:r w:rsidRPr="009F6181">
              <w:rPr>
                <w:rFonts w:cstheme="minorHAnsi"/>
              </w:rPr>
              <w:fldChar w:fldCharType="end"/>
            </w:r>
          </w:p>
          <w:p w14:paraId="1432BE60" w14:textId="7E62BBE3" w:rsidR="00B94730" w:rsidRPr="009F6181" w:rsidRDefault="00B94730" w:rsidP="00F62C79">
            <w:pPr>
              <w:jc w:val="center"/>
              <w:rPr>
                <w:rFonts w:cstheme="minorHAnsi"/>
              </w:rPr>
            </w:pPr>
          </w:p>
        </w:tc>
        <w:tc>
          <w:tcPr>
            <w:tcW w:w="2335" w:type="dxa"/>
          </w:tcPr>
          <w:p w14:paraId="79BE1B99" w14:textId="07135D12" w:rsidR="00573020" w:rsidRPr="009F6181" w:rsidRDefault="00573020" w:rsidP="00F62C79">
            <w:pPr>
              <w:jc w:val="center"/>
              <w:rPr>
                <w:rFonts w:cstheme="minorHAnsi"/>
                <w:shd w:val="clear" w:color="auto" w:fill="FFFFFF"/>
              </w:rPr>
            </w:pPr>
            <w:r w:rsidRPr="009F6181">
              <w:rPr>
                <w:rFonts w:cstheme="minorHAnsi"/>
                <w:shd w:val="clear" w:color="auto" w:fill="FFFFFF"/>
              </w:rPr>
              <w:t>636537</w:t>
            </w:r>
          </w:p>
        </w:tc>
      </w:tr>
      <w:tr w:rsidR="00573020" w:rsidRPr="009F6181" w14:paraId="2A5F6B7E" w14:textId="77777777" w:rsidTr="00F62C79">
        <w:trPr>
          <w:trHeight w:val="38"/>
        </w:trPr>
        <w:tc>
          <w:tcPr>
            <w:tcW w:w="1165" w:type="dxa"/>
            <w:vMerge/>
          </w:tcPr>
          <w:p w14:paraId="616D1EA1" w14:textId="77777777" w:rsidR="00573020" w:rsidRPr="009F6181" w:rsidRDefault="00573020" w:rsidP="00F62C79">
            <w:pPr>
              <w:jc w:val="center"/>
              <w:rPr>
                <w:rFonts w:cstheme="minorHAnsi"/>
              </w:rPr>
            </w:pPr>
          </w:p>
        </w:tc>
        <w:tc>
          <w:tcPr>
            <w:tcW w:w="2250" w:type="dxa"/>
            <w:vMerge/>
          </w:tcPr>
          <w:p w14:paraId="323CF755" w14:textId="77777777" w:rsidR="00573020" w:rsidRPr="009F6181" w:rsidRDefault="00573020" w:rsidP="00F62C79">
            <w:pPr>
              <w:jc w:val="center"/>
              <w:rPr>
                <w:rFonts w:cstheme="minorHAnsi"/>
              </w:rPr>
            </w:pPr>
          </w:p>
        </w:tc>
        <w:tc>
          <w:tcPr>
            <w:tcW w:w="3600" w:type="dxa"/>
          </w:tcPr>
          <w:p w14:paraId="01C0CC2A" w14:textId="77777777" w:rsidR="00573020" w:rsidRPr="009F6181" w:rsidRDefault="00BD1EAD" w:rsidP="00F62C79">
            <w:pPr>
              <w:jc w:val="center"/>
              <w:rPr>
                <w:rFonts w:cstheme="minorHAnsi"/>
              </w:rPr>
            </w:pPr>
            <w:r w:rsidRPr="009F6181">
              <w:rPr>
                <w:rFonts w:cstheme="minorHAnsi"/>
              </w:rPr>
              <w:t>P</w:t>
            </w:r>
            <w:r w:rsidR="00573020" w:rsidRPr="009F6181">
              <w:rPr>
                <w:rFonts w:cstheme="minorHAnsi"/>
              </w:rPr>
              <w:t>iperine</w:t>
            </w:r>
            <w:r w:rsidRPr="009F6181">
              <w:rPr>
                <w:rFonts w:cstheme="minorHAnsi"/>
              </w:rPr>
              <w:fldChar w:fldCharType="begin" w:fldLock="1"/>
            </w:r>
            <w:r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4</w:t>
            </w:r>
            <w:r w:rsidRPr="009F6181">
              <w:rPr>
                <w:rFonts w:cstheme="minorHAnsi"/>
              </w:rPr>
              <w:fldChar w:fldCharType="end"/>
            </w:r>
          </w:p>
          <w:p w14:paraId="67E9407B" w14:textId="19418610" w:rsidR="00B94730" w:rsidRPr="009F6181" w:rsidRDefault="00B94730" w:rsidP="00F62C79">
            <w:pPr>
              <w:jc w:val="center"/>
              <w:rPr>
                <w:rFonts w:cstheme="minorHAnsi"/>
              </w:rPr>
            </w:pPr>
          </w:p>
        </w:tc>
        <w:tc>
          <w:tcPr>
            <w:tcW w:w="2335" w:type="dxa"/>
          </w:tcPr>
          <w:p w14:paraId="7A5BAF42" w14:textId="239AC311" w:rsidR="00573020" w:rsidRPr="009F6181" w:rsidRDefault="00573020" w:rsidP="00F62C79">
            <w:pPr>
              <w:jc w:val="center"/>
              <w:rPr>
                <w:rFonts w:cstheme="minorHAnsi"/>
                <w:shd w:val="clear" w:color="auto" w:fill="FFFFFF"/>
              </w:rPr>
            </w:pPr>
            <w:r w:rsidRPr="009F6181">
              <w:rPr>
                <w:rFonts w:cstheme="minorHAnsi"/>
                <w:shd w:val="clear" w:color="auto" w:fill="FFFFFF"/>
              </w:rPr>
              <w:t>638024</w:t>
            </w:r>
          </w:p>
        </w:tc>
      </w:tr>
      <w:tr w:rsidR="00573020" w:rsidRPr="009F6181" w14:paraId="4AD7248E" w14:textId="77777777" w:rsidTr="00F62C79">
        <w:trPr>
          <w:trHeight w:val="38"/>
        </w:trPr>
        <w:tc>
          <w:tcPr>
            <w:tcW w:w="1165" w:type="dxa"/>
            <w:vMerge/>
          </w:tcPr>
          <w:p w14:paraId="29AB85A2" w14:textId="77777777" w:rsidR="00573020" w:rsidRPr="009F6181" w:rsidRDefault="00573020" w:rsidP="00F62C79">
            <w:pPr>
              <w:jc w:val="center"/>
              <w:rPr>
                <w:rFonts w:cstheme="minorHAnsi"/>
              </w:rPr>
            </w:pPr>
          </w:p>
        </w:tc>
        <w:tc>
          <w:tcPr>
            <w:tcW w:w="2250" w:type="dxa"/>
            <w:vMerge/>
          </w:tcPr>
          <w:p w14:paraId="34326EEB" w14:textId="77777777" w:rsidR="00573020" w:rsidRPr="009F6181" w:rsidRDefault="00573020" w:rsidP="00F62C79">
            <w:pPr>
              <w:jc w:val="center"/>
              <w:rPr>
                <w:rFonts w:cstheme="minorHAnsi"/>
              </w:rPr>
            </w:pPr>
          </w:p>
        </w:tc>
        <w:tc>
          <w:tcPr>
            <w:tcW w:w="3600" w:type="dxa"/>
          </w:tcPr>
          <w:p w14:paraId="2B698ADF" w14:textId="77777777" w:rsidR="00573020" w:rsidRPr="009F6181" w:rsidRDefault="00573020" w:rsidP="00F62C79">
            <w:pPr>
              <w:jc w:val="center"/>
              <w:rPr>
                <w:rFonts w:cstheme="minorHAnsi"/>
              </w:rPr>
            </w:pPr>
            <w:r w:rsidRPr="009F6181">
              <w:rPr>
                <w:rFonts w:cstheme="minorHAnsi"/>
              </w:rPr>
              <w:t>3’ ,4’ -methylenedioxycinnamaldehyde</w:t>
            </w:r>
            <w:r w:rsidR="00BD1EAD" w:rsidRPr="009F6181">
              <w:rPr>
                <w:rFonts w:cstheme="minorHAnsi"/>
              </w:rPr>
              <w:fldChar w:fldCharType="begin" w:fldLock="1"/>
            </w:r>
            <w:r w:rsidR="00BD1EAD"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00BD1EAD" w:rsidRPr="009F6181">
              <w:rPr>
                <w:rFonts w:cstheme="minorHAnsi"/>
              </w:rPr>
              <w:fldChar w:fldCharType="separate"/>
            </w:r>
            <w:r w:rsidR="00BD1EAD" w:rsidRPr="009F6181">
              <w:rPr>
                <w:rFonts w:cstheme="minorHAnsi"/>
                <w:noProof/>
                <w:vertAlign w:val="superscript"/>
              </w:rPr>
              <w:t>4</w:t>
            </w:r>
            <w:r w:rsidR="00BD1EAD" w:rsidRPr="009F6181">
              <w:rPr>
                <w:rFonts w:cstheme="minorHAnsi"/>
              </w:rPr>
              <w:fldChar w:fldCharType="end"/>
            </w:r>
          </w:p>
          <w:p w14:paraId="0DD609C3" w14:textId="5C650B26" w:rsidR="00B94730" w:rsidRPr="009F6181" w:rsidRDefault="00B94730" w:rsidP="00F62C79">
            <w:pPr>
              <w:jc w:val="center"/>
              <w:rPr>
                <w:rFonts w:cstheme="minorHAnsi"/>
              </w:rPr>
            </w:pPr>
          </w:p>
        </w:tc>
        <w:tc>
          <w:tcPr>
            <w:tcW w:w="2335" w:type="dxa"/>
          </w:tcPr>
          <w:p w14:paraId="67412FE4" w14:textId="0755FDBD" w:rsidR="00573020" w:rsidRPr="009F6181" w:rsidRDefault="00573020" w:rsidP="00F62C79">
            <w:pPr>
              <w:jc w:val="center"/>
              <w:rPr>
                <w:rFonts w:cstheme="minorHAnsi"/>
                <w:shd w:val="clear" w:color="auto" w:fill="FFFFFF"/>
              </w:rPr>
            </w:pPr>
            <w:r w:rsidRPr="009F6181">
              <w:rPr>
                <w:rFonts w:cstheme="minorHAnsi"/>
                <w:shd w:val="clear" w:color="auto" w:fill="FFFFFF"/>
              </w:rPr>
              <w:t>84630</w:t>
            </w:r>
          </w:p>
        </w:tc>
      </w:tr>
      <w:tr w:rsidR="00573020" w:rsidRPr="009F6181" w14:paraId="41CD6639" w14:textId="77777777" w:rsidTr="00F62C79">
        <w:trPr>
          <w:trHeight w:val="38"/>
        </w:trPr>
        <w:tc>
          <w:tcPr>
            <w:tcW w:w="1165" w:type="dxa"/>
            <w:vMerge/>
          </w:tcPr>
          <w:p w14:paraId="3AA2368D" w14:textId="77777777" w:rsidR="00573020" w:rsidRPr="009F6181" w:rsidRDefault="00573020" w:rsidP="00F62C79">
            <w:pPr>
              <w:jc w:val="center"/>
              <w:rPr>
                <w:rFonts w:cstheme="minorHAnsi"/>
              </w:rPr>
            </w:pPr>
          </w:p>
        </w:tc>
        <w:tc>
          <w:tcPr>
            <w:tcW w:w="2250" w:type="dxa"/>
            <w:vMerge/>
          </w:tcPr>
          <w:p w14:paraId="7C138654" w14:textId="77777777" w:rsidR="00573020" w:rsidRPr="009F6181" w:rsidRDefault="00573020" w:rsidP="00F62C79">
            <w:pPr>
              <w:jc w:val="center"/>
              <w:rPr>
                <w:rFonts w:cstheme="minorHAnsi"/>
              </w:rPr>
            </w:pPr>
          </w:p>
        </w:tc>
        <w:tc>
          <w:tcPr>
            <w:tcW w:w="3600" w:type="dxa"/>
          </w:tcPr>
          <w:p w14:paraId="4F6EEF65" w14:textId="77777777" w:rsidR="00573020" w:rsidRPr="009F6181" w:rsidRDefault="00BD1EAD" w:rsidP="00F62C79">
            <w:pPr>
              <w:jc w:val="center"/>
              <w:rPr>
                <w:rFonts w:cstheme="minorHAnsi"/>
              </w:rPr>
            </w:pPr>
            <w:proofErr w:type="spellStart"/>
            <w:r w:rsidRPr="009F6181">
              <w:rPr>
                <w:rFonts w:cstheme="minorHAnsi"/>
              </w:rPr>
              <w:t>R</w:t>
            </w:r>
            <w:r w:rsidR="00573020" w:rsidRPr="009F6181">
              <w:rPr>
                <w:rFonts w:cstheme="minorHAnsi"/>
              </w:rPr>
              <w:t>etrofractamide</w:t>
            </w:r>
            <w:proofErr w:type="spellEnd"/>
            <w:r w:rsidR="00573020" w:rsidRPr="009F6181">
              <w:rPr>
                <w:rFonts w:cstheme="minorHAnsi"/>
              </w:rPr>
              <w:t xml:space="preserve"> A</w:t>
            </w:r>
            <w:r w:rsidRPr="009F6181">
              <w:rPr>
                <w:rFonts w:cstheme="minorHAnsi"/>
              </w:rPr>
              <w:fldChar w:fldCharType="begin" w:fldLock="1"/>
            </w:r>
            <w:r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4</w:t>
            </w:r>
            <w:r w:rsidRPr="009F6181">
              <w:rPr>
                <w:rFonts w:cstheme="minorHAnsi"/>
              </w:rPr>
              <w:fldChar w:fldCharType="end"/>
            </w:r>
          </w:p>
          <w:p w14:paraId="14152CD2" w14:textId="0B01643B" w:rsidR="00B94730" w:rsidRPr="009F6181" w:rsidRDefault="00B94730" w:rsidP="00F62C79">
            <w:pPr>
              <w:jc w:val="center"/>
              <w:rPr>
                <w:rFonts w:cstheme="minorHAnsi"/>
              </w:rPr>
            </w:pPr>
          </w:p>
        </w:tc>
        <w:tc>
          <w:tcPr>
            <w:tcW w:w="2335" w:type="dxa"/>
          </w:tcPr>
          <w:p w14:paraId="0B6521C6" w14:textId="212041DE" w:rsidR="00573020" w:rsidRPr="009F6181" w:rsidRDefault="00573020" w:rsidP="00F62C79">
            <w:pPr>
              <w:jc w:val="center"/>
              <w:rPr>
                <w:rFonts w:cstheme="minorHAnsi"/>
                <w:shd w:val="clear" w:color="auto" w:fill="FFFFFF"/>
              </w:rPr>
            </w:pPr>
            <w:r w:rsidRPr="009F6181">
              <w:rPr>
                <w:rFonts w:cstheme="minorHAnsi"/>
                <w:shd w:val="clear" w:color="auto" w:fill="FFFFFF"/>
              </w:rPr>
              <w:t>11012859</w:t>
            </w:r>
          </w:p>
        </w:tc>
      </w:tr>
      <w:tr w:rsidR="00573020" w:rsidRPr="009F6181" w14:paraId="5B5B1E07" w14:textId="77777777" w:rsidTr="00F62C79">
        <w:trPr>
          <w:trHeight w:val="38"/>
        </w:trPr>
        <w:tc>
          <w:tcPr>
            <w:tcW w:w="1165" w:type="dxa"/>
            <w:vMerge/>
          </w:tcPr>
          <w:p w14:paraId="7FD76282" w14:textId="77777777" w:rsidR="00573020" w:rsidRPr="009F6181" w:rsidRDefault="00573020" w:rsidP="00F62C79">
            <w:pPr>
              <w:jc w:val="center"/>
              <w:rPr>
                <w:rFonts w:cstheme="minorHAnsi"/>
              </w:rPr>
            </w:pPr>
          </w:p>
        </w:tc>
        <w:tc>
          <w:tcPr>
            <w:tcW w:w="2250" w:type="dxa"/>
            <w:vMerge/>
          </w:tcPr>
          <w:p w14:paraId="04EB1236" w14:textId="77777777" w:rsidR="00573020" w:rsidRPr="009F6181" w:rsidRDefault="00573020" w:rsidP="00F62C79">
            <w:pPr>
              <w:jc w:val="center"/>
              <w:rPr>
                <w:rFonts w:cstheme="minorHAnsi"/>
              </w:rPr>
            </w:pPr>
          </w:p>
        </w:tc>
        <w:tc>
          <w:tcPr>
            <w:tcW w:w="3600" w:type="dxa"/>
          </w:tcPr>
          <w:p w14:paraId="2FCD96C3" w14:textId="77777777" w:rsidR="00573020" w:rsidRPr="009F6181" w:rsidRDefault="00BD1EAD" w:rsidP="00F62C79">
            <w:pPr>
              <w:jc w:val="center"/>
              <w:rPr>
                <w:rFonts w:cstheme="minorHAnsi"/>
              </w:rPr>
            </w:pPr>
            <w:proofErr w:type="spellStart"/>
            <w:r w:rsidRPr="009F6181">
              <w:rPr>
                <w:rFonts w:cstheme="minorHAnsi"/>
              </w:rPr>
              <w:t>R</w:t>
            </w:r>
            <w:r w:rsidR="00573020" w:rsidRPr="009F6181">
              <w:rPr>
                <w:rFonts w:cstheme="minorHAnsi"/>
              </w:rPr>
              <w:t>etrofractamide</w:t>
            </w:r>
            <w:proofErr w:type="spellEnd"/>
            <w:r w:rsidR="00573020" w:rsidRPr="009F6181">
              <w:rPr>
                <w:rFonts w:cstheme="minorHAnsi"/>
              </w:rPr>
              <w:t xml:space="preserve"> D</w:t>
            </w:r>
            <w:r w:rsidRPr="009F6181">
              <w:rPr>
                <w:rFonts w:cstheme="minorHAnsi"/>
              </w:rPr>
              <w:fldChar w:fldCharType="begin" w:fldLock="1"/>
            </w:r>
            <w:r w:rsidR="00013137"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4</w:t>
            </w:r>
            <w:r w:rsidRPr="009F6181">
              <w:rPr>
                <w:rFonts w:cstheme="minorHAnsi"/>
              </w:rPr>
              <w:fldChar w:fldCharType="end"/>
            </w:r>
          </w:p>
          <w:p w14:paraId="49265432" w14:textId="6DE2C5DD" w:rsidR="00B94730" w:rsidRPr="009F6181" w:rsidRDefault="00B94730" w:rsidP="00F62C79">
            <w:pPr>
              <w:jc w:val="center"/>
              <w:rPr>
                <w:rFonts w:cstheme="minorHAnsi"/>
              </w:rPr>
            </w:pPr>
          </w:p>
        </w:tc>
        <w:tc>
          <w:tcPr>
            <w:tcW w:w="2335" w:type="dxa"/>
          </w:tcPr>
          <w:p w14:paraId="5E78CCF1" w14:textId="7A6447EF" w:rsidR="00573020" w:rsidRPr="009F6181" w:rsidRDefault="00573020" w:rsidP="00F62C79">
            <w:pPr>
              <w:jc w:val="center"/>
              <w:rPr>
                <w:rFonts w:cstheme="minorHAnsi"/>
                <w:shd w:val="clear" w:color="auto" w:fill="FFFFFF"/>
              </w:rPr>
            </w:pPr>
            <w:r w:rsidRPr="009F6181">
              <w:rPr>
                <w:rFonts w:cstheme="minorHAnsi"/>
                <w:shd w:val="clear" w:color="auto" w:fill="FFFFFF"/>
              </w:rPr>
              <w:t>131751424</w:t>
            </w:r>
          </w:p>
        </w:tc>
      </w:tr>
      <w:tr w:rsidR="00573020" w:rsidRPr="009F6181" w14:paraId="0D9B754D" w14:textId="77777777" w:rsidTr="00F62C79">
        <w:trPr>
          <w:trHeight w:val="38"/>
        </w:trPr>
        <w:tc>
          <w:tcPr>
            <w:tcW w:w="1165" w:type="dxa"/>
            <w:vMerge/>
          </w:tcPr>
          <w:p w14:paraId="519BE2A3" w14:textId="77777777" w:rsidR="00573020" w:rsidRPr="009F6181" w:rsidRDefault="00573020" w:rsidP="00F62C79">
            <w:pPr>
              <w:jc w:val="center"/>
              <w:rPr>
                <w:rFonts w:cstheme="minorHAnsi"/>
              </w:rPr>
            </w:pPr>
          </w:p>
        </w:tc>
        <w:tc>
          <w:tcPr>
            <w:tcW w:w="2250" w:type="dxa"/>
            <w:vMerge/>
          </w:tcPr>
          <w:p w14:paraId="645256DD" w14:textId="77777777" w:rsidR="00573020" w:rsidRPr="009F6181" w:rsidRDefault="00573020" w:rsidP="00F62C79">
            <w:pPr>
              <w:jc w:val="center"/>
              <w:rPr>
                <w:rFonts w:cstheme="minorHAnsi"/>
              </w:rPr>
            </w:pPr>
          </w:p>
        </w:tc>
        <w:tc>
          <w:tcPr>
            <w:tcW w:w="3600" w:type="dxa"/>
          </w:tcPr>
          <w:p w14:paraId="7163FEF8" w14:textId="77777777" w:rsidR="00573020" w:rsidRPr="009F6181" w:rsidRDefault="00573020" w:rsidP="00F62C79">
            <w:pPr>
              <w:jc w:val="center"/>
              <w:rPr>
                <w:rFonts w:cstheme="minorHAnsi"/>
              </w:rPr>
            </w:pPr>
            <w:proofErr w:type="spellStart"/>
            <w:r w:rsidRPr="009F6181">
              <w:rPr>
                <w:rFonts w:cstheme="minorHAnsi"/>
              </w:rPr>
              <w:t>Bicyclo</w:t>
            </w:r>
            <w:proofErr w:type="spellEnd"/>
            <w:r w:rsidRPr="009F6181">
              <w:rPr>
                <w:rFonts w:cstheme="minorHAnsi"/>
              </w:rPr>
              <w:t>[7.2.0]</w:t>
            </w:r>
            <w:proofErr w:type="spellStart"/>
            <w:r w:rsidRPr="009F6181">
              <w:rPr>
                <w:rFonts w:cstheme="minorHAnsi"/>
              </w:rPr>
              <w:t>undec</w:t>
            </w:r>
            <w:proofErr w:type="spellEnd"/>
            <w:r w:rsidRPr="009F6181">
              <w:rPr>
                <w:rFonts w:cstheme="minorHAnsi"/>
              </w:rPr>
              <w:t xml:space="preserve"> -4-ene,4,11,11 -trimethyl -8-methylene -,[1R-(4E,9S)]</w:t>
            </w:r>
            <w:r w:rsidR="00013137" w:rsidRPr="009F6181">
              <w:rPr>
                <w:rFonts w:cstheme="minorHAnsi"/>
              </w:rPr>
              <w:fldChar w:fldCharType="begin" w:fldLock="1"/>
            </w:r>
            <w:r w:rsidR="00013137"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4</w:t>
            </w:r>
            <w:r w:rsidR="00013137" w:rsidRPr="009F6181">
              <w:rPr>
                <w:rFonts w:cstheme="minorHAnsi"/>
              </w:rPr>
              <w:fldChar w:fldCharType="end"/>
            </w:r>
          </w:p>
          <w:p w14:paraId="45DB3959" w14:textId="7D1D8AD5" w:rsidR="00B94730" w:rsidRPr="009F6181" w:rsidRDefault="00B94730" w:rsidP="00F62C79">
            <w:pPr>
              <w:jc w:val="center"/>
              <w:rPr>
                <w:rFonts w:cstheme="minorHAnsi"/>
              </w:rPr>
            </w:pPr>
          </w:p>
        </w:tc>
        <w:tc>
          <w:tcPr>
            <w:tcW w:w="2335" w:type="dxa"/>
          </w:tcPr>
          <w:p w14:paraId="0633D5BD" w14:textId="7038DCEA" w:rsidR="00573020" w:rsidRPr="009F6181" w:rsidRDefault="00573020" w:rsidP="00F62C79">
            <w:pPr>
              <w:jc w:val="center"/>
              <w:rPr>
                <w:rFonts w:cstheme="minorHAnsi"/>
                <w:shd w:val="clear" w:color="auto" w:fill="FFFFFF"/>
              </w:rPr>
            </w:pPr>
            <w:r w:rsidRPr="009F6181">
              <w:rPr>
                <w:rFonts w:cstheme="minorHAnsi"/>
                <w:shd w:val="clear" w:color="auto" w:fill="FFFFFF"/>
              </w:rPr>
              <w:t>6887</w:t>
            </w:r>
          </w:p>
        </w:tc>
      </w:tr>
      <w:tr w:rsidR="00573020" w:rsidRPr="009F6181" w14:paraId="064189BA" w14:textId="77777777" w:rsidTr="00F62C79">
        <w:trPr>
          <w:trHeight w:val="28"/>
        </w:trPr>
        <w:tc>
          <w:tcPr>
            <w:tcW w:w="1165" w:type="dxa"/>
            <w:vMerge/>
          </w:tcPr>
          <w:p w14:paraId="1FEFC2F2" w14:textId="77777777" w:rsidR="00573020" w:rsidRPr="009F6181" w:rsidRDefault="00573020" w:rsidP="00F62C79">
            <w:pPr>
              <w:jc w:val="center"/>
              <w:rPr>
                <w:rFonts w:cstheme="minorHAnsi"/>
              </w:rPr>
            </w:pPr>
          </w:p>
        </w:tc>
        <w:tc>
          <w:tcPr>
            <w:tcW w:w="2250" w:type="dxa"/>
            <w:vMerge/>
          </w:tcPr>
          <w:p w14:paraId="4C168BB0" w14:textId="77777777" w:rsidR="00573020" w:rsidRPr="009F6181" w:rsidRDefault="00573020" w:rsidP="00F62C79">
            <w:pPr>
              <w:jc w:val="center"/>
              <w:rPr>
                <w:rFonts w:cstheme="minorHAnsi"/>
              </w:rPr>
            </w:pPr>
          </w:p>
        </w:tc>
        <w:tc>
          <w:tcPr>
            <w:tcW w:w="3600" w:type="dxa"/>
          </w:tcPr>
          <w:p w14:paraId="46F28F42" w14:textId="77777777" w:rsidR="00573020" w:rsidRPr="009F6181" w:rsidRDefault="00573020" w:rsidP="00F62C79">
            <w:pPr>
              <w:jc w:val="center"/>
              <w:rPr>
                <w:rFonts w:cstheme="minorHAnsi"/>
              </w:rPr>
            </w:pPr>
            <w:r w:rsidRPr="009F6181">
              <w:rPr>
                <w:rFonts w:cstheme="minorHAnsi"/>
              </w:rPr>
              <w:t>Octadecanoic acid</w:t>
            </w:r>
            <w:r w:rsidR="00013137" w:rsidRPr="009F6181">
              <w:rPr>
                <w:rFonts w:cstheme="minorHAnsi"/>
              </w:rPr>
              <w:fldChar w:fldCharType="begin" w:fldLock="1"/>
            </w:r>
            <w:r w:rsidR="00013137" w:rsidRPr="009F6181">
              <w:rPr>
                <w:rFonts w:cstheme="minorHAnsi"/>
              </w:rPr>
              <w:instrText>ADDIN CSL_CITATION {"citationItems":[{"id":"ITEM-1","itemData":{"DOI":"10.1080/14786410410001704750","ISBN":"1478641041000","ISSN":"14786419","PMID":"15715258","abstract":"The petroleum ether and ethyl acetate fractions of dried ground seeds of Piper nigrum Linn. afforded sixteen compounds (1-16) including one new insecticidal amide, pipwaqarine (1) and six constituents (3,4,6,7,11,15) previously unreported from this plant. The structure of (1) has been elucidated through extensive 1D-, 2D-NMR spectral studies as, 1-[13-(3′,4′-methylenedioxyphenyl)-2E,4E, 12E-tridecatrienoyl]-N-isopentylamide, while those of known constituents through comparison of spectral data. 1 exhibited toxicity of 30ppm against fourth instar larvae of Aedes aegypti Liston determined by WHO method. A portion of petroleum ether fraction was also subjected to GC and GC-MS analysis resulting in the identification of three compounds (17-19) using the NIST Mass spectral search program 1998 and Kovat's retention indices. Two of these compounds, 17 and 18, are reported for the first time from this plant. © 2005 Taylor &amp; Francis Ltd.","author":[{"dropping-particle":"","family":"Siddiqui","given":"Bina S.","non-dropping-particle":"","parse-names":false,"suffix":""},{"dropping-particle":"","family":"Gulzar","given":"Tahsin","non-dropping-particle":"","parse-names":false,"suffix":""},{"dropping-particle":"","family":"Begum","given":"Sabira","non-dropping-particle":"","parse-names":false,"suffix":""},{"dropping-particle":"","family":"Afshan","given":"Farhana","non-dropping-particle":"","parse-names":false,"suffix":""},{"dropping-particle":"","family":"Sattar","given":"Fouzia A.","non-dropping-particle":"","parse-names":false,"suffix":""}],"container-title":"Natural Product Research","id":"ITEM-1","issue":"2","issued":{"date-parts":[["2005"]]},"page":"143-150","title":"Insecticidal amides from fruits of Piper nigrum Linn","type":"article-journal","volume":"19"},"uris":["http://www.mendeley.com/documents/?uuid=3c4032d5-0692-49ab-9321-4122cddcfe3f"]}],"mendeley":{"formattedCitation":"&lt;sup&gt;4&lt;/sup&gt;","plainTextFormattedCitation":"4","previouslyFormattedCitation":"&lt;sup&gt;4&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4</w:t>
            </w:r>
            <w:r w:rsidR="00013137" w:rsidRPr="009F6181">
              <w:rPr>
                <w:rFonts w:cstheme="minorHAnsi"/>
              </w:rPr>
              <w:fldChar w:fldCharType="end"/>
            </w:r>
          </w:p>
          <w:p w14:paraId="17F9CD9C" w14:textId="24395805" w:rsidR="00B94730" w:rsidRPr="009F6181" w:rsidRDefault="00B94730" w:rsidP="00F62C79">
            <w:pPr>
              <w:jc w:val="center"/>
              <w:rPr>
                <w:rFonts w:cstheme="minorHAnsi"/>
              </w:rPr>
            </w:pPr>
          </w:p>
        </w:tc>
        <w:tc>
          <w:tcPr>
            <w:tcW w:w="2335" w:type="dxa"/>
          </w:tcPr>
          <w:p w14:paraId="65519803" w14:textId="70514E38" w:rsidR="00573020" w:rsidRPr="009F6181" w:rsidRDefault="00573020" w:rsidP="00F62C79">
            <w:pPr>
              <w:jc w:val="center"/>
              <w:rPr>
                <w:rFonts w:cstheme="minorHAnsi"/>
                <w:shd w:val="clear" w:color="auto" w:fill="FFFFFF"/>
              </w:rPr>
            </w:pPr>
            <w:r w:rsidRPr="009F6181">
              <w:rPr>
                <w:rFonts w:cstheme="minorHAnsi"/>
                <w:shd w:val="clear" w:color="auto" w:fill="FFFFFF"/>
              </w:rPr>
              <w:t>5281</w:t>
            </w:r>
          </w:p>
        </w:tc>
      </w:tr>
      <w:tr w:rsidR="00573020" w:rsidRPr="009F6181" w14:paraId="74D881B1" w14:textId="77777777" w:rsidTr="00F62C79">
        <w:trPr>
          <w:trHeight w:val="20"/>
        </w:trPr>
        <w:tc>
          <w:tcPr>
            <w:tcW w:w="1165" w:type="dxa"/>
            <w:vMerge/>
          </w:tcPr>
          <w:p w14:paraId="5FE49CA3" w14:textId="77777777" w:rsidR="00573020" w:rsidRPr="009F6181" w:rsidRDefault="00573020" w:rsidP="00F62C79">
            <w:pPr>
              <w:jc w:val="center"/>
              <w:rPr>
                <w:rFonts w:cstheme="minorHAnsi"/>
              </w:rPr>
            </w:pPr>
          </w:p>
        </w:tc>
        <w:tc>
          <w:tcPr>
            <w:tcW w:w="2250" w:type="dxa"/>
            <w:vMerge/>
          </w:tcPr>
          <w:p w14:paraId="605A0748" w14:textId="77777777" w:rsidR="00573020" w:rsidRPr="009F6181" w:rsidRDefault="00573020" w:rsidP="00F62C79">
            <w:pPr>
              <w:jc w:val="center"/>
              <w:rPr>
                <w:rFonts w:cstheme="minorHAnsi"/>
              </w:rPr>
            </w:pPr>
          </w:p>
        </w:tc>
        <w:tc>
          <w:tcPr>
            <w:tcW w:w="3600" w:type="dxa"/>
          </w:tcPr>
          <w:p w14:paraId="1E4B26E7" w14:textId="77777777" w:rsidR="00B94730" w:rsidRPr="009F6181" w:rsidRDefault="00573020" w:rsidP="00B94730">
            <w:pPr>
              <w:jc w:val="center"/>
              <w:rPr>
                <w:rFonts w:cstheme="minorHAnsi"/>
              </w:rPr>
            </w:pPr>
            <w:r w:rsidRPr="009F6181">
              <w:rPr>
                <w:rFonts w:cstheme="minorHAnsi"/>
              </w:rPr>
              <w:t>p-Cym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78D64ED6" w14:textId="21A6FD2B" w:rsidR="009F6181" w:rsidRPr="009F6181" w:rsidRDefault="009F6181" w:rsidP="00B94730">
            <w:pPr>
              <w:jc w:val="center"/>
              <w:rPr>
                <w:rFonts w:cstheme="minorHAnsi"/>
              </w:rPr>
            </w:pPr>
          </w:p>
        </w:tc>
        <w:tc>
          <w:tcPr>
            <w:tcW w:w="2335" w:type="dxa"/>
          </w:tcPr>
          <w:p w14:paraId="509B6758" w14:textId="107F7101" w:rsidR="00573020" w:rsidRPr="009F6181" w:rsidRDefault="00573020" w:rsidP="00F62C79">
            <w:pPr>
              <w:jc w:val="center"/>
              <w:rPr>
                <w:rFonts w:cstheme="minorHAnsi"/>
                <w:shd w:val="clear" w:color="auto" w:fill="FFFFFF"/>
              </w:rPr>
            </w:pPr>
            <w:r w:rsidRPr="009F6181">
              <w:rPr>
                <w:rFonts w:cstheme="minorHAnsi"/>
                <w:shd w:val="clear" w:color="auto" w:fill="FFFFFF"/>
              </w:rPr>
              <w:t>7463</w:t>
            </w:r>
          </w:p>
        </w:tc>
      </w:tr>
      <w:tr w:rsidR="00573020" w:rsidRPr="009F6181" w14:paraId="1E87B108" w14:textId="77777777" w:rsidTr="00F62C79">
        <w:trPr>
          <w:trHeight w:val="20"/>
        </w:trPr>
        <w:tc>
          <w:tcPr>
            <w:tcW w:w="1165" w:type="dxa"/>
            <w:vMerge/>
          </w:tcPr>
          <w:p w14:paraId="30F464A1" w14:textId="77777777" w:rsidR="00573020" w:rsidRPr="009F6181" w:rsidRDefault="00573020" w:rsidP="00F62C79">
            <w:pPr>
              <w:jc w:val="center"/>
              <w:rPr>
                <w:rFonts w:cstheme="minorHAnsi"/>
              </w:rPr>
            </w:pPr>
          </w:p>
        </w:tc>
        <w:tc>
          <w:tcPr>
            <w:tcW w:w="2250" w:type="dxa"/>
            <w:vMerge/>
          </w:tcPr>
          <w:p w14:paraId="2AC53BBF" w14:textId="77777777" w:rsidR="00573020" w:rsidRPr="009F6181" w:rsidRDefault="00573020" w:rsidP="00F62C79">
            <w:pPr>
              <w:jc w:val="center"/>
              <w:rPr>
                <w:rFonts w:cstheme="minorHAnsi"/>
              </w:rPr>
            </w:pPr>
          </w:p>
        </w:tc>
        <w:tc>
          <w:tcPr>
            <w:tcW w:w="3600" w:type="dxa"/>
          </w:tcPr>
          <w:p w14:paraId="4A4BD088" w14:textId="77777777" w:rsidR="00573020" w:rsidRPr="009F6181" w:rsidRDefault="00573020" w:rsidP="00F62C79">
            <w:pPr>
              <w:jc w:val="center"/>
              <w:rPr>
                <w:rFonts w:cstheme="minorHAnsi"/>
              </w:rPr>
            </w:pPr>
            <w:r w:rsidRPr="009F6181">
              <w:rPr>
                <w:rFonts w:cstheme="minorHAnsi"/>
              </w:rPr>
              <w:t>α-Copa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6B91DE42" w14:textId="19DCE50D" w:rsidR="00B94730" w:rsidRPr="009F6181" w:rsidRDefault="00B94730" w:rsidP="00F62C79">
            <w:pPr>
              <w:jc w:val="center"/>
              <w:rPr>
                <w:rFonts w:cstheme="minorHAnsi"/>
              </w:rPr>
            </w:pPr>
          </w:p>
        </w:tc>
        <w:tc>
          <w:tcPr>
            <w:tcW w:w="2335" w:type="dxa"/>
          </w:tcPr>
          <w:p w14:paraId="56087BF1" w14:textId="2708A63B" w:rsidR="00573020" w:rsidRPr="009F6181" w:rsidRDefault="00573020" w:rsidP="00F62C79">
            <w:pPr>
              <w:jc w:val="center"/>
              <w:rPr>
                <w:rFonts w:cstheme="minorHAnsi"/>
                <w:shd w:val="clear" w:color="auto" w:fill="FFFFFF"/>
              </w:rPr>
            </w:pPr>
            <w:r w:rsidRPr="009F6181">
              <w:rPr>
                <w:rFonts w:cstheme="minorHAnsi"/>
                <w:shd w:val="clear" w:color="auto" w:fill="FFFFFF"/>
              </w:rPr>
              <w:t>19725</w:t>
            </w:r>
          </w:p>
        </w:tc>
      </w:tr>
      <w:tr w:rsidR="00573020" w:rsidRPr="009F6181" w14:paraId="63D38C4C" w14:textId="77777777" w:rsidTr="00F62C79">
        <w:trPr>
          <w:trHeight w:val="20"/>
        </w:trPr>
        <w:tc>
          <w:tcPr>
            <w:tcW w:w="1165" w:type="dxa"/>
            <w:vMerge/>
          </w:tcPr>
          <w:p w14:paraId="569F49A2" w14:textId="77777777" w:rsidR="00573020" w:rsidRPr="009F6181" w:rsidRDefault="00573020" w:rsidP="00F62C79">
            <w:pPr>
              <w:jc w:val="center"/>
              <w:rPr>
                <w:rFonts w:cstheme="minorHAnsi"/>
              </w:rPr>
            </w:pPr>
          </w:p>
        </w:tc>
        <w:tc>
          <w:tcPr>
            <w:tcW w:w="2250" w:type="dxa"/>
            <w:vMerge/>
          </w:tcPr>
          <w:p w14:paraId="37D8C1DD" w14:textId="77777777" w:rsidR="00573020" w:rsidRPr="009F6181" w:rsidRDefault="00573020" w:rsidP="00F62C79">
            <w:pPr>
              <w:jc w:val="center"/>
              <w:rPr>
                <w:rFonts w:cstheme="minorHAnsi"/>
              </w:rPr>
            </w:pPr>
          </w:p>
        </w:tc>
        <w:tc>
          <w:tcPr>
            <w:tcW w:w="3600" w:type="dxa"/>
          </w:tcPr>
          <w:p w14:paraId="60D35AA5" w14:textId="77777777" w:rsidR="00573020" w:rsidRPr="009F6181" w:rsidRDefault="00573020" w:rsidP="00F62C79">
            <w:pPr>
              <w:jc w:val="center"/>
              <w:rPr>
                <w:rFonts w:cstheme="minorHAnsi"/>
              </w:rPr>
            </w:pPr>
            <w:r w:rsidRPr="009F6181">
              <w:rPr>
                <w:rFonts w:cstheme="minorHAnsi"/>
              </w:rPr>
              <w:t>α-Cubeb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11921859" w14:textId="598BBCB5" w:rsidR="00B94730" w:rsidRPr="009F6181" w:rsidRDefault="00B94730" w:rsidP="00F62C79">
            <w:pPr>
              <w:jc w:val="center"/>
              <w:rPr>
                <w:rFonts w:cstheme="minorHAnsi"/>
              </w:rPr>
            </w:pPr>
          </w:p>
        </w:tc>
        <w:tc>
          <w:tcPr>
            <w:tcW w:w="2335" w:type="dxa"/>
          </w:tcPr>
          <w:p w14:paraId="2CBCD8BD" w14:textId="0EF29D61" w:rsidR="00573020" w:rsidRPr="009F6181" w:rsidRDefault="00573020" w:rsidP="00F62C79">
            <w:pPr>
              <w:jc w:val="center"/>
              <w:rPr>
                <w:rFonts w:cstheme="minorHAnsi"/>
                <w:shd w:val="clear" w:color="auto" w:fill="FFFFFF"/>
              </w:rPr>
            </w:pPr>
            <w:r w:rsidRPr="009F6181">
              <w:rPr>
                <w:rFonts w:cstheme="minorHAnsi"/>
                <w:shd w:val="clear" w:color="auto" w:fill="FFFFFF"/>
              </w:rPr>
              <w:t>86609</w:t>
            </w:r>
          </w:p>
        </w:tc>
      </w:tr>
      <w:tr w:rsidR="00573020" w:rsidRPr="009F6181" w14:paraId="2B12D4BA" w14:textId="77777777" w:rsidTr="00F62C79">
        <w:trPr>
          <w:trHeight w:val="20"/>
        </w:trPr>
        <w:tc>
          <w:tcPr>
            <w:tcW w:w="1165" w:type="dxa"/>
            <w:vMerge/>
          </w:tcPr>
          <w:p w14:paraId="45BA1DF2" w14:textId="77777777" w:rsidR="00573020" w:rsidRPr="009F6181" w:rsidRDefault="00573020" w:rsidP="00F62C79">
            <w:pPr>
              <w:jc w:val="center"/>
              <w:rPr>
                <w:rFonts w:cstheme="minorHAnsi"/>
              </w:rPr>
            </w:pPr>
          </w:p>
        </w:tc>
        <w:tc>
          <w:tcPr>
            <w:tcW w:w="2250" w:type="dxa"/>
            <w:vMerge/>
          </w:tcPr>
          <w:p w14:paraId="101B9AB1" w14:textId="77777777" w:rsidR="00573020" w:rsidRPr="009F6181" w:rsidRDefault="00573020" w:rsidP="00F62C79">
            <w:pPr>
              <w:jc w:val="center"/>
              <w:rPr>
                <w:rFonts w:cstheme="minorHAnsi"/>
              </w:rPr>
            </w:pPr>
          </w:p>
        </w:tc>
        <w:tc>
          <w:tcPr>
            <w:tcW w:w="3600" w:type="dxa"/>
          </w:tcPr>
          <w:p w14:paraId="45C9A47E" w14:textId="77777777" w:rsidR="00573020" w:rsidRPr="009F6181" w:rsidRDefault="00573020" w:rsidP="00F62C79">
            <w:pPr>
              <w:jc w:val="center"/>
              <w:rPr>
                <w:rFonts w:cstheme="minorHAnsi"/>
              </w:rPr>
            </w:pPr>
            <w:r w:rsidRPr="009F6181">
              <w:rPr>
                <w:rFonts w:cstheme="minorHAnsi"/>
              </w:rPr>
              <w:t>α-Humul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0E0A409C" w14:textId="2749658D" w:rsidR="00B94730" w:rsidRPr="009F6181" w:rsidRDefault="00B94730" w:rsidP="00F62C79">
            <w:pPr>
              <w:jc w:val="center"/>
              <w:rPr>
                <w:rFonts w:cstheme="minorHAnsi"/>
              </w:rPr>
            </w:pPr>
          </w:p>
        </w:tc>
        <w:tc>
          <w:tcPr>
            <w:tcW w:w="2335" w:type="dxa"/>
          </w:tcPr>
          <w:p w14:paraId="3A5D5F03" w14:textId="7CCA6952" w:rsidR="00573020" w:rsidRPr="009F6181" w:rsidRDefault="00573020" w:rsidP="00F62C79">
            <w:pPr>
              <w:jc w:val="center"/>
              <w:rPr>
                <w:rFonts w:cstheme="minorHAnsi"/>
                <w:shd w:val="clear" w:color="auto" w:fill="FFFFFF"/>
              </w:rPr>
            </w:pPr>
            <w:r w:rsidRPr="009F6181">
              <w:rPr>
                <w:rFonts w:cstheme="minorHAnsi"/>
                <w:shd w:val="clear" w:color="auto" w:fill="FFFFFF"/>
              </w:rPr>
              <w:t>5281520</w:t>
            </w:r>
          </w:p>
        </w:tc>
      </w:tr>
      <w:tr w:rsidR="00573020" w:rsidRPr="009F6181" w14:paraId="69CDF65A" w14:textId="77777777" w:rsidTr="00F62C79">
        <w:trPr>
          <w:trHeight w:val="20"/>
        </w:trPr>
        <w:tc>
          <w:tcPr>
            <w:tcW w:w="1165" w:type="dxa"/>
            <w:vMerge/>
          </w:tcPr>
          <w:p w14:paraId="0C77A6DC" w14:textId="77777777" w:rsidR="00573020" w:rsidRPr="009F6181" w:rsidRDefault="00573020" w:rsidP="00F62C79">
            <w:pPr>
              <w:jc w:val="center"/>
              <w:rPr>
                <w:rFonts w:cstheme="minorHAnsi"/>
              </w:rPr>
            </w:pPr>
          </w:p>
        </w:tc>
        <w:tc>
          <w:tcPr>
            <w:tcW w:w="2250" w:type="dxa"/>
            <w:vMerge/>
          </w:tcPr>
          <w:p w14:paraId="6548FDBE" w14:textId="77777777" w:rsidR="00573020" w:rsidRPr="009F6181" w:rsidRDefault="00573020" w:rsidP="00F62C79">
            <w:pPr>
              <w:jc w:val="center"/>
              <w:rPr>
                <w:rFonts w:cstheme="minorHAnsi"/>
              </w:rPr>
            </w:pPr>
          </w:p>
        </w:tc>
        <w:tc>
          <w:tcPr>
            <w:tcW w:w="3600" w:type="dxa"/>
          </w:tcPr>
          <w:p w14:paraId="335CAE7B" w14:textId="77777777" w:rsidR="00573020" w:rsidRPr="009F6181" w:rsidRDefault="00573020" w:rsidP="00F62C79">
            <w:pPr>
              <w:jc w:val="center"/>
              <w:rPr>
                <w:rFonts w:cstheme="minorHAnsi"/>
              </w:rPr>
            </w:pPr>
            <w:r w:rsidRPr="009F6181">
              <w:rPr>
                <w:rFonts w:cstheme="minorHAnsi"/>
              </w:rPr>
              <w:t>β-Caryophyll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3C3B483A" w14:textId="63B8608B" w:rsidR="00B94730" w:rsidRPr="009F6181" w:rsidRDefault="00B94730" w:rsidP="00F62C79">
            <w:pPr>
              <w:jc w:val="center"/>
              <w:rPr>
                <w:rFonts w:cstheme="minorHAnsi"/>
              </w:rPr>
            </w:pPr>
          </w:p>
        </w:tc>
        <w:tc>
          <w:tcPr>
            <w:tcW w:w="2335" w:type="dxa"/>
          </w:tcPr>
          <w:p w14:paraId="494EA99E" w14:textId="139D141F" w:rsidR="00573020" w:rsidRPr="009F6181" w:rsidRDefault="00573020" w:rsidP="00F62C79">
            <w:pPr>
              <w:jc w:val="center"/>
              <w:rPr>
                <w:rFonts w:cstheme="minorHAnsi"/>
                <w:shd w:val="clear" w:color="auto" w:fill="FFFFFF"/>
              </w:rPr>
            </w:pPr>
            <w:r w:rsidRPr="009F6181">
              <w:rPr>
                <w:rFonts w:cstheme="minorHAnsi"/>
                <w:shd w:val="clear" w:color="auto" w:fill="FFFFFF"/>
              </w:rPr>
              <w:t>5281515</w:t>
            </w:r>
          </w:p>
        </w:tc>
      </w:tr>
      <w:tr w:rsidR="00573020" w:rsidRPr="009F6181" w14:paraId="46DFBDD9" w14:textId="77777777" w:rsidTr="00F62C79">
        <w:trPr>
          <w:trHeight w:val="20"/>
        </w:trPr>
        <w:tc>
          <w:tcPr>
            <w:tcW w:w="1165" w:type="dxa"/>
            <w:vMerge/>
          </w:tcPr>
          <w:p w14:paraId="1D70C060" w14:textId="77777777" w:rsidR="00573020" w:rsidRPr="009F6181" w:rsidRDefault="00573020" w:rsidP="00F62C79">
            <w:pPr>
              <w:jc w:val="center"/>
              <w:rPr>
                <w:rFonts w:cstheme="minorHAnsi"/>
              </w:rPr>
            </w:pPr>
          </w:p>
        </w:tc>
        <w:tc>
          <w:tcPr>
            <w:tcW w:w="2250" w:type="dxa"/>
            <w:vMerge/>
          </w:tcPr>
          <w:p w14:paraId="0990E903" w14:textId="77777777" w:rsidR="00573020" w:rsidRPr="009F6181" w:rsidRDefault="00573020" w:rsidP="00F62C79">
            <w:pPr>
              <w:jc w:val="center"/>
              <w:rPr>
                <w:rFonts w:cstheme="minorHAnsi"/>
              </w:rPr>
            </w:pPr>
          </w:p>
        </w:tc>
        <w:tc>
          <w:tcPr>
            <w:tcW w:w="3600" w:type="dxa"/>
          </w:tcPr>
          <w:p w14:paraId="2ABF3F7E" w14:textId="77777777" w:rsidR="00573020" w:rsidRPr="009F6181" w:rsidRDefault="00573020" w:rsidP="00F62C79">
            <w:pPr>
              <w:jc w:val="center"/>
              <w:rPr>
                <w:rFonts w:cstheme="minorHAnsi"/>
              </w:rPr>
            </w:pPr>
            <w:r w:rsidRPr="009F6181">
              <w:rPr>
                <w:rFonts w:cstheme="minorHAnsi"/>
              </w:rPr>
              <w:t>β-Myrc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1747CC2B" w14:textId="059E7370" w:rsidR="00B94730" w:rsidRPr="009F6181" w:rsidRDefault="00B94730" w:rsidP="00F62C79">
            <w:pPr>
              <w:jc w:val="center"/>
              <w:rPr>
                <w:rFonts w:cstheme="minorHAnsi"/>
              </w:rPr>
            </w:pPr>
          </w:p>
        </w:tc>
        <w:tc>
          <w:tcPr>
            <w:tcW w:w="2335" w:type="dxa"/>
          </w:tcPr>
          <w:p w14:paraId="38704A50" w14:textId="53EEF8FF" w:rsidR="00573020" w:rsidRPr="009F6181" w:rsidRDefault="00573020" w:rsidP="00F62C79">
            <w:pPr>
              <w:jc w:val="center"/>
              <w:rPr>
                <w:rFonts w:cstheme="minorHAnsi"/>
                <w:shd w:val="clear" w:color="auto" w:fill="FFFFFF"/>
              </w:rPr>
            </w:pPr>
            <w:r w:rsidRPr="009F6181">
              <w:rPr>
                <w:rFonts w:cstheme="minorHAnsi"/>
                <w:shd w:val="clear" w:color="auto" w:fill="FFFFFF"/>
              </w:rPr>
              <w:t>31253</w:t>
            </w:r>
          </w:p>
        </w:tc>
      </w:tr>
      <w:tr w:rsidR="00573020" w:rsidRPr="009F6181" w14:paraId="44A306AF" w14:textId="77777777" w:rsidTr="00F62C79">
        <w:trPr>
          <w:trHeight w:val="20"/>
        </w:trPr>
        <w:tc>
          <w:tcPr>
            <w:tcW w:w="1165" w:type="dxa"/>
            <w:vMerge/>
          </w:tcPr>
          <w:p w14:paraId="1082FF0F" w14:textId="77777777" w:rsidR="00573020" w:rsidRPr="009F6181" w:rsidRDefault="00573020" w:rsidP="00F62C79">
            <w:pPr>
              <w:jc w:val="center"/>
              <w:rPr>
                <w:rFonts w:cstheme="minorHAnsi"/>
              </w:rPr>
            </w:pPr>
          </w:p>
        </w:tc>
        <w:tc>
          <w:tcPr>
            <w:tcW w:w="2250" w:type="dxa"/>
            <w:vMerge/>
          </w:tcPr>
          <w:p w14:paraId="0C7F9208" w14:textId="77777777" w:rsidR="00573020" w:rsidRPr="009F6181" w:rsidRDefault="00573020" w:rsidP="00F62C79">
            <w:pPr>
              <w:jc w:val="center"/>
              <w:rPr>
                <w:rFonts w:cstheme="minorHAnsi"/>
              </w:rPr>
            </w:pPr>
          </w:p>
        </w:tc>
        <w:tc>
          <w:tcPr>
            <w:tcW w:w="3600" w:type="dxa"/>
          </w:tcPr>
          <w:p w14:paraId="6D720635" w14:textId="77777777" w:rsidR="00573020" w:rsidRPr="009F6181" w:rsidRDefault="00573020" w:rsidP="00F62C79">
            <w:pPr>
              <w:jc w:val="center"/>
              <w:rPr>
                <w:rFonts w:cstheme="minorHAnsi"/>
              </w:rPr>
            </w:pPr>
            <w:r w:rsidRPr="009F6181">
              <w:rPr>
                <w:rFonts w:cstheme="minorHAnsi"/>
              </w:rPr>
              <w:t>δ-3-Car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1511FD7F" w14:textId="05F39A45" w:rsidR="00B94730" w:rsidRPr="009F6181" w:rsidRDefault="00B94730" w:rsidP="00F62C79">
            <w:pPr>
              <w:jc w:val="center"/>
              <w:rPr>
                <w:rFonts w:cstheme="minorHAnsi"/>
              </w:rPr>
            </w:pPr>
          </w:p>
        </w:tc>
        <w:tc>
          <w:tcPr>
            <w:tcW w:w="2335" w:type="dxa"/>
          </w:tcPr>
          <w:p w14:paraId="6E36BAA4" w14:textId="043C7424" w:rsidR="00573020" w:rsidRPr="009F6181" w:rsidRDefault="00573020" w:rsidP="00F62C79">
            <w:pPr>
              <w:jc w:val="center"/>
              <w:rPr>
                <w:rFonts w:cstheme="minorHAnsi"/>
                <w:shd w:val="clear" w:color="auto" w:fill="FFFFFF"/>
              </w:rPr>
            </w:pPr>
            <w:r w:rsidRPr="009F6181">
              <w:rPr>
                <w:rFonts w:cstheme="minorHAnsi"/>
                <w:shd w:val="clear" w:color="auto" w:fill="FFFFFF"/>
              </w:rPr>
              <w:t>26049</w:t>
            </w:r>
          </w:p>
        </w:tc>
      </w:tr>
      <w:tr w:rsidR="00573020" w:rsidRPr="009F6181" w14:paraId="504E6474" w14:textId="77777777" w:rsidTr="00F62C79">
        <w:trPr>
          <w:trHeight w:val="20"/>
        </w:trPr>
        <w:tc>
          <w:tcPr>
            <w:tcW w:w="1165" w:type="dxa"/>
            <w:vMerge/>
          </w:tcPr>
          <w:p w14:paraId="3D445100" w14:textId="77777777" w:rsidR="00573020" w:rsidRPr="009F6181" w:rsidRDefault="00573020" w:rsidP="00F62C79">
            <w:pPr>
              <w:jc w:val="center"/>
              <w:rPr>
                <w:rFonts w:cstheme="minorHAnsi"/>
              </w:rPr>
            </w:pPr>
          </w:p>
        </w:tc>
        <w:tc>
          <w:tcPr>
            <w:tcW w:w="2250" w:type="dxa"/>
            <w:vMerge/>
          </w:tcPr>
          <w:p w14:paraId="00E43649" w14:textId="77777777" w:rsidR="00573020" w:rsidRPr="009F6181" w:rsidRDefault="00573020" w:rsidP="00F62C79">
            <w:pPr>
              <w:jc w:val="center"/>
              <w:rPr>
                <w:rFonts w:cstheme="minorHAnsi"/>
              </w:rPr>
            </w:pPr>
          </w:p>
        </w:tc>
        <w:tc>
          <w:tcPr>
            <w:tcW w:w="3600" w:type="dxa"/>
          </w:tcPr>
          <w:p w14:paraId="1FF6D0FC" w14:textId="77777777" w:rsidR="00573020" w:rsidRPr="009F6181" w:rsidRDefault="00573020" w:rsidP="00F62C79">
            <w:pPr>
              <w:jc w:val="center"/>
              <w:rPr>
                <w:rFonts w:cstheme="minorHAnsi"/>
              </w:rPr>
            </w:pPr>
            <w:r w:rsidRPr="009F6181">
              <w:rPr>
                <w:rFonts w:cstheme="minorHAnsi"/>
              </w:rPr>
              <w:t>δ-Elem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4E03345C" w14:textId="4A65017C" w:rsidR="00B94730" w:rsidRPr="009F6181" w:rsidRDefault="00B94730" w:rsidP="00F62C79">
            <w:pPr>
              <w:jc w:val="center"/>
              <w:rPr>
                <w:rFonts w:cstheme="minorHAnsi"/>
              </w:rPr>
            </w:pPr>
          </w:p>
        </w:tc>
        <w:tc>
          <w:tcPr>
            <w:tcW w:w="2335" w:type="dxa"/>
          </w:tcPr>
          <w:p w14:paraId="6BFC7CD8" w14:textId="55936A8F" w:rsidR="00573020" w:rsidRPr="009F6181" w:rsidRDefault="00573020" w:rsidP="00F62C79">
            <w:pPr>
              <w:jc w:val="center"/>
              <w:rPr>
                <w:rFonts w:cstheme="minorHAnsi"/>
                <w:shd w:val="clear" w:color="auto" w:fill="FFFFFF"/>
              </w:rPr>
            </w:pPr>
            <w:r w:rsidRPr="009F6181">
              <w:rPr>
                <w:rFonts w:cstheme="minorHAnsi"/>
                <w:shd w:val="clear" w:color="auto" w:fill="FFFFFF"/>
              </w:rPr>
              <w:t>12309449</w:t>
            </w:r>
          </w:p>
        </w:tc>
      </w:tr>
      <w:tr w:rsidR="00573020" w:rsidRPr="009F6181" w14:paraId="000E34E1" w14:textId="77777777" w:rsidTr="00F62C79">
        <w:trPr>
          <w:trHeight w:val="20"/>
        </w:trPr>
        <w:tc>
          <w:tcPr>
            <w:tcW w:w="1165" w:type="dxa"/>
            <w:vMerge/>
          </w:tcPr>
          <w:p w14:paraId="6A7084E3" w14:textId="77777777" w:rsidR="00573020" w:rsidRPr="009F6181" w:rsidRDefault="00573020" w:rsidP="00F62C79">
            <w:pPr>
              <w:jc w:val="center"/>
              <w:rPr>
                <w:rFonts w:cstheme="minorHAnsi"/>
              </w:rPr>
            </w:pPr>
          </w:p>
        </w:tc>
        <w:tc>
          <w:tcPr>
            <w:tcW w:w="2250" w:type="dxa"/>
            <w:vMerge/>
          </w:tcPr>
          <w:p w14:paraId="79A6F4FE" w14:textId="77777777" w:rsidR="00573020" w:rsidRPr="009F6181" w:rsidRDefault="00573020" w:rsidP="00F62C79">
            <w:pPr>
              <w:jc w:val="center"/>
              <w:rPr>
                <w:rFonts w:cstheme="minorHAnsi"/>
              </w:rPr>
            </w:pPr>
          </w:p>
        </w:tc>
        <w:tc>
          <w:tcPr>
            <w:tcW w:w="3600" w:type="dxa"/>
          </w:tcPr>
          <w:p w14:paraId="7B3259AB" w14:textId="77777777" w:rsidR="00573020" w:rsidRPr="009F6181" w:rsidRDefault="00573020" w:rsidP="00F62C79">
            <w:pPr>
              <w:jc w:val="center"/>
              <w:rPr>
                <w:rFonts w:cstheme="minorHAnsi"/>
              </w:rPr>
            </w:pPr>
            <w:r w:rsidRPr="009F6181">
              <w:rPr>
                <w:rFonts w:cstheme="minorHAnsi"/>
              </w:rPr>
              <w:t>(E)-Nerolid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1511B022" w14:textId="5ABC0C57" w:rsidR="00B94730" w:rsidRPr="009F6181" w:rsidRDefault="00B94730" w:rsidP="00F62C79">
            <w:pPr>
              <w:jc w:val="center"/>
              <w:rPr>
                <w:rFonts w:cstheme="minorHAnsi"/>
              </w:rPr>
            </w:pPr>
          </w:p>
        </w:tc>
        <w:tc>
          <w:tcPr>
            <w:tcW w:w="2335" w:type="dxa"/>
          </w:tcPr>
          <w:p w14:paraId="629EC591" w14:textId="458ED48E" w:rsidR="00573020" w:rsidRPr="009F6181" w:rsidRDefault="00573020" w:rsidP="00F62C79">
            <w:pPr>
              <w:jc w:val="center"/>
              <w:rPr>
                <w:rFonts w:cstheme="minorHAnsi"/>
                <w:shd w:val="clear" w:color="auto" w:fill="FFFFFF"/>
              </w:rPr>
            </w:pPr>
            <w:r w:rsidRPr="009F6181">
              <w:rPr>
                <w:rFonts w:cstheme="minorHAnsi"/>
                <w:shd w:val="clear" w:color="auto" w:fill="FFFFFF"/>
              </w:rPr>
              <w:t>5284507</w:t>
            </w:r>
          </w:p>
        </w:tc>
      </w:tr>
      <w:tr w:rsidR="00573020" w:rsidRPr="009F6181" w14:paraId="31AC7C21" w14:textId="77777777" w:rsidTr="00F62C79">
        <w:trPr>
          <w:trHeight w:val="20"/>
        </w:trPr>
        <w:tc>
          <w:tcPr>
            <w:tcW w:w="1165" w:type="dxa"/>
            <w:vMerge/>
          </w:tcPr>
          <w:p w14:paraId="3C0F501D" w14:textId="77777777" w:rsidR="00573020" w:rsidRPr="009F6181" w:rsidRDefault="00573020" w:rsidP="00F62C79">
            <w:pPr>
              <w:jc w:val="center"/>
              <w:rPr>
                <w:rFonts w:cstheme="minorHAnsi"/>
              </w:rPr>
            </w:pPr>
          </w:p>
        </w:tc>
        <w:tc>
          <w:tcPr>
            <w:tcW w:w="2250" w:type="dxa"/>
            <w:vMerge/>
          </w:tcPr>
          <w:p w14:paraId="3281411A" w14:textId="77777777" w:rsidR="00573020" w:rsidRPr="009F6181" w:rsidRDefault="00573020" w:rsidP="00F62C79">
            <w:pPr>
              <w:jc w:val="center"/>
              <w:rPr>
                <w:rFonts w:cstheme="minorHAnsi"/>
              </w:rPr>
            </w:pPr>
          </w:p>
        </w:tc>
        <w:tc>
          <w:tcPr>
            <w:tcW w:w="3600" w:type="dxa"/>
          </w:tcPr>
          <w:p w14:paraId="7D724D1C" w14:textId="77777777" w:rsidR="00573020" w:rsidRPr="009F6181" w:rsidRDefault="00573020" w:rsidP="00F62C79">
            <w:pPr>
              <w:jc w:val="center"/>
              <w:rPr>
                <w:rFonts w:cstheme="minorHAnsi"/>
              </w:rPr>
            </w:pPr>
            <w:r w:rsidRPr="009F6181">
              <w:rPr>
                <w:rFonts w:cstheme="minorHAnsi"/>
              </w:rPr>
              <w:t>6-Hydroxypiperit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23AB5E62" w14:textId="55A6DCD2" w:rsidR="00B94730" w:rsidRPr="009F6181" w:rsidRDefault="00B94730" w:rsidP="00F62C79">
            <w:pPr>
              <w:jc w:val="center"/>
              <w:rPr>
                <w:rFonts w:cstheme="minorHAnsi"/>
              </w:rPr>
            </w:pPr>
          </w:p>
        </w:tc>
        <w:tc>
          <w:tcPr>
            <w:tcW w:w="2335" w:type="dxa"/>
          </w:tcPr>
          <w:p w14:paraId="0050AA93" w14:textId="1A0B8273" w:rsidR="00573020" w:rsidRPr="009F6181" w:rsidRDefault="00573020" w:rsidP="00F62C79">
            <w:pPr>
              <w:jc w:val="center"/>
              <w:rPr>
                <w:rFonts w:cstheme="minorHAnsi"/>
                <w:shd w:val="clear" w:color="auto" w:fill="FFFFFF"/>
              </w:rPr>
            </w:pPr>
            <w:r w:rsidRPr="009F6181">
              <w:rPr>
                <w:rFonts w:cstheme="minorHAnsi"/>
                <w:shd w:val="clear" w:color="auto" w:fill="FFFFFF"/>
              </w:rPr>
              <w:t>10317157</w:t>
            </w:r>
          </w:p>
        </w:tc>
      </w:tr>
      <w:tr w:rsidR="00573020" w:rsidRPr="009F6181" w14:paraId="2CF216EA" w14:textId="77777777" w:rsidTr="00F62C79">
        <w:trPr>
          <w:trHeight w:val="20"/>
        </w:trPr>
        <w:tc>
          <w:tcPr>
            <w:tcW w:w="1165" w:type="dxa"/>
            <w:vMerge/>
          </w:tcPr>
          <w:p w14:paraId="4122D6B5" w14:textId="77777777" w:rsidR="00573020" w:rsidRPr="009F6181" w:rsidRDefault="00573020" w:rsidP="00F62C79">
            <w:pPr>
              <w:jc w:val="center"/>
              <w:rPr>
                <w:rFonts w:cstheme="minorHAnsi"/>
              </w:rPr>
            </w:pPr>
          </w:p>
        </w:tc>
        <w:tc>
          <w:tcPr>
            <w:tcW w:w="2250" w:type="dxa"/>
            <w:vMerge/>
          </w:tcPr>
          <w:p w14:paraId="7093A203" w14:textId="77777777" w:rsidR="00573020" w:rsidRPr="009F6181" w:rsidRDefault="00573020" w:rsidP="00F62C79">
            <w:pPr>
              <w:jc w:val="center"/>
              <w:rPr>
                <w:rFonts w:cstheme="minorHAnsi"/>
              </w:rPr>
            </w:pPr>
          </w:p>
        </w:tc>
        <w:tc>
          <w:tcPr>
            <w:tcW w:w="3600" w:type="dxa"/>
          </w:tcPr>
          <w:p w14:paraId="53076C11" w14:textId="77777777" w:rsidR="00573020" w:rsidRPr="009F6181" w:rsidRDefault="00573020" w:rsidP="00F62C79">
            <w:pPr>
              <w:jc w:val="center"/>
              <w:rPr>
                <w:rFonts w:cstheme="minorHAnsi"/>
              </w:rPr>
            </w:pPr>
            <w:r w:rsidRPr="009F6181">
              <w:rPr>
                <w:rFonts w:cstheme="minorHAnsi"/>
              </w:rPr>
              <w:t>ar-Turmero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6ABB3922" w14:textId="25052FCC" w:rsidR="00B94730" w:rsidRPr="009F6181" w:rsidRDefault="00B94730" w:rsidP="00F62C79">
            <w:pPr>
              <w:jc w:val="center"/>
              <w:rPr>
                <w:rFonts w:cstheme="minorHAnsi"/>
              </w:rPr>
            </w:pPr>
          </w:p>
        </w:tc>
        <w:tc>
          <w:tcPr>
            <w:tcW w:w="2335" w:type="dxa"/>
          </w:tcPr>
          <w:p w14:paraId="2B8BCADC" w14:textId="7E95A942" w:rsidR="00573020" w:rsidRPr="009F6181" w:rsidRDefault="00573020" w:rsidP="00F62C79">
            <w:pPr>
              <w:jc w:val="center"/>
              <w:rPr>
                <w:rFonts w:cstheme="minorHAnsi"/>
                <w:shd w:val="clear" w:color="auto" w:fill="FFFFFF"/>
              </w:rPr>
            </w:pPr>
            <w:r w:rsidRPr="009F6181">
              <w:rPr>
                <w:rFonts w:cstheme="minorHAnsi"/>
                <w:shd w:val="clear" w:color="auto" w:fill="FFFFFF"/>
              </w:rPr>
              <w:t>160512</w:t>
            </w:r>
          </w:p>
        </w:tc>
      </w:tr>
      <w:tr w:rsidR="00573020" w:rsidRPr="009F6181" w14:paraId="2758758E" w14:textId="77777777" w:rsidTr="00F62C79">
        <w:trPr>
          <w:trHeight w:val="20"/>
        </w:trPr>
        <w:tc>
          <w:tcPr>
            <w:tcW w:w="1165" w:type="dxa"/>
            <w:vMerge/>
          </w:tcPr>
          <w:p w14:paraId="5E65E34D" w14:textId="77777777" w:rsidR="00573020" w:rsidRPr="009F6181" w:rsidRDefault="00573020" w:rsidP="00F62C79">
            <w:pPr>
              <w:jc w:val="center"/>
              <w:rPr>
                <w:rFonts w:cstheme="minorHAnsi"/>
              </w:rPr>
            </w:pPr>
          </w:p>
        </w:tc>
        <w:tc>
          <w:tcPr>
            <w:tcW w:w="2250" w:type="dxa"/>
            <w:vMerge/>
          </w:tcPr>
          <w:p w14:paraId="05CDE814" w14:textId="77777777" w:rsidR="00573020" w:rsidRPr="009F6181" w:rsidRDefault="00573020" w:rsidP="00F62C79">
            <w:pPr>
              <w:jc w:val="center"/>
              <w:rPr>
                <w:rFonts w:cstheme="minorHAnsi"/>
              </w:rPr>
            </w:pPr>
          </w:p>
        </w:tc>
        <w:tc>
          <w:tcPr>
            <w:tcW w:w="3600" w:type="dxa"/>
          </w:tcPr>
          <w:p w14:paraId="786D6437" w14:textId="77777777" w:rsidR="00573020" w:rsidRPr="009F6181" w:rsidRDefault="00573020" w:rsidP="00F62C79">
            <w:pPr>
              <w:jc w:val="center"/>
              <w:rPr>
                <w:rFonts w:cstheme="minorHAnsi"/>
              </w:rPr>
            </w:pPr>
            <w:r w:rsidRPr="009F6181">
              <w:rPr>
                <w:rFonts w:cstheme="minorHAnsi"/>
              </w:rPr>
              <w:t>Caryophyllen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474CF858" w14:textId="5EC9A28A" w:rsidR="00B94730" w:rsidRPr="009F6181" w:rsidRDefault="00B94730" w:rsidP="00F62C79">
            <w:pPr>
              <w:jc w:val="center"/>
              <w:rPr>
                <w:rFonts w:cstheme="minorHAnsi"/>
              </w:rPr>
            </w:pPr>
          </w:p>
        </w:tc>
        <w:tc>
          <w:tcPr>
            <w:tcW w:w="2335" w:type="dxa"/>
          </w:tcPr>
          <w:p w14:paraId="6EE020D5" w14:textId="79F22B6F" w:rsidR="00573020" w:rsidRPr="009F6181" w:rsidRDefault="00573020" w:rsidP="00F62C79">
            <w:pPr>
              <w:jc w:val="center"/>
              <w:rPr>
                <w:rFonts w:cstheme="minorHAnsi"/>
                <w:shd w:val="clear" w:color="auto" w:fill="FFFFFF"/>
              </w:rPr>
            </w:pPr>
            <w:r w:rsidRPr="009F6181">
              <w:rPr>
                <w:rFonts w:cstheme="minorHAnsi"/>
                <w:shd w:val="clear" w:color="auto" w:fill="FFFFFF"/>
              </w:rPr>
              <w:t>61125</w:t>
            </w:r>
          </w:p>
        </w:tc>
      </w:tr>
      <w:tr w:rsidR="00573020" w:rsidRPr="009F6181" w14:paraId="664CB1E6" w14:textId="77777777" w:rsidTr="00F62C79">
        <w:trPr>
          <w:trHeight w:val="28"/>
        </w:trPr>
        <w:tc>
          <w:tcPr>
            <w:tcW w:w="1165" w:type="dxa"/>
            <w:vMerge/>
          </w:tcPr>
          <w:p w14:paraId="07A28AE7" w14:textId="77777777" w:rsidR="00573020" w:rsidRPr="009F6181" w:rsidRDefault="00573020" w:rsidP="00F62C79">
            <w:pPr>
              <w:jc w:val="center"/>
              <w:rPr>
                <w:rFonts w:cstheme="minorHAnsi"/>
              </w:rPr>
            </w:pPr>
          </w:p>
        </w:tc>
        <w:tc>
          <w:tcPr>
            <w:tcW w:w="2250" w:type="dxa"/>
            <w:vMerge/>
          </w:tcPr>
          <w:p w14:paraId="01B769E2" w14:textId="77777777" w:rsidR="00573020" w:rsidRPr="009F6181" w:rsidRDefault="00573020" w:rsidP="00F62C79">
            <w:pPr>
              <w:jc w:val="center"/>
              <w:rPr>
                <w:rFonts w:cstheme="minorHAnsi"/>
              </w:rPr>
            </w:pPr>
          </w:p>
        </w:tc>
        <w:tc>
          <w:tcPr>
            <w:tcW w:w="3600" w:type="dxa"/>
          </w:tcPr>
          <w:p w14:paraId="0712B71A" w14:textId="77777777" w:rsidR="00573020" w:rsidRPr="009F6181" w:rsidRDefault="00573020" w:rsidP="00F62C79">
            <w:pPr>
              <w:jc w:val="center"/>
              <w:rPr>
                <w:rFonts w:cstheme="minorHAnsi"/>
              </w:rPr>
            </w:pPr>
            <w:r w:rsidRPr="009F6181">
              <w:rPr>
                <w:rFonts w:cstheme="minorHAnsi"/>
              </w:rPr>
              <w:t>Eugen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7465ABC9" w14:textId="17AA9B40" w:rsidR="00B94730" w:rsidRPr="009F6181" w:rsidRDefault="00B94730" w:rsidP="00F62C79">
            <w:pPr>
              <w:jc w:val="center"/>
              <w:rPr>
                <w:rFonts w:cstheme="minorHAnsi"/>
              </w:rPr>
            </w:pPr>
          </w:p>
        </w:tc>
        <w:tc>
          <w:tcPr>
            <w:tcW w:w="2335" w:type="dxa"/>
          </w:tcPr>
          <w:p w14:paraId="7B7C300F" w14:textId="6E65F33E" w:rsidR="00573020" w:rsidRPr="009F6181" w:rsidRDefault="00573020" w:rsidP="00F62C79">
            <w:pPr>
              <w:jc w:val="center"/>
              <w:rPr>
                <w:rFonts w:cstheme="minorHAnsi"/>
                <w:shd w:val="clear" w:color="auto" w:fill="FFFFFF"/>
              </w:rPr>
            </w:pPr>
            <w:r w:rsidRPr="009F6181">
              <w:rPr>
                <w:rFonts w:cstheme="minorHAnsi"/>
                <w:shd w:val="clear" w:color="auto" w:fill="FFFFFF"/>
              </w:rPr>
              <w:t>3314</w:t>
            </w:r>
          </w:p>
        </w:tc>
      </w:tr>
      <w:tr w:rsidR="00573020" w:rsidRPr="009F6181" w14:paraId="29660568" w14:textId="77777777" w:rsidTr="00F62C79">
        <w:trPr>
          <w:trHeight w:val="20"/>
        </w:trPr>
        <w:tc>
          <w:tcPr>
            <w:tcW w:w="1165" w:type="dxa"/>
            <w:vMerge/>
          </w:tcPr>
          <w:p w14:paraId="60C35492" w14:textId="77777777" w:rsidR="00573020" w:rsidRPr="009F6181" w:rsidRDefault="00573020" w:rsidP="00F62C79">
            <w:pPr>
              <w:jc w:val="center"/>
              <w:rPr>
                <w:rFonts w:cstheme="minorHAnsi"/>
              </w:rPr>
            </w:pPr>
          </w:p>
        </w:tc>
        <w:tc>
          <w:tcPr>
            <w:tcW w:w="2250" w:type="dxa"/>
            <w:vMerge/>
          </w:tcPr>
          <w:p w14:paraId="40904D6A" w14:textId="77777777" w:rsidR="00573020" w:rsidRPr="009F6181" w:rsidRDefault="00573020" w:rsidP="00F62C79">
            <w:pPr>
              <w:jc w:val="center"/>
              <w:rPr>
                <w:rFonts w:cstheme="minorHAnsi"/>
              </w:rPr>
            </w:pPr>
          </w:p>
        </w:tc>
        <w:tc>
          <w:tcPr>
            <w:tcW w:w="3600" w:type="dxa"/>
          </w:tcPr>
          <w:p w14:paraId="4E85B70D" w14:textId="77777777" w:rsidR="00573020" w:rsidRPr="009F6181" w:rsidRDefault="00573020" w:rsidP="00F62C79">
            <w:pPr>
              <w:jc w:val="center"/>
              <w:rPr>
                <w:rFonts w:cstheme="minorHAnsi"/>
              </w:rPr>
            </w:pPr>
            <w:r w:rsidRPr="009F6181">
              <w:rPr>
                <w:rFonts w:cstheme="minorHAnsi"/>
              </w:rPr>
              <w:t>Humulene epoxide II</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7AF6B651" w14:textId="7407138B" w:rsidR="00B94730" w:rsidRPr="009F6181" w:rsidRDefault="00B94730" w:rsidP="00F62C79">
            <w:pPr>
              <w:jc w:val="center"/>
              <w:rPr>
                <w:rFonts w:cstheme="minorHAnsi"/>
              </w:rPr>
            </w:pPr>
          </w:p>
        </w:tc>
        <w:tc>
          <w:tcPr>
            <w:tcW w:w="2335" w:type="dxa"/>
          </w:tcPr>
          <w:p w14:paraId="65BD4752" w14:textId="46A60830" w:rsidR="00573020" w:rsidRPr="009F6181" w:rsidRDefault="00573020" w:rsidP="00F62C79">
            <w:pPr>
              <w:jc w:val="center"/>
              <w:rPr>
                <w:rFonts w:cstheme="minorHAnsi"/>
                <w:shd w:val="clear" w:color="auto" w:fill="FFFFFF"/>
              </w:rPr>
            </w:pPr>
            <w:r w:rsidRPr="009F6181">
              <w:rPr>
                <w:rFonts w:cstheme="minorHAnsi"/>
                <w:shd w:val="clear" w:color="auto" w:fill="FFFFFF"/>
              </w:rPr>
              <w:t>10704181</w:t>
            </w:r>
          </w:p>
        </w:tc>
      </w:tr>
      <w:tr w:rsidR="00573020" w:rsidRPr="009F6181" w14:paraId="17D58FB1" w14:textId="77777777" w:rsidTr="00F62C79">
        <w:trPr>
          <w:trHeight w:val="20"/>
        </w:trPr>
        <w:tc>
          <w:tcPr>
            <w:tcW w:w="1165" w:type="dxa"/>
            <w:vMerge/>
          </w:tcPr>
          <w:p w14:paraId="49EA40D8" w14:textId="77777777" w:rsidR="00573020" w:rsidRPr="009F6181" w:rsidRDefault="00573020" w:rsidP="00F62C79">
            <w:pPr>
              <w:jc w:val="center"/>
              <w:rPr>
                <w:rFonts w:cstheme="minorHAnsi"/>
              </w:rPr>
            </w:pPr>
          </w:p>
        </w:tc>
        <w:tc>
          <w:tcPr>
            <w:tcW w:w="2250" w:type="dxa"/>
            <w:vMerge/>
          </w:tcPr>
          <w:p w14:paraId="3AC6850C" w14:textId="77777777" w:rsidR="00573020" w:rsidRPr="009F6181" w:rsidRDefault="00573020" w:rsidP="00F62C79">
            <w:pPr>
              <w:jc w:val="center"/>
              <w:rPr>
                <w:rFonts w:cstheme="minorHAnsi"/>
              </w:rPr>
            </w:pPr>
          </w:p>
        </w:tc>
        <w:tc>
          <w:tcPr>
            <w:tcW w:w="3600" w:type="dxa"/>
          </w:tcPr>
          <w:p w14:paraId="0CEA4E12" w14:textId="77777777" w:rsidR="00573020" w:rsidRPr="009F6181" w:rsidRDefault="00573020" w:rsidP="00F62C79">
            <w:pPr>
              <w:jc w:val="center"/>
              <w:rPr>
                <w:rFonts w:cstheme="minorHAnsi"/>
              </w:rPr>
            </w:pPr>
            <w:proofErr w:type="spellStart"/>
            <w:r w:rsidRPr="009F6181">
              <w:rPr>
                <w:rFonts w:cstheme="minorHAnsi"/>
              </w:rPr>
              <w:t>Isocaryophyllene</w:t>
            </w:r>
            <w:proofErr w:type="spellEnd"/>
            <w:r w:rsidRPr="009F6181">
              <w:rPr>
                <w:rFonts w:cstheme="minorHAnsi"/>
              </w:rPr>
              <w:t xml:space="preserve"> oxid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6CEAEA62" w14:textId="7ACC5BCA" w:rsidR="00B94730" w:rsidRPr="009F6181" w:rsidRDefault="00B94730" w:rsidP="00F62C79">
            <w:pPr>
              <w:jc w:val="center"/>
              <w:rPr>
                <w:rFonts w:cstheme="minorHAnsi"/>
              </w:rPr>
            </w:pPr>
          </w:p>
        </w:tc>
        <w:tc>
          <w:tcPr>
            <w:tcW w:w="2335" w:type="dxa"/>
          </w:tcPr>
          <w:p w14:paraId="0B2EA751" w14:textId="5A0D15BC" w:rsidR="00573020" w:rsidRPr="009F6181" w:rsidRDefault="00573020" w:rsidP="00F62C79">
            <w:pPr>
              <w:jc w:val="center"/>
              <w:rPr>
                <w:rFonts w:cstheme="minorHAnsi"/>
                <w:shd w:val="clear" w:color="auto" w:fill="FFFFFF"/>
              </w:rPr>
            </w:pPr>
            <w:r w:rsidRPr="009F6181">
              <w:rPr>
                <w:rFonts w:cstheme="minorHAnsi"/>
                <w:shd w:val="clear" w:color="auto" w:fill="FFFFFF"/>
              </w:rPr>
              <w:t>1742211</w:t>
            </w:r>
          </w:p>
        </w:tc>
      </w:tr>
      <w:tr w:rsidR="00573020" w:rsidRPr="009F6181" w14:paraId="23335C8A" w14:textId="77777777" w:rsidTr="00F62C79">
        <w:trPr>
          <w:trHeight w:val="20"/>
        </w:trPr>
        <w:tc>
          <w:tcPr>
            <w:tcW w:w="1165" w:type="dxa"/>
            <w:vMerge/>
          </w:tcPr>
          <w:p w14:paraId="76F634CA" w14:textId="77777777" w:rsidR="00573020" w:rsidRPr="009F6181" w:rsidRDefault="00573020" w:rsidP="00F62C79">
            <w:pPr>
              <w:jc w:val="center"/>
              <w:rPr>
                <w:rFonts w:cstheme="minorHAnsi"/>
              </w:rPr>
            </w:pPr>
          </w:p>
        </w:tc>
        <w:tc>
          <w:tcPr>
            <w:tcW w:w="2250" w:type="dxa"/>
            <w:vMerge/>
          </w:tcPr>
          <w:p w14:paraId="5E543220" w14:textId="77777777" w:rsidR="00573020" w:rsidRPr="009F6181" w:rsidRDefault="00573020" w:rsidP="00F62C79">
            <w:pPr>
              <w:jc w:val="center"/>
              <w:rPr>
                <w:rFonts w:cstheme="minorHAnsi"/>
              </w:rPr>
            </w:pPr>
          </w:p>
        </w:tc>
        <w:tc>
          <w:tcPr>
            <w:tcW w:w="3600" w:type="dxa"/>
          </w:tcPr>
          <w:p w14:paraId="0A3FB82A" w14:textId="77777777" w:rsidR="00573020" w:rsidRPr="009F6181" w:rsidRDefault="00573020" w:rsidP="00F62C79">
            <w:pPr>
              <w:jc w:val="center"/>
              <w:rPr>
                <w:rFonts w:cstheme="minorHAnsi"/>
              </w:rPr>
            </w:pPr>
            <w:r w:rsidRPr="009F6181">
              <w:rPr>
                <w:rFonts w:cstheme="minorHAnsi"/>
              </w:rPr>
              <w:t>Isospathulen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5F13E27F" w14:textId="13C1BB6B" w:rsidR="00B94730" w:rsidRPr="009F6181" w:rsidRDefault="00B94730" w:rsidP="00F62C79">
            <w:pPr>
              <w:jc w:val="center"/>
              <w:rPr>
                <w:rFonts w:cstheme="minorHAnsi"/>
              </w:rPr>
            </w:pPr>
          </w:p>
        </w:tc>
        <w:tc>
          <w:tcPr>
            <w:tcW w:w="2335" w:type="dxa"/>
          </w:tcPr>
          <w:p w14:paraId="18E4F90E" w14:textId="5445346E" w:rsidR="00573020" w:rsidRPr="009F6181" w:rsidRDefault="00573020" w:rsidP="00F62C79">
            <w:pPr>
              <w:jc w:val="center"/>
              <w:rPr>
                <w:rFonts w:cstheme="minorHAnsi"/>
                <w:shd w:val="clear" w:color="auto" w:fill="FFFFFF"/>
              </w:rPr>
            </w:pPr>
            <w:r w:rsidRPr="009F6181">
              <w:rPr>
                <w:rFonts w:cstheme="minorHAnsi"/>
                <w:shd w:val="clear" w:color="auto" w:fill="FFFFFF"/>
              </w:rPr>
              <w:t>14038848</w:t>
            </w:r>
          </w:p>
        </w:tc>
      </w:tr>
      <w:tr w:rsidR="00573020" w:rsidRPr="009F6181" w14:paraId="07A37DB7" w14:textId="77777777" w:rsidTr="00F62C79">
        <w:trPr>
          <w:trHeight w:val="20"/>
        </w:trPr>
        <w:tc>
          <w:tcPr>
            <w:tcW w:w="1165" w:type="dxa"/>
            <w:vMerge/>
          </w:tcPr>
          <w:p w14:paraId="0471D46E" w14:textId="77777777" w:rsidR="00573020" w:rsidRPr="009F6181" w:rsidRDefault="00573020" w:rsidP="00F62C79">
            <w:pPr>
              <w:jc w:val="center"/>
              <w:rPr>
                <w:rFonts w:cstheme="minorHAnsi"/>
              </w:rPr>
            </w:pPr>
          </w:p>
        </w:tc>
        <w:tc>
          <w:tcPr>
            <w:tcW w:w="2250" w:type="dxa"/>
            <w:vMerge/>
          </w:tcPr>
          <w:p w14:paraId="1DEF3F94" w14:textId="77777777" w:rsidR="00573020" w:rsidRPr="009F6181" w:rsidRDefault="00573020" w:rsidP="00F62C79">
            <w:pPr>
              <w:jc w:val="center"/>
              <w:rPr>
                <w:rFonts w:cstheme="minorHAnsi"/>
              </w:rPr>
            </w:pPr>
          </w:p>
        </w:tc>
        <w:tc>
          <w:tcPr>
            <w:tcW w:w="3600" w:type="dxa"/>
          </w:tcPr>
          <w:p w14:paraId="20C2860F" w14:textId="77777777" w:rsidR="00573020" w:rsidRPr="009F6181" w:rsidRDefault="00573020" w:rsidP="00F62C79">
            <w:pPr>
              <w:jc w:val="center"/>
              <w:rPr>
                <w:rFonts w:cstheme="minorHAnsi"/>
              </w:rPr>
            </w:pPr>
            <w:r w:rsidRPr="009F6181">
              <w:rPr>
                <w:rFonts w:cstheme="minorHAnsi"/>
              </w:rPr>
              <w:t>Myrten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7E66CC68" w14:textId="4988D0E4" w:rsidR="00B94730" w:rsidRPr="009F6181" w:rsidRDefault="00B94730" w:rsidP="00F62C79">
            <w:pPr>
              <w:jc w:val="center"/>
              <w:rPr>
                <w:rFonts w:cstheme="minorHAnsi"/>
              </w:rPr>
            </w:pPr>
          </w:p>
        </w:tc>
        <w:tc>
          <w:tcPr>
            <w:tcW w:w="2335" w:type="dxa"/>
          </w:tcPr>
          <w:p w14:paraId="48BCA219" w14:textId="186D7007" w:rsidR="00573020" w:rsidRPr="009F6181" w:rsidRDefault="00573020" w:rsidP="00F62C79">
            <w:pPr>
              <w:jc w:val="center"/>
              <w:rPr>
                <w:rFonts w:cstheme="minorHAnsi"/>
                <w:shd w:val="clear" w:color="auto" w:fill="FFFFFF"/>
              </w:rPr>
            </w:pPr>
            <w:r w:rsidRPr="009F6181">
              <w:rPr>
                <w:rFonts w:cstheme="minorHAnsi"/>
                <w:shd w:val="clear" w:color="auto" w:fill="FFFFFF"/>
              </w:rPr>
              <w:t>10582</w:t>
            </w:r>
          </w:p>
        </w:tc>
      </w:tr>
      <w:tr w:rsidR="00573020" w:rsidRPr="009F6181" w14:paraId="3A004C04" w14:textId="77777777" w:rsidTr="00F62C79">
        <w:trPr>
          <w:trHeight w:val="20"/>
        </w:trPr>
        <w:tc>
          <w:tcPr>
            <w:tcW w:w="1165" w:type="dxa"/>
            <w:vMerge/>
          </w:tcPr>
          <w:p w14:paraId="261A86C9" w14:textId="77777777" w:rsidR="00573020" w:rsidRPr="009F6181" w:rsidRDefault="00573020" w:rsidP="00F62C79">
            <w:pPr>
              <w:jc w:val="center"/>
              <w:rPr>
                <w:rFonts w:cstheme="minorHAnsi"/>
              </w:rPr>
            </w:pPr>
          </w:p>
        </w:tc>
        <w:tc>
          <w:tcPr>
            <w:tcW w:w="2250" w:type="dxa"/>
            <w:vMerge/>
          </w:tcPr>
          <w:p w14:paraId="62B1946D" w14:textId="77777777" w:rsidR="00573020" w:rsidRPr="009F6181" w:rsidRDefault="00573020" w:rsidP="00F62C79">
            <w:pPr>
              <w:jc w:val="center"/>
              <w:rPr>
                <w:rFonts w:cstheme="minorHAnsi"/>
              </w:rPr>
            </w:pPr>
          </w:p>
        </w:tc>
        <w:tc>
          <w:tcPr>
            <w:tcW w:w="3600" w:type="dxa"/>
          </w:tcPr>
          <w:p w14:paraId="794FDD74" w14:textId="77777777" w:rsidR="00573020" w:rsidRPr="009F6181" w:rsidRDefault="00573020" w:rsidP="00F62C79">
            <w:pPr>
              <w:jc w:val="center"/>
              <w:rPr>
                <w:rFonts w:cstheme="minorHAnsi"/>
              </w:rPr>
            </w:pPr>
            <w:r w:rsidRPr="009F6181">
              <w:rPr>
                <w:rFonts w:cstheme="minorHAnsi"/>
              </w:rPr>
              <w:t>p-Cymen-8-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5197F768" w14:textId="619DAF02" w:rsidR="00B94730" w:rsidRPr="009F6181" w:rsidRDefault="00B94730" w:rsidP="00F62C79">
            <w:pPr>
              <w:jc w:val="center"/>
              <w:rPr>
                <w:rFonts w:cstheme="minorHAnsi"/>
              </w:rPr>
            </w:pPr>
          </w:p>
        </w:tc>
        <w:tc>
          <w:tcPr>
            <w:tcW w:w="2335" w:type="dxa"/>
          </w:tcPr>
          <w:p w14:paraId="4DFB3A81" w14:textId="6ECD8A73" w:rsidR="00573020" w:rsidRPr="009F6181" w:rsidRDefault="00573020" w:rsidP="00F62C79">
            <w:pPr>
              <w:jc w:val="center"/>
              <w:rPr>
                <w:rFonts w:cstheme="minorHAnsi"/>
                <w:shd w:val="clear" w:color="auto" w:fill="FFFFFF"/>
              </w:rPr>
            </w:pPr>
            <w:r w:rsidRPr="009F6181">
              <w:rPr>
                <w:rFonts w:cstheme="minorHAnsi"/>
                <w:shd w:val="clear" w:color="auto" w:fill="FFFFFF"/>
              </w:rPr>
              <w:t>14529</w:t>
            </w:r>
          </w:p>
        </w:tc>
      </w:tr>
      <w:tr w:rsidR="00573020" w:rsidRPr="009F6181" w14:paraId="21C58285" w14:textId="77777777" w:rsidTr="00F62C79">
        <w:trPr>
          <w:trHeight w:val="20"/>
        </w:trPr>
        <w:tc>
          <w:tcPr>
            <w:tcW w:w="1165" w:type="dxa"/>
            <w:vMerge/>
          </w:tcPr>
          <w:p w14:paraId="38711789" w14:textId="77777777" w:rsidR="00573020" w:rsidRPr="009F6181" w:rsidRDefault="00573020" w:rsidP="00F62C79">
            <w:pPr>
              <w:jc w:val="center"/>
              <w:rPr>
                <w:rFonts w:cstheme="minorHAnsi"/>
              </w:rPr>
            </w:pPr>
          </w:p>
        </w:tc>
        <w:tc>
          <w:tcPr>
            <w:tcW w:w="2250" w:type="dxa"/>
            <w:vMerge/>
          </w:tcPr>
          <w:p w14:paraId="65A0B3B1" w14:textId="77777777" w:rsidR="00573020" w:rsidRPr="009F6181" w:rsidRDefault="00573020" w:rsidP="00F62C79">
            <w:pPr>
              <w:jc w:val="center"/>
              <w:rPr>
                <w:rFonts w:cstheme="minorHAnsi"/>
              </w:rPr>
            </w:pPr>
          </w:p>
        </w:tc>
        <w:tc>
          <w:tcPr>
            <w:tcW w:w="3600" w:type="dxa"/>
          </w:tcPr>
          <w:p w14:paraId="0F5C6E6D" w14:textId="77777777" w:rsidR="00573020" w:rsidRPr="009F6181" w:rsidRDefault="00573020" w:rsidP="00F62C79">
            <w:pPr>
              <w:jc w:val="center"/>
              <w:rPr>
                <w:rFonts w:cstheme="minorHAnsi"/>
              </w:rPr>
            </w:pPr>
            <w:proofErr w:type="spellStart"/>
            <w:r w:rsidRPr="009F6181">
              <w:rPr>
                <w:rFonts w:cstheme="minorHAnsi"/>
              </w:rPr>
              <w:t>Piperitenone</w:t>
            </w:r>
            <w:proofErr w:type="spellEnd"/>
            <w:r w:rsidRPr="009F6181">
              <w:rPr>
                <w:rFonts w:cstheme="minorHAnsi"/>
              </w:rPr>
              <w:t xml:space="preserve"> oxid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611A6DBB" w14:textId="07EFA367" w:rsidR="00B94730" w:rsidRPr="009F6181" w:rsidRDefault="00B94730" w:rsidP="00F62C79">
            <w:pPr>
              <w:jc w:val="center"/>
              <w:rPr>
                <w:rFonts w:cstheme="minorHAnsi"/>
              </w:rPr>
            </w:pPr>
          </w:p>
        </w:tc>
        <w:tc>
          <w:tcPr>
            <w:tcW w:w="2335" w:type="dxa"/>
          </w:tcPr>
          <w:p w14:paraId="4DF0965E" w14:textId="0B76F781" w:rsidR="00573020" w:rsidRPr="009F6181" w:rsidRDefault="00573020" w:rsidP="00F62C79">
            <w:pPr>
              <w:jc w:val="center"/>
              <w:rPr>
                <w:rFonts w:cstheme="minorHAnsi"/>
                <w:shd w:val="clear" w:color="auto" w:fill="FFFFFF"/>
              </w:rPr>
            </w:pPr>
            <w:r w:rsidRPr="009F6181">
              <w:rPr>
                <w:rFonts w:cstheme="minorHAnsi"/>
                <w:shd w:val="clear" w:color="auto" w:fill="FFFFFF"/>
              </w:rPr>
              <w:t>61942</w:t>
            </w:r>
          </w:p>
        </w:tc>
      </w:tr>
      <w:tr w:rsidR="00573020" w:rsidRPr="009F6181" w14:paraId="1A523098" w14:textId="77777777" w:rsidTr="00F62C79">
        <w:trPr>
          <w:trHeight w:val="20"/>
        </w:trPr>
        <w:tc>
          <w:tcPr>
            <w:tcW w:w="1165" w:type="dxa"/>
            <w:vMerge/>
          </w:tcPr>
          <w:p w14:paraId="312CF126" w14:textId="77777777" w:rsidR="00573020" w:rsidRPr="009F6181" w:rsidRDefault="00573020" w:rsidP="00F62C79">
            <w:pPr>
              <w:jc w:val="center"/>
              <w:rPr>
                <w:rFonts w:cstheme="minorHAnsi"/>
              </w:rPr>
            </w:pPr>
          </w:p>
        </w:tc>
        <w:tc>
          <w:tcPr>
            <w:tcW w:w="2250" w:type="dxa"/>
            <w:vMerge/>
          </w:tcPr>
          <w:p w14:paraId="242C0790" w14:textId="77777777" w:rsidR="00573020" w:rsidRPr="009F6181" w:rsidRDefault="00573020" w:rsidP="00F62C79">
            <w:pPr>
              <w:jc w:val="center"/>
              <w:rPr>
                <w:rFonts w:cstheme="minorHAnsi"/>
              </w:rPr>
            </w:pPr>
          </w:p>
        </w:tc>
        <w:tc>
          <w:tcPr>
            <w:tcW w:w="3600" w:type="dxa"/>
          </w:tcPr>
          <w:p w14:paraId="25ED88B8" w14:textId="77777777" w:rsidR="00573020" w:rsidRPr="009F6181" w:rsidRDefault="00573020" w:rsidP="00F62C79">
            <w:pPr>
              <w:jc w:val="center"/>
              <w:rPr>
                <w:rFonts w:cstheme="minorHAnsi"/>
              </w:rPr>
            </w:pPr>
            <w:r w:rsidRPr="009F6181">
              <w:rPr>
                <w:rFonts w:cstheme="minorHAnsi"/>
              </w:rPr>
              <w:t>trans-Sabin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482AE119" w14:textId="6805146D" w:rsidR="00B94730" w:rsidRPr="009F6181" w:rsidRDefault="00B94730" w:rsidP="00F62C79">
            <w:pPr>
              <w:jc w:val="center"/>
              <w:rPr>
                <w:rFonts w:cstheme="minorHAnsi"/>
              </w:rPr>
            </w:pPr>
          </w:p>
        </w:tc>
        <w:tc>
          <w:tcPr>
            <w:tcW w:w="2335" w:type="dxa"/>
          </w:tcPr>
          <w:p w14:paraId="300A685B" w14:textId="3099FBDD" w:rsidR="00573020" w:rsidRPr="009F6181" w:rsidRDefault="00573020" w:rsidP="00F62C79">
            <w:pPr>
              <w:jc w:val="center"/>
              <w:rPr>
                <w:rFonts w:cstheme="minorHAnsi"/>
                <w:shd w:val="clear" w:color="auto" w:fill="FFFFFF"/>
              </w:rPr>
            </w:pPr>
            <w:r w:rsidRPr="009F6181">
              <w:rPr>
                <w:rFonts w:cstheme="minorHAnsi"/>
                <w:shd w:val="clear" w:color="auto" w:fill="FFFFFF"/>
              </w:rPr>
              <w:t>6429076</w:t>
            </w:r>
          </w:p>
        </w:tc>
      </w:tr>
      <w:tr w:rsidR="00573020" w:rsidRPr="009F6181" w14:paraId="3C31D24A" w14:textId="77777777" w:rsidTr="00F62C79">
        <w:trPr>
          <w:trHeight w:val="20"/>
        </w:trPr>
        <w:tc>
          <w:tcPr>
            <w:tcW w:w="1165" w:type="dxa"/>
            <w:vMerge/>
          </w:tcPr>
          <w:p w14:paraId="5E1F0046" w14:textId="77777777" w:rsidR="00573020" w:rsidRPr="009F6181" w:rsidRDefault="00573020" w:rsidP="00F62C79">
            <w:pPr>
              <w:jc w:val="center"/>
              <w:rPr>
                <w:rFonts w:cstheme="minorHAnsi"/>
              </w:rPr>
            </w:pPr>
          </w:p>
        </w:tc>
        <w:tc>
          <w:tcPr>
            <w:tcW w:w="2250" w:type="dxa"/>
            <w:vMerge/>
          </w:tcPr>
          <w:p w14:paraId="665A5B17" w14:textId="77777777" w:rsidR="00573020" w:rsidRPr="009F6181" w:rsidRDefault="00573020" w:rsidP="00F62C79">
            <w:pPr>
              <w:jc w:val="center"/>
              <w:rPr>
                <w:rFonts w:cstheme="minorHAnsi"/>
              </w:rPr>
            </w:pPr>
          </w:p>
        </w:tc>
        <w:tc>
          <w:tcPr>
            <w:tcW w:w="3600" w:type="dxa"/>
          </w:tcPr>
          <w:p w14:paraId="122B58C3" w14:textId="77777777" w:rsidR="00573020" w:rsidRPr="009F6181" w:rsidRDefault="00573020" w:rsidP="00F62C79">
            <w:pPr>
              <w:jc w:val="center"/>
              <w:rPr>
                <w:rFonts w:cstheme="minorHAnsi"/>
              </w:rPr>
            </w:pPr>
            <w:r w:rsidRPr="009F6181">
              <w:rPr>
                <w:rFonts w:cstheme="minorHAnsi"/>
              </w:rPr>
              <w:t>Verbeno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33655D25" w14:textId="24A2BCA2" w:rsidR="00B94730" w:rsidRPr="009F6181" w:rsidRDefault="00B94730" w:rsidP="00F62C79">
            <w:pPr>
              <w:jc w:val="center"/>
              <w:rPr>
                <w:rFonts w:cstheme="minorHAnsi"/>
              </w:rPr>
            </w:pPr>
          </w:p>
        </w:tc>
        <w:tc>
          <w:tcPr>
            <w:tcW w:w="2335" w:type="dxa"/>
          </w:tcPr>
          <w:p w14:paraId="52B31B79" w14:textId="1FFD89ED" w:rsidR="00573020" w:rsidRPr="009F6181" w:rsidRDefault="00573020" w:rsidP="00F62C79">
            <w:pPr>
              <w:jc w:val="center"/>
              <w:rPr>
                <w:rFonts w:cstheme="minorHAnsi"/>
                <w:shd w:val="clear" w:color="auto" w:fill="FFFFFF"/>
              </w:rPr>
            </w:pPr>
            <w:r w:rsidRPr="009F6181">
              <w:rPr>
                <w:rFonts w:cstheme="minorHAnsi"/>
                <w:shd w:val="clear" w:color="auto" w:fill="FFFFFF"/>
              </w:rPr>
              <w:t>29025</w:t>
            </w:r>
          </w:p>
        </w:tc>
      </w:tr>
      <w:tr w:rsidR="00573020" w:rsidRPr="009F6181" w14:paraId="12FCA683" w14:textId="77777777" w:rsidTr="00F62C79">
        <w:trPr>
          <w:trHeight w:val="20"/>
        </w:trPr>
        <w:tc>
          <w:tcPr>
            <w:tcW w:w="1165" w:type="dxa"/>
            <w:vMerge/>
          </w:tcPr>
          <w:p w14:paraId="5E5D38D9" w14:textId="77777777" w:rsidR="00573020" w:rsidRPr="009F6181" w:rsidRDefault="00573020" w:rsidP="00F62C79">
            <w:pPr>
              <w:jc w:val="center"/>
              <w:rPr>
                <w:rFonts w:cstheme="minorHAnsi"/>
              </w:rPr>
            </w:pPr>
          </w:p>
        </w:tc>
        <w:tc>
          <w:tcPr>
            <w:tcW w:w="2250" w:type="dxa"/>
            <w:vMerge/>
          </w:tcPr>
          <w:p w14:paraId="395AC01D" w14:textId="77777777" w:rsidR="00573020" w:rsidRPr="009F6181" w:rsidRDefault="00573020" w:rsidP="00F62C79">
            <w:pPr>
              <w:jc w:val="center"/>
              <w:rPr>
                <w:rFonts w:cstheme="minorHAnsi"/>
              </w:rPr>
            </w:pPr>
          </w:p>
        </w:tc>
        <w:tc>
          <w:tcPr>
            <w:tcW w:w="3600" w:type="dxa"/>
          </w:tcPr>
          <w:p w14:paraId="211089EF" w14:textId="77777777" w:rsidR="00573020" w:rsidRPr="009F6181" w:rsidRDefault="00573020" w:rsidP="00F62C79">
            <w:pPr>
              <w:jc w:val="center"/>
              <w:rPr>
                <w:rFonts w:cstheme="minorHAnsi"/>
              </w:rPr>
            </w:pPr>
            <w:r w:rsidRPr="009F6181">
              <w:rPr>
                <w:rFonts w:cstheme="minorHAnsi"/>
              </w:rPr>
              <w:t>α-Selin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6988E5DC" w14:textId="23F8F660" w:rsidR="00B94730" w:rsidRPr="009F6181" w:rsidRDefault="00B94730" w:rsidP="00F62C79">
            <w:pPr>
              <w:jc w:val="center"/>
              <w:rPr>
                <w:rFonts w:cstheme="minorHAnsi"/>
              </w:rPr>
            </w:pPr>
          </w:p>
        </w:tc>
        <w:tc>
          <w:tcPr>
            <w:tcW w:w="2335" w:type="dxa"/>
          </w:tcPr>
          <w:p w14:paraId="43E71425" w14:textId="5ED7CFE2" w:rsidR="00573020" w:rsidRPr="009F6181" w:rsidRDefault="00573020" w:rsidP="00F62C79">
            <w:pPr>
              <w:jc w:val="center"/>
              <w:rPr>
                <w:rFonts w:cstheme="minorHAnsi"/>
                <w:shd w:val="clear" w:color="auto" w:fill="FFFFFF"/>
              </w:rPr>
            </w:pPr>
            <w:r w:rsidRPr="009F6181">
              <w:rPr>
                <w:rFonts w:cstheme="minorHAnsi"/>
                <w:shd w:val="clear" w:color="auto" w:fill="FFFFFF"/>
              </w:rPr>
              <w:t>10856614</w:t>
            </w:r>
          </w:p>
        </w:tc>
      </w:tr>
      <w:tr w:rsidR="00573020" w:rsidRPr="009F6181" w14:paraId="5F771D45" w14:textId="77777777" w:rsidTr="00F62C79">
        <w:trPr>
          <w:trHeight w:val="20"/>
        </w:trPr>
        <w:tc>
          <w:tcPr>
            <w:tcW w:w="1165" w:type="dxa"/>
            <w:vMerge/>
          </w:tcPr>
          <w:p w14:paraId="018CA59E" w14:textId="77777777" w:rsidR="00573020" w:rsidRPr="009F6181" w:rsidRDefault="00573020" w:rsidP="00F62C79">
            <w:pPr>
              <w:jc w:val="center"/>
              <w:rPr>
                <w:rFonts w:cstheme="minorHAnsi"/>
              </w:rPr>
            </w:pPr>
          </w:p>
        </w:tc>
        <w:tc>
          <w:tcPr>
            <w:tcW w:w="2250" w:type="dxa"/>
            <w:vMerge/>
          </w:tcPr>
          <w:p w14:paraId="0BBA5074" w14:textId="77777777" w:rsidR="00573020" w:rsidRPr="009F6181" w:rsidRDefault="00573020" w:rsidP="00F62C79">
            <w:pPr>
              <w:jc w:val="center"/>
              <w:rPr>
                <w:rFonts w:cstheme="minorHAnsi"/>
              </w:rPr>
            </w:pPr>
          </w:p>
        </w:tc>
        <w:tc>
          <w:tcPr>
            <w:tcW w:w="3600" w:type="dxa"/>
          </w:tcPr>
          <w:p w14:paraId="12037A0D" w14:textId="77777777" w:rsidR="00573020" w:rsidRPr="009F6181" w:rsidRDefault="00573020" w:rsidP="00F62C79">
            <w:pPr>
              <w:jc w:val="center"/>
              <w:rPr>
                <w:rFonts w:cstheme="minorHAnsi"/>
              </w:rPr>
            </w:pPr>
            <w:r w:rsidRPr="009F6181">
              <w:rPr>
                <w:rFonts w:cstheme="minorHAnsi"/>
              </w:rPr>
              <w:t>α-Terpin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05AD3282" w14:textId="12884D20" w:rsidR="00B94730" w:rsidRPr="009F6181" w:rsidRDefault="00B94730" w:rsidP="00F62C79">
            <w:pPr>
              <w:jc w:val="center"/>
              <w:rPr>
                <w:rFonts w:cstheme="minorHAnsi"/>
              </w:rPr>
            </w:pPr>
          </w:p>
        </w:tc>
        <w:tc>
          <w:tcPr>
            <w:tcW w:w="2335" w:type="dxa"/>
          </w:tcPr>
          <w:p w14:paraId="60776553" w14:textId="5082600B" w:rsidR="00573020" w:rsidRPr="009F6181" w:rsidRDefault="00573020" w:rsidP="00F62C79">
            <w:pPr>
              <w:jc w:val="center"/>
              <w:rPr>
                <w:rFonts w:cstheme="minorHAnsi"/>
                <w:shd w:val="clear" w:color="auto" w:fill="FFFFFF"/>
              </w:rPr>
            </w:pPr>
            <w:r w:rsidRPr="009F6181">
              <w:rPr>
                <w:rFonts w:cstheme="minorHAnsi"/>
                <w:shd w:val="clear" w:color="auto" w:fill="FFFFFF"/>
              </w:rPr>
              <w:t>7462</w:t>
            </w:r>
          </w:p>
        </w:tc>
      </w:tr>
      <w:tr w:rsidR="00573020" w:rsidRPr="009F6181" w14:paraId="09D3214D" w14:textId="77777777" w:rsidTr="00F62C79">
        <w:trPr>
          <w:trHeight w:val="20"/>
        </w:trPr>
        <w:tc>
          <w:tcPr>
            <w:tcW w:w="1165" w:type="dxa"/>
            <w:vMerge/>
          </w:tcPr>
          <w:p w14:paraId="77AAC8D0" w14:textId="77777777" w:rsidR="00573020" w:rsidRPr="009F6181" w:rsidRDefault="00573020" w:rsidP="00F62C79">
            <w:pPr>
              <w:jc w:val="center"/>
              <w:rPr>
                <w:rFonts w:cstheme="minorHAnsi"/>
              </w:rPr>
            </w:pPr>
          </w:p>
        </w:tc>
        <w:tc>
          <w:tcPr>
            <w:tcW w:w="2250" w:type="dxa"/>
            <w:vMerge/>
          </w:tcPr>
          <w:p w14:paraId="6DE6D137" w14:textId="77777777" w:rsidR="00573020" w:rsidRPr="009F6181" w:rsidRDefault="00573020" w:rsidP="00F62C79">
            <w:pPr>
              <w:jc w:val="center"/>
              <w:rPr>
                <w:rFonts w:cstheme="minorHAnsi"/>
              </w:rPr>
            </w:pPr>
          </w:p>
        </w:tc>
        <w:tc>
          <w:tcPr>
            <w:tcW w:w="3600" w:type="dxa"/>
          </w:tcPr>
          <w:p w14:paraId="5AC5CC72" w14:textId="77777777" w:rsidR="00573020" w:rsidRPr="009F6181" w:rsidRDefault="00573020" w:rsidP="00F62C79">
            <w:pPr>
              <w:jc w:val="center"/>
              <w:rPr>
                <w:rFonts w:cstheme="minorHAnsi"/>
              </w:rPr>
            </w:pPr>
            <w:r w:rsidRPr="009F6181">
              <w:rPr>
                <w:rFonts w:cstheme="minorHAnsi"/>
              </w:rPr>
              <w:t>β-Eudesm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4AF51C59" w14:textId="2A6E0BC2" w:rsidR="00B94730" w:rsidRPr="009F6181" w:rsidRDefault="00B94730" w:rsidP="00F62C79">
            <w:pPr>
              <w:jc w:val="center"/>
              <w:rPr>
                <w:rFonts w:cstheme="minorHAnsi"/>
              </w:rPr>
            </w:pPr>
          </w:p>
        </w:tc>
        <w:tc>
          <w:tcPr>
            <w:tcW w:w="2335" w:type="dxa"/>
          </w:tcPr>
          <w:p w14:paraId="384D556E" w14:textId="671C3A65" w:rsidR="00573020" w:rsidRPr="009F6181" w:rsidRDefault="00573020" w:rsidP="00F62C79">
            <w:pPr>
              <w:jc w:val="center"/>
              <w:rPr>
                <w:rFonts w:cstheme="minorHAnsi"/>
                <w:shd w:val="clear" w:color="auto" w:fill="FFFFFF"/>
              </w:rPr>
            </w:pPr>
            <w:r w:rsidRPr="009F6181">
              <w:rPr>
                <w:rFonts w:cstheme="minorHAnsi"/>
                <w:shd w:val="clear" w:color="auto" w:fill="FFFFFF"/>
              </w:rPr>
              <w:lastRenderedPageBreak/>
              <w:t>91457</w:t>
            </w:r>
          </w:p>
        </w:tc>
      </w:tr>
      <w:tr w:rsidR="00573020" w:rsidRPr="009F6181" w14:paraId="33D53AA4" w14:textId="77777777" w:rsidTr="00F62C79">
        <w:trPr>
          <w:trHeight w:val="20"/>
        </w:trPr>
        <w:tc>
          <w:tcPr>
            <w:tcW w:w="1165" w:type="dxa"/>
            <w:vMerge/>
          </w:tcPr>
          <w:p w14:paraId="03B12D44" w14:textId="77777777" w:rsidR="00573020" w:rsidRPr="009F6181" w:rsidRDefault="00573020" w:rsidP="00F62C79">
            <w:pPr>
              <w:jc w:val="center"/>
              <w:rPr>
                <w:rFonts w:cstheme="minorHAnsi"/>
              </w:rPr>
            </w:pPr>
          </w:p>
        </w:tc>
        <w:tc>
          <w:tcPr>
            <w:tcW w:w="2250" w:type="dxa"/>
            <w:vMerge/>
          </w:tcPr>
          <w:p w14:paraId="3F223636" w14:textId="77777777" w:rsidR="00573020" w:rsidRPr="009F6181" w:rsidRDefault="00573020" w:rsidP="00F62C79">
            <w:pPr>
              <w:jc w:val="center"/>
              <w:rPr>
                <w:rFonts w:cstheme="minorHAnsi"/>
              </w:rPr>
            </w:pPr>
          </w:p>
        </w:tc>
        <w:tc>
          <w:tcPr>
            <w:tcW w:w="3600" w:type="dxa"/>
          </w:tcPr>
          <w:p w14:paraId="470B902E" w14:textId="77777777" w:rsidR="00573020" w:rsidRPr="009F6181" w:rsidRDefault="00573020" w:rsidP="00F62C79">
            <w:pPr>
              <w:jc w:val="center"/>
              <w:rPr>
                <w:rFonts w:cstheme="minorHAnsi"/>
              </w:rPr>
            </w:pPr>
            <w:r w:rsidRPr="009F6181">
              <w:rPr>
                <w:rFonts w:cstheme="minorHAnsi"/>
              </w:rPr>
              <w:t>β-Selinene</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1E868B6A" w14:textId="6D53E881" w:rsidR="009F6181" w:rsidRPr="009F6181" w:rsidRDefault="009F6181" w:rsidP="00F62C79">
            <w:pPr>
              <w:jc w:val="center"/>
              <w:rPr>
                <w:rFonts w:cstheme="minorHAnsi"/>
              </w:rPr>
            </w:pPr>
          </w:p>
        </w:tc>
        <w:tc>
          <w:tcPr>
            <w:tcW w:w="2335" w:type="dxa"/>
          </w:tcPr>
          <w:p w14:paraId="2A9F1429" w14:textId="58C11762" w:rsidR="00573020" w:rsidRPr="009F6181" w:rsidRDefault="00573020" w:rsidP="00F62C79">
            <w:pPr>
              <w:jc w:val="center"/>
              <w:rPr>
                <w:rFonts w:cstheme="minorHAnsi"/>
                <w:shd w:val="clear" w:color="auto" w:fill="FFFFFF"/>
              </w:rPr>
            </w:pPr>
            <w:r w:rsidRPr="009F6181">
              <w:rPr>
                <w:rFonts w:cstheme="minorHAnsi"/>
                <w:shd w:val="clear" w:color="auto" w:fill="FFFFFF"/>
              </w:rPr>
              <w:t>442393</w:t>
            </w:r>
          </w:p>
        </w:tc>
      </w:tr>
      <w:tr w:rsidR="00573020" w:rsidRPr="009F6181" w14:paraId="03709329" w14:textId="77777777" w:rsidTr="00F62C79">
        <w:trPr>
          <w:trHeight w:val="28"/>
        </w:trPr>
        <w:tc>
          <w:tcPr>
            <w:tcW w:w="1165" w:type="dxa"/>
            <w:vMerge/>
          </w:tcPr>
          <w:p w14:paraId="163785F0" w14:textId="77777777" w:rsidR="00573020" w:rsidRPr="009F6181" w:rsidRDefault="00573020" w:rsidP="00F62C79">
            <w:pPr>
              <w:jc w:val="center"/>
              <w:rPr>
                <w:rFonts w:cstheme="minorHAnsi"/>
              </w:rPr>
            </w:pPr>
          </w:p>
        </w:tc>
        <w:tc>
          <w:tcPr>
            <w:tcW w:w="2250" w:type="dxa"/>
            <w:vMerge/>
          </w:tcPr>
          <w:p w14:paraId="6B1A124A" w14:textId="77777777" w:rsidR="00573020" w:rsidRPr="009F6181" w:rsidRDefault="00573020" w:rsidP="00F62C79">
            <w:pPr>
              <w:jc w:val="center"/>
              <w:rPr>
                <w:rFonts w:cstheme="minorHAnsi"/>
              </w:rPr>
            </w:pPr>
          </w:p>
        </w:tc>
        <w:tc>
          <w:tcPr>
            <w:tcW w:w="3600" w:type="dxa"/>
          </w:tcPr>
          <w:p w14:paraId="6711B184" w14:textId="77777777" w:rsidR="00573020" w:rsidRPr="009F6181" w:rsidRDefault="00573020" w:rsidP="00F62C79">
            <w:pPr>
              <w:jc w:val="center"/>
              <w:rPr>
                <w:rFonts w:cstheme="minorHAnsi"/>
              </w:rPr>
            </w:pPr>
            <w:r w:rsidRPr="009F6181">
              <w:rPr>
                <w:rFonts w:cstheme="minorHAnsi"/>
              </w:rPr>
              <w:t>Caryophylla-4(12),8(13)-dien-5β-ol</w:t>
            </w:r>
            <w:r w:rsidR="00013137" w:rsidRPr="009F6181">
              <w:rPr>
                <w:rFonts w:cstheme="minorHAnsi"/>
              </w:rPr>
              <w:fldChar w:fldCharType="begin" w:fldLock="1"/>
            </w:r>
            <w:r w:rsidR="00013137"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623C935F" w14:textId="71410961" w:rsidR="00B94730" w:rsidRPr="009F6181" w:rsidRDefault="00B94730" w:rsidP="00F62C79">
            <w:pPr>
              <w:jc w:val="center"/>
              <w:rPr>
                <w:rFonts w:cstheme="minorHAnsi"/>
              </w:rPr>
            </w:pPr>
          </w:p>
        </w:tc>
        <w:tc>
          <w:tcPr>
            <w:tcW w:w="2335" w:type="dxa"/>
          </w:tcPr>
          <w:p w14:paraId="48EE9255" w14:textId="7D821EF0" w:rsidR="00573020" w:rsidRPr="009F6181" w:rsidRDefault="00573020" w:rsidP="00F62C79">
            <w:pPr>
              <w:jc w:val="center"/>
              <w:rPr>
                <w:rFonts w:cstheme="minorHAnsi"/>
                <w:shd w:val="clear" w:color="auto" w:fill="FFFFFF"/>
              </w:rPr>
            </w:pPr>
            <w:r w:rsidRPr="009F6181">
              <w:rPr>
                <w:rFonts w:cstheme="minorHAnsi"/>
                <w:shd w:val="clear" w:color="auto" w:fill="FFFFFF"/>
              </w:rPr>
              <w:t>91753606</w:t>
            </w:r>
          </w:p>
        </w:tc>
      </w:tr>
      <w:tr w:rsidR="00573020" w:rsidRPr="009F6181" w14:paraId="3389298E" w14:textId="77777777" w:rsidTr="00F62C79">
        <w:trPr>
          <w:trHeight w:val="20"/>
        </w:trPr>
        <w:tc>
          <w:tcPr>
            <w:tcW w:w="1165" w:type="dxa"/>
            <w:vMerge/>
          </w:tcPr>
          <w:p w14:paraId="28019191" w14:textId="77777777" w:rsidR="00573020" w:rsidRPr="009F6181" w:rsidRDefault="00573020" w:rsidP="00F62C79">
            <w:pPr>
              <w:jc w:val="center"/>
              <w:rPr>
                <w:rFonts w:cstheme="minorHAnsi"/>
              </w:rPr>
            </w:pPr>
          </w:p>
        </w:tc>
        <w:tc>
          <w:tcPr>
            <w:tcW w:w="2250" w:type="dxa"/>
            <w:vMerge/>
          </w:tcPr>
          <w:p w14:paraId="5F3A2065" w14:textId="77777777" w:rsidR="00573020" w:rsidRPr="009F6181" w:rsidRDefault="00573020" w:rsidP="00F62C79">
            <w:pPr>
              <w:jc w:val="center"/>
              <w:rPr>
                <w:rFonts w:cstheme="minorHAnsi"/>
              </w:rPr>
            </w:pPr>
          </w:p>
        </w:tc>
        <w:tc>
          <w:tcPr>
            <w:tcW w:w="3600" w:type="dxa"/>
          </w:tcPr>
          <w:p w14:paraId="341D8891" w14:textId="77777777" w:rsidR="00573020" w:rsidRPr="009F6181" w:rsidRDefault="00573020" w:rsidP="00F62C79">
            <w:pPr>
              <w:jc w:val="center"/>
              <w:rPr>
                <w:rFonts w:cstheme="minorHAnsi"/>
              </w:rPr>
            </w:pPr>
            <w:r w:rsidRPr="009F6181">
              <w:rPr>
                <w:rFonts w:cstheme="minorHAnsi"/>
              </w:rPr>
              <w:t>γ-Selinene</w:t>
            </w:r>
            <w:r w:rsidR="00013137" w:rsidRPr="009F6181">
              <w:rPr>
                <w:rFonts w:cstheme="minorHAnsi"/>
              </w:rPr>
              <w:fldChar w:fldCharType="begin" w:fldLock="1"/>
            </w:r>
            <w:r w:rsidR="005F3729" w:rsidRPr="009F6181">
              <w:rPr>
                <w:rFonts w:cstheme="minorHAnsi"/>
              </w:rPr>
              <w:instrText>ADDIN CSL_CITATION {"citationItems":[{"id":"ITEM-1","itemData":{"DOI":"10.3390/molecules24071364","ISBN":"5641266167","ISSN":"14203049","PMID":"30959974","abstract":"Piper species are aromatic plants used as spices in the kitchen, but their secondary metabolites have also shown biological effects on human health. These plants are rich in essential oils, which can be found in their fruits, seeds, leaves, branches, roots and stems. Some Piper species have simple chemical profiles, while others, such as Piper nigrum, Piper betle, and Piper auritum, contain very diverse suites of secondary metabolites. In traditional medicine, Piper species have been used worldwide to treat several diseases such as urological problems, skin, liver and stomach ailments, for wound healing, and as antipyretic and anti-inflammatory agents. In addition, Piper species could be used as natural antioxidants and antimicrobial agents in food preservation. The phytochemicals and essential oils of Piper species have shown strong antioxidant activity, in comparison with synthetic antioxidants, and demonstrated antibacterial and antifungal activities against human pathogens. Moreover, Piper species possess therapeutic and preventive potential against several chronic disorders. Among the functional properties of Piper plants/extracts/active components the antiproliferative, anti-inflammatory, and neuropharmacological activities of the extracts and extract-derived bioactive constituents are thought to be key effects for the protection against chronic conditions, based on preclinical in vitro and in vivo studies, besides clinical studies. Habitats and cultivation of Piper species are also covered in this review. In this current work, available literature of chemical constituents of the essential oils Piper plants, their use in traditional medicine, their applications as a food preservative, their antiparasitic activities and other important biological activities are reviewed.","author":[{"dropping-particle":"","family":"Salehi","given":"Bahare","non-dropping-particle":"","parse-names":false,"suffix":""},{"dropping-particle":"","family":"Zakaria","given":"Zainul Amiruddin","non-dropping-particle":"","parse-names":false,"suffix":""},{"dropping-particle":"","family":"Gyawali","given":"Rabin","non-dropping-particle":"","parse-names":false,"suffix":""},{"dropping-particle":"","family":"Ibrahim","given":"Salam A.","non-dropping-particle":"","parse-names":false,"suffix":""},{"dropping-particle":"","family":"Rajkovic","given":"Jovana","non-dropping-particle":"","parse-names":false,"suffix":""},{"dropping-particle":"","family":"Shinwari","given":"Zabta Khan","non-dropping-particle":"","parse-names":false,"suffix":""},{"dropping-particle":"","family":"Khan","given":"Tariq","non-dropping-particle":"","parse-names":false,"suffix":""},{"dropping-particle":"","family":"Sharifi-Rad","given":"Javad","non-dropping-particle":"","parse-names":false,"suffix":""},{"dropping-particle":"","family":"Ozleyen","given":"Adem","non-dropping-particle":"","parse-names":false,"suffix":""},{"dropping-particle":"","family":"Turkdonmez","given":"Elif","non-dropping-particle":"","parse-names":false,"suffix":""},{"dropping-particle":"","family":"Valussi","given":"Marco","non-dropping-particle":"","parse-names":false,"suffix":""},{"dropping-particle":"","family":"Tumer","given":"Tugba Boyunegmez","non-dropping-particle":"","parse-names":false,"suffix":""},{"dropping-particle":"","family":"Fidalgo","given":"Lianet Monzote","non-dropping-particle":"","parse-names":false,"suffix":""},{"dropping-particle":"","family":"Martorell","given":"Miquel","non-dropping-particle":"","parse-names":false,"suffix":""},{"dropping-particle":"","family":"Setzer","given":"William N.","non-dropping-particle":"","parse-names":false,"suffix":""}],"container-title":"Molecules","id":"ITEM-1","issue":"7","issued":{"date-parts":[["2019"]]},"title":"Piper species: A comprehensive review on their phytochemistry, biological activities and applications","type":"book","volume":"24"},"uris":["http://www.mendeley.com/documents/?uuid=3fae6902-d642-4bf2-ba87-9ea17fcbcf7f"]}],"mendeley":{"formattedCitation":"&lt;sup&gt;5&lt;/sup&gt;","plainTextFormattedCitation":"5","previouslyFormattedCitation":"&lt;sup&gt;5&lt;/sup&gt;"},"properties":{"noteIndex":0},"schema":"https://github.com/citation-style-language/schema/raw/master/csl-citation.json"}</w:instrText>
            </w:r>
            <w:r w:rsidR="00013137" w:rsidRPr="009F6181">
              <w:rPr>
                <w:rFonts w:cstheme="minorHAnsi"/>
              </w:rPr>
              <w:fldChar w:fldCharType="separate"/>
            </w:r>
            <w:r w:rsidR="00013137" w:rsidRPr="009F6181">
              <w:rPr>
                <w:rFonts w:cstheme="minorHAnsi"/>
                <w:noProof/>
                <w:vertAlign w:val="superscript"/>
              </w:rPr>
              <w:t>5</w:t>
            </w:r>
            <w:r w:rsidR="00013137" w:rsidRPr="009F6181">
              <w:rPr>
                <w:rFonts w:cstheme="minorHAnsi"/>
              </w:rPr>
              <w:fldChar w:fldCharType="end"/>
            </w:r>
          </w:p>
          <w:p w14:paraId="53F9AFC9" w14:textId="3AB1051A" w:rsidR="00B94730" w:rsidRPr="009F6181" w:rsidRDefault="00B94730" w:rsidP="00F62C79">
            <w:pPr>
              <w:jc w:val="center"/>
              <w:rPr>
                <w:rFonts w:cstheme="minorHAnsi"/>
              </w:rPr>
            </w:pPr>
          </w:p>
        </w:tc>
        <w:tc>
          <w:tcPr>
            <w:tcW w:w="2335" w:type="dxa"/>
          </w:tcPr>
          <w:p w14:paraId="2CD99DD8" w14:textId="1EC17D31" w:rsidR="00573020" w:rsidRPr="009F6181" w:rsidRDefault="00573020" w:rsidP="00F62C79">
            <w:pPr>
              <w:jc w:val="center"/>
              <w:rPr>
                <w:rFonts w:cstheme="minorHAnsi"/>
                <w:shd w:val="clear" w:color="auto" w:fill="FFFFFF"/>
              </w:rPr>
            </w:pPr>
            <w:r w:rsidRPr="009F6181">
              <w:rPr>
                <w:rFonts w:cstheme="minorHAnsi"/>
                <w:shd w:val="clear" w:color="auto" w:fill="FFFFFF"/>
              </w:rPr>
              <w:t>521334</w:t>
            </w:r>
          </w:p>
        </w:tc>
      </w:tr>
      <w:tr w:rsidR="00573020" w:rsidRPr="009F6181" w14:paraId="2B7495CD" w14:textId="77777777" w:rsidTr="00F62C79">
        <w:trPr>
          <w:trHeight w:val="20"/>
        </w:trPr>
        <w:tc>
          <w:tcPr>
            <w:tcW w:w="1165" w:type="dxa"/>
            <w:vMerge/>
          </w:tcPr>
          <w:p w14:paraId="300C0E5E" w14:textId="77777777" w:rsidR="00573020" w:rsidRPr="009F6181" w:rsidRDefault="00573020" w:rsidP="00F62C79">
            <w:pPr>
              <w:jc w:val="center"/>
              <w:rPr>
                <w:rFonts w:cstheme="minorHAnsi"/>
              </w:rPr>
            </w:pPr>
          </w:p>
        </w:tc>
        <w:tc>
          <w:tcPr>
            <w:tcW w:w="2250" w:type="dxa"/>
            <w:vMerge/>
          </w:tcPr>
          <w:p w14:paraId="5990078F" w14:textId="77777777" w:rsidR="00573020" w:rsidRPr="009F6181" w:rsidRDefault="00573020" w:rsidP="00F62C79">
            <w:pPr>
              <w:jc w:val="center"/>
              <w:rPr>
                <w:rFonts w:cstheme="minorHAnsi"/>
              </w:rPr>
            </w:pPr>
          </w:p>
        </w:tc>
        <w:tc>
          <w:tcPr>
            <w:tcW w:w="3600" w:type="dxa"/>
          </w:tcPr>
          <w:p w14:paraId="49B32074" w14:textId="77777777" w:rsidR="00573020" w:rsidRPr="009F6181" w:rsidRDefault="00573020" w:rsidP="00F62C79">
            <w:pPr>
              <w:jc w:val="center"/>
              <w:rPr>
                <w:rFonts w:cstheme="minorHAnsi"/>
                <w:shd w:val="clear" w:color="auto" w:fill="FFFFFF"/>
              </w:rPr>
            </w:pPr>
            <w:r w:rsidRPr="009F6181">
              <w:rPr>
                <w:rFonts w:cstheme="minorHAnsi"/>
                <w:shd w:val="clear" w:color="auto" w:fill="FFFFFF"/>
              </w:rPr>
              <w:t>Guaiol</w:t>
            </w:r>
            <w:r w:rsidR="005F3729" w:rsidRPr="009F6181">
              <w:rPr>
                <w:rFonts w:cstheme="minorHAnsi"/>
                <w:shd w:val="clear" w:color="auto" w:fill="FFFFFF"/>
              </w:rPr>
              <w:fldChar w:fldCharType="begin" w:fldLock="1"/>
            </w:r>
            <w:r w:rsidR="005F3729" w:rsidRPr="009F6181">
              <w:rPr>
                <w:rFonts w:cstheme="minorHAnsi"/>
                <w:shd w:val="clear" w:color="auto" w:fill="FFFFFF"/>
              </w:rPr>
              <w:instrText>ADDIN CSL_CITATION {"citationItems":[{"id":"ITEM-1","itemData":{"DOI":"10.1080/10408398.2019.1565489","ISSN":"15497852","PMID":"30740986","abstract":"Considered as the \"King of spices\", black pepper (Piper nigrum L.) is a widely used spice which adds flavor of its own to dishes, and also enhances the taste of other ingredients. Piper nigrum has also been extensively explored for its biological properties and its bioactive phyto-compounds. There is, however, no updated compilation of these available data to provide a complete profile of the medicinal aspects of P. nigrum. This study endeavors to systematically review scientific data on the traditional uses, phytochemical composition, and pharmacological properties of P. nigrum. Information was obtained using a combination of keywords via recognized electronic databases (e.g., Science Direct and Google Scholar). Google search was also used. Books and online materials were also considered, and the literature search was restricted to the English language. The country with the highest number of traditional reports of P. nigrum for both human and veterinary medicine was India, mostly for menstrual and ear-nose-throat disorders in human and gastrointestinal disorders in livestock. The seeds and fruits were mostly used, and the preferred mode of preparation was in powdered form, pills or tablets, and paste. Piper nigrum and its bioactive compounds were also found to possess important pharmacological properties. Antimicrobial activity was recorded against a wide range of pathogens via inhibition of biofilm, bacterial efflux pumps, bacterial swarming, and swimming motilities. Studies also reported its antioxidant effects against a series of reactive oxygen and nitrogen species including the scavenging of superoxide anion, hydrogen peroxide, nitric oxide, DPPH, ABTS, and reducing effect against ferric and molybdenum (VI). Improvement of antioxidant enzymes in vivo has also been reported. Piper nigrum also exhibited anticancer effect against a number of cell lines from breast, colon, cervical, and prostate through different mechanisms including cytotoxicity, apoptosis, autophagy, and interference with signaling pathways. Its antidiabetic property has also been confirmed in vivo as well as hypolipidemic activity as evidenced by decrease in the level of cholesterol, triglycerides, and low-density lipoprotein and increase in high-density lipoprotein. Piper nigrum also has anti-inflammatory, analgesic, anticonvulsant, and neuroprotective effects. The major bioactive compound identified in P. nigrum is piperine although other compounds are also present including pipe…","author":[{"dropping-particle":"","family":"Takooree","given":"Heerasing","non-dropping-particle":"","parse-names":false,"suffix":""},{"dropping-particle":"","family":"Aumeeruddy","given":"Muhammad Z.","non-dropping-particle":"","parse-names":false,"suffix":""},{"dropping-particle":"","family":"Rengasamy","given":"Kannan R.R.","non-dropping-particle":"","parse-names":false,"suffix":""},{"dropping-particle":"","family":"Venugopala","given":"Katharigatta N.","non-dropping-particle":"","parse-names":false,"suffix":""},{"dropping-particle":"","family":"Jeewon","given":"Rajesh","non-dropping-particle":"","parse-names":false,"suffix":""},{"dropping-particle":"","family":"Zengin","given":"Gokhan","non-dropping-particle":"","parse-names":false,"suffix":""},{"dropping-particle":"","family":"Mahomoodally","given":"Mohamad F.","non-dropping-particle":"","parse-names":false,"suffix":""}],"container-title":"Critical reviews in food science and nutrition","id":"ITEM-1","issue":"0","issued":{"date-parts":[["2019"]]},"page":"S210-S243","publisher":"Taylor &amp; Francis","title":"A systematic review on black pepper (Piper nigrum L.): from folk uses to pharmacological applications","type":"article-journal","volume":"59"},"uris":["http://www.mendeley.com/documents/?uuid=12eb09af-22a6-449f-886a-e4b5ddeaca5d"]}],"mendeley":{"formattedCitation":"&lt;sup&gt;6&lt;/sup&gt;","plainTextFormattedCitation":"6","previouslyFormattedCitation":"&lt;sup&gt;6&lt;/sup&gt;"},"properties":{"noteIndex":0},"schema":"https://github.com/citation-style-language/schema/raw/master/csl-citation.json"}</w:instrText>
            </w:r>
            <w:r w:rsidR="005F3729" w:rsidRPr="009F6181">
              <w:rPr>
                <w:rFonts w:cstheme="minorHAnsi"/>
                <w:shd w:val="clear" w:color="auto" w:fill="FFFFFF"/>
              </w:rPr>
              <w:fldChar w:fldCharType="separate"/>
            </w:r>
            <w:r w:rsidR="005F3729" w:rsidRPr="009F6181">
              <w:rPr>
                <w:rFonts w:cstheme="minorHAnsi"/>
                <w:noProof/>
                <w:shd w:val="clear" w:color="auto" w:fill="FFFFFF"/>
                <w:vertAlign w:val="superscript"/>
              </w:rPr>
              <w:t>6</w:t>
            </w:r>
            <w:r w:rsidR="005F3729" w:rsidRPr="009F6181">
              <w:rPr>
                <w:rFonts w:cstheme="minorHAnsi"/>
                <w:shd w:val="clear" w:color="auto" w:fill="FFFFFF"/>
              </w:rPr>
              <w:fldChar w:fldCharType="end"/>
            </w:r>
          </w:p>
          <w:p w14:paraId="057EE9DF" w14:textId="6C0CFF82" w:rsidR="00B94730" w:rsidRPr="009F6181" w:rsidRDefault="00B94730" w:rsidP="00F62C79">
            <w:pPr>
              <w:jc w:val="center"/>
              <w:rPr>
                <w:rFonts w:cstheme="minorHAnsi"/>
              </w:rPr>
            </w:pPr>
          </w:p>
        </w:tc>
        <w:tc>
          <w:tcPr>
            <w:tcW w:w="2335" w:type="dxa"/>
          </w:tcPr>
          <w:p w14:paraId="70DEB938" w14:textId="646432F2" w:rsidR="00573020" w:rsidRPr="009F6181" w:rsidRDefault="00573020" w:rsidP="00F62C79">
            <w:pPr>
              <w:jc w:val="center"/>
              <w:rPr>
                <w:rFonts w:cstheme="minorHAnsi"/>
                <w:shd w:val="clear" w:color="auto" w:fill="FFFFFF"/>
              </w:rPr>
            </w:pPr>
            <w:r w:rsidRPr="009F6181">
              <w:rPr>
                <w:rFonts w:cstheme="minorHAnsi"/>
                <w:shd w:val="clear" w:color="auto" w:fill="FFFFFF"/>
              </w:rPr>
              <w:t>227829</w:t>
            </w:r>
          </w:p>
        </w:tc>
      </w:tr>
      <w:tr w:rsidR="00573020" w:rsidRPr="009F6181" w14:paraId="04E0B1AA" w14:textId="77777777" w:rsidTr="00F62C79">
        <w:trPr>
          <w:trHeight w:val="20"/>
        </w:trPr>
        <w:tc>
          <w:tcPr>
            <w:tcW w:w="1165" w:type="dxa"/>
            <w:vMerge/>
          </w:tcPr>
          <w:p w14:paraId="32A3A813" w14:textId="77777777" w:rsidR="00573020" w:rsidRPr="009F6181" w:rsidRDefault="00573020" w:rsidP="00F62C79">
            <w:pPr>
              <w:jc w:val="center"/>
              <w:rPr>
                <w:rFonts w:cstheme="minorHAnsi"/>
              </w:rPr>
            </w:pPr>
          </w:p>
        </w:tc>
        <w:tc>
          <w:tcPr>
            <w:tcW w:w="2250" w:type="dxa"/>
            <w:vMerge/>
          </w:tcPr>
          <w:p w14:paraId="4B73A922" w14:textId="77777777" w:rsidR="00573020" w:rsidRPr="009F6181" w:rsidRDefault="00573020" w:rsidP="00F62C79">
            <w:pPr>
              <w:jc w:val="center"/>
              <w:rPr>
                <w:rFonts w:cstheme="minorHAnsi"/>
              </w:rPr>
            </w:pPr>
          </w:p>
        </w:tc>
        <w:tc>
          <w:tcPr>
            <w:tcW w:w="3600" w:type="dxa"/>
          </w:tcPr>
          <w:p w14:paraId="6C739207" w14:textId="77777777" w:rsidR="00573020" w:rsidRPr="009F6181" w:rsidRDefault="00573020" w:rsidP="00F62C79">
            <w:pPr>
              <w:jc w:val="center"/>
              <w:rPr>
                <w:rFonts w:cstheme="minorHAnsi"/>
                <w:shd w:val="clear" w:color="auto" w:fill="FFFFFF"/>
              </w:rPr>
            </w:pPr>
            <w:r w:rsidRPr="009F6181">
              <w:rPr>
                <w:rFonts w:cstheme="minorHAnsi"/>
                <w:shd w:val="clear" w:color="auto" w:fill="FFFFFF"/>
              </w:rPr>
              <w:t>Piperanine</w:t>
            </w:r>
            <w:r w:rsidR="005F3729" w:rsidRPr="009F6181">
              <w:rPr>
                <w:rFonts w:cstheme="minorHAnsi"/>
                <w:shd w:val="clear" w:color="auto" w:fill="FFFFFF"/>
              </w:rPr>
              <w:fldChar w:fldCharType="begin" w:fldLock="1"/>
            </w:r>
            <w:r w:rsidR="005F3729" w:rsidRPr="009F6181">
              <w:rPr>
                <w:rFonts w:cstheme="minorHAnsi"/>
                <w:shd w:val="clear" w:color="auto" w:fill="FFFFFF"/>
              </w:rPr>
              <w:instrText>ADDIN CSL_CITATION {"citationItems":[{"id":"ITEM-1","itemData":{"DOI":"10.1080/10408398.2019.1565489","ISSN":"15497852","PMID":"30740986","abstract":"Considered as the \"King of spices\", black pepper (Piper nigrum L.) is a widely used spice which adds flavor of its own to dishes, and also enhances the taste of other ingredients. Piper nigrum has also been extensively explored for its biological properties and its bioactive phyto-compounds. There is, however, no updated compilation of these available data to provide a complete profile of the medicinal aspects of P. nigrum. This study endeavors to systematically review scientific data on the traditional uses, phytochemical composition, and pharmacological properties of P. nigrum. Information was obtained using a combination of keywords via recognized electronic databases (e.g., Science Direct and Google Scholar). Google search was also used. Books and online materials were also considered, and the literature search was restricted to the English language. The country with the highest number of traditional reports of P. nigrum for both human and veterinary medicine was India, mostly for menstrual and ear-nose-throat disorders in human and gastrointestinal disorders in livestock. The seeds and fruits were mostly used, and the preferred mode of preparation was in powdered form, pills or tablets, and paste. Piper nigrum and its bioactive compounds were also found to possess important pharmacological properties. Antimicrobial activity was recorded against a wide range of pathogens via inhibition of biofilm, bacterial efflux pumps, bacterial swarming, and swimming motilities. Studies also reported its antioxidant effects against a series of reactive oxygen and nitrogen species including the scavenging of superoxide anion, hydrogen peroxide, nitric oxide, DPPH, ABTS, and reducing effect against ferric and molybdenum (VI). Improvement of antioxidant enzymes in vivo has also been reported. Piper nigrum also exhibited anticancer effect against a number of cell lines from breast, colon, cervical, and prostate through different mechanisms including cytotoxicity, apoptosis, autophagy, and interference with signaling pathways. Its antidiabetic property has also been confirmed in vivo as well as hypolipidemic activity as evidenced by decrease in the level of cholesterol, triglycerides, and low-density lipoprotein and increase in high-density lipoprotein. Piper nigrum also has anti-inflammatory, analgesic, anticonvulsant, and neuroprotective effects. The major bioactive compound identified in P. nigrum is piperine although other compounds are also present including pipe…","author":[{"dropping-particle":"","family":"Takooree","given":"Heerasing","non-dropping-particle":"","parse-names":false,"suffix":""},{"dropping-particle":"","family":"Aumeeruddy","given":"Muhammad Z.","non-dropping-particle":"","parse-names":false,"suffix":""},{"dropping-particle":"","family":"Rengasamy","given":"Kannan R.R.","non-dropping-particle":"","parse-names":false,"suffix":""},{"dropping-particle":"","family":"Venugopala","given":"Katharigatta N.","non-dropping-particle":"","parse-names":false,"suffix":""},{"dropping-particle":"","family":"Jeewon","given":"Rajesh","non-dropping-particle":"","parse-names":false,"suffix":""},{"dropping-particle":"","family":"Zengin","given":"Gokhan","non-dropping-particle":"","parse-names":false,"suffix":""},{"dropping-particle":"","family":"Mahomoodally","given":"Mohamad F.","non-dropping-particle":"","parse-names":false,"suffix":""}],"container-title":"Critical reviews in food science and nutrition","id":"ITEM-1","issue":"0","issued":{"date-parts":[["2019"]]},"page":"S210-S243","publisher":"Taylor &amp; Francis","title":"A systematic review on black pepper (Piper nigrum L.): from folk uses to pharmacological applications","type":"article-journal","volume":"59"},"uris":["http://www.mendeley.com/documents/?uuid=12eb09af-22a6-449f-886a-e4b5ddeaca5d"]}],"mendeley":{"formattedCitation":"&lt;sup&gt;6&lt;/sup&gt;","plainTextFormattedCitation":"6","previouslyFormattedCitation":"&lt;sup&gt;6&lt;/sup&gt;"},"properties":{"noteIndex":0},"schema":"https://github.com/citation-style-language/schema/raw/master/csl-citation.json"}</w:instrText>
            </w:r>
            <w:r w:rsidR="005F3729" w:rsidRPr="009F6181">
              <w:rPr>
                <w:rFonts w:cstheme="minorHAnsi"/>
                <w:shd w:val="clear" w:color="auto" w:fill="FFFFFF"/>
              </w:rPr>
              <w:fldChar w:fldCharType="separate"/>
            </w:r>
            <w:r w:rsidR="005F3729" w:rsidRPr="009F6181">
              <w:rPr>
                <w:rFonts w:cstheme="minorHAnsi"/>
                <w:noProof/>
                <w:shd w:val="clear" w:color="auto" w:fill="FFFFFF"/>
                <w:vertAlign w:val="superscript"/>
              </w:rPr>
              <w:t>6</w:t>
            </w:r>
            <w:r w:rsidR="005F3729" w:rsidRPr="009F6181">
              <w:rPr>
                <w:rFonts w:cstheme="minorHAnsi"/>
                <w:shd w:val="clear" w:color="auto" w:fill="FFFFFF"/>
              </w:rPr>
              <w:fldChar w:fldCharType="end"/>
            </w:r>
          </w:p>
          <w:p w14:paraId="2F2C5B17" w14:textId="77F0D04A" w:rsidR="00B94730" w:rsidRPr="009F6181" w:rsidRDefault="00B94730" w:rsidP="00F62C79">
            <w:pPr>
              <w:jc w:val="center"/>
              <w:rPr>
                <w:rFonts w:cstheme="minorHAnsi"/>
              </w:rPr>
            </w:pPr>
          </w:p>
        </w:tc>
        <w:tc>
          <w:tcPr>
            <w:tcW w:w="2335" w:type="dxa"/>
          </w:tcPr>
          <w:p w14:paraId="53AF3DBF" w14:textId="16B8D03E" w:rsidR="00573020" w:rsidRPr="009F6181" w:rsidRDefault="00573020" w:rsidP="00F62C79">
            <w:pPr>
              <w:jc w:val="center"/>
              <w:rPr>
                <w:rFonts w:cstheme="minorHAnsi"/>
                <w:shd w:val="clear" w:color="auto" w:fill="FFFFFF"/>
              </w:rPr>
            </w:pPr>
            <w:r w:rsidRPr="009F6181">
              <w:rPr>
                <w:rFonts w:cstheme="minorHAnsi"/>
                <w:shd w:val="clear" w:color="auto" w:fill="FFFFFF"/>
              </w:rPr>
              <w:t>5320618</w:t>
            </w:r>
          </w:p>
        </w:tc>
      </w:tr>
      <w:tr w:rsidR="00573020" w:rsidRPr="009F6181" w14:paraId="182A936F" w14:textId="77777777" w:rsidTr="00F62C79">
        <w:trPr>
          <w:trHeight w:val="20"/>
        </w:trPr>
        <w:tc>
          <w:tcPr>
            <w:tcW w:w="1165" w:type="dxa"/>
            <w:vMerge/>
          </w:tcPr>
          <w:p w14:paraId="3B0C821A" w14:textId="77777777" w:rsidR="00573020" w:rsidRPr="009F6181" w:rsidRDefault="00573020" w:rsidP="00F62C79">
            <w:pPr>
              <w:jc w:val="center"/>
              <w:rPr>
                <w:rFonts w:cstheme="minorHAnsi"/>
              </w:rPr>
            </w:pPr>
          </w:p>
        </w:tc>
        <w:tc>
          <w:tcPr>
            <w:tcW w:w="2250" w:type="dxa"/>
            <w:vMerge/>
          </w:tcPr>
          <w:p w14:paraId="69E7F3E3" w14:textId="77777777" w:rsidR="00573020" w:rsidRPr="009F6181" w:rsidRDefault="00573020" w:rsidP="00F62C79">
            <w:pPr>
              <w:jc w:val="center"/>
              <w:rPr>
                <w:rFonts w:cstheme="minorHAnsi"/>
              </w:rPr>
            </w:pPr>
          </w:p>
        </w:tc>
        <w:tc>
          <w:tcPr>
            <w:tcW w:w="3600" w:type="dxa"/>
          </w:tcPr>
          <w:p w14:paraId="6B237FAF" w14:textId="77777777" w:rsidR="00573020" w:rsidRPr="009F6181" w:rsidRDefault="00573020" w:rsidP="00F62C79">
            <w:pPr>
              <w:jc w:val="center"/>
              <w:rPr>
                <w:rFonts w:cstheme="minorHAnsi"/>
                <w:shd w:val="clear" w:color="auto" w:fill="FFFFFF"/>
              </w:rPr>
            </w:pPr>
            <w:proofErr w:type="spellStart"/>
            <w:r w:rsidRPr="009F6181">
              <w:rPr>
                <w:rFonts w:cstheme="minorHAnsi"/>
                <w:shd w:val="clear" w:color="auto" w:fill="FFFFFF"/>
              </w:rPr>
              <w:t>Piperolein</w:t>
            </w:r>
            <w:proofErr w:type="spellEnd"/>
            <w:r w:rsidRPr="009F6181">
              <w:rPr>
                <w:rFonts w:cstheme="minorHAnsi"/>
                <w:shd w:val="clear" w:color="auto" w:fill="FFFFFF"/>
              </w:rPr>
              <w:t xml:space="preserve"> A</w:t>
            </w:r>
            <w:r w:rsidR="005F3729" w:rsidRPr="009F6181">
              <w:rPr>
                <w:rFonts w:cstheme="minorHAnsi"/>
                <w:shd w:val="clear" w:color="auto" w:fill="FFFFFF"/>
              </w:rPr>
              <w:fldChar w:fldCharType="begin" w:fldLock="1"/>
            </w:r>
            <w:r w:rsidR="005F3729" w:rsidRPr="009F6181">
              <w:rPr>
                <w:rFonts w:cstheme="minorHAnsi"/>
                <w:shd w:val="clear" w:color="auto" w:fill="FFFFFF"/>
              </w:rPr>
              <w:instrText>ADDIN CSL_CITATION {"citationItems":[{"id":"ITEM-1","itemData":{"DOI":"10.1080/10408398.2019.1565489","ISSN":"15497852","PMID":"30740986","abstract":"Considered as the \"King of spices\", black pepper (Piper nigrum L.) is a widely used spice which adds flavor of its own to dishes, and also enhances the taste of other ingredients. Piper nigrum has also been extensively explored for its biological properties and its bioactive phyto-compounds. There is, however, no updated compilation of these available data to provide a complete profile of the medicinal aspects of P. nigrum. This study endeavors to systematically review scientific data on the traditional uses, phytochemical composition, and pharmacological properties of P. nigrum. Information was obtained using a combination of keywords via recognized electronic databases (e.g., Science Direct and Google Scholar). Google search was also used. Books and online materials were also considered, and the literature search was restricted to the English language. The country with the highest number of traditional reports of P. nigrum for both human and veterinary medicine was India, mostly for menstrual and ear-nose-throat disorders in human and gastrointestinal disorders in livestock. The seeds and fruits were mostly used, and the preferred mode of preparation was in powdered form, pills or tablets, and paste. Piper nigrum and its bioactive compounds were also found to possess important pharmacological properties. Antimicrobial activity was recorded against a wide range of pathogens via inhibition of biofilm, bacterial efflux pumps, bacterial swarming, and swimming motilities. Studies also reported its antioxidant effects against a series of reactive oxygen and nitrogen species including the scavenging of superoxide anion, hydrogen peroxide, nitric oxide, DPPH, ABTS, and reducing effect against ferric and molybdenum (VI). Improvement of antioxidant enzymes in vivo has also been reported. Piper nigrum also exhibited anticancer effect against a number of cell lines from breast, colon, cervical, and prostate through different mechanisms including cytotoxicity, apoptosis, autophagy, and interference with signaling pathways. Its antidiabetic property has also been confirmed in vivo as well as hypolipidemic activity as evidenced by decrease in the level of cholesterol, triglycerides, and low-density lipoprotein and increase in high-density lipoprotein. Piper nigrum also has anti-inflammatory, analgesic, anticonvulsant, and neuroprotective effects. The major bioactive compound identified in P. nigrum is piperine although other compounds are also present including pipe…","author":[{"dropping-particle":"","family":"Takooree","given":"Heerasing","non-dropping-particle":"","parse-names":false,"suffix":""},{"dropping-particle":"","family":"Aumeeruddy","given":"Muhammad Z.","non-dropping-particle":"","parse-names":false,"suffix":""},{"dropping-particle":"","family":"Rengasamy","given":"Kannan R.R.","non-dropping-particle":"","parse-names":false,"suffix":""},{"dropping-particle":"","family":"Venugopala","given":"Katharigatta N.","non-dropping-particle":"","parse-names":false,"suffix":""},{"dropping-particle":"","family":"Jeewon","given":"Rajesh","non-dropping-particle":"","parse-names":false,"suffix":""},{"dropping-particle":"","family":"Zengin","given":"Gokhan","non-dropping-particle":"","parse-names":false,"suffix":""},{"dropping-particle":"","family":"Mahomoodally","given":"Mohamad F.","non-dropping-particle":"","parse-names":false,"suffix":""}],"container-title":"Critical reviews in food science and nutrition","id":"ITEM-1","issue":"0","issued":{"date-parts":[["2019"]]},"page":"S210-S243","publisher":"Taylor &amp; Francis","title":"A systematic review on black pepper (Piper nigrum L.): from folk uses to pharmacological applications","type":"article-journal","volume":"59"},"uris":["http://www.mendeley.com/documents/?uuid=12eb09af-22a6-449f-886a-e4b5ddeaca5d"]}],"mendeley":{"formattedCitation":"&lt;sup&gt;6&lt;/sup&gt;","plainTextFormattedCitation":"6","previouslyFormattedCitation":"&lt;sup&gt;6&lt;/sup&gt;"},"properties":{"noteIndex":0},"schema":"https://github.com/citation-style-language/schema/raw/master/csl-citation.json"}</w:instrText>
            </w:r>
            <w:r w:rsidR="005F3729" w:rsidRPr="009F6181">
              <w:rPr>
                <w:rFonts w:cstheme="minorHAnsi"/>
                <w:shd w:val="clear" w:color="auto" w:fill="FFFFFF"/>
              </w:rPr>
              <w:fldChar w:fldCharType="separate"/>
            </w:r>
            <w:r w:rsidR="005F3729" w:rsidRPr="009F6181">
              <w:rPr>
                <w:rFonts w:cstheme="minorHAnsi"/>
                <w:noProof/>
                <w:shd w:val="clear" w:color="auto" w:fill="FFFFFF"/>
                <w:vertAlign w:val="superscript"/>
              </w:rPr>
              <w:t>6</w:t>
            </w:r>
            <w:r w:rsidR="005F3729" w:rsidRPr="009F6181">
              <w:rPr>
                <w:rFonts w:cstheme="minorHAnsi"/>
                <w:shd w:val="clear" w:color="auto" w:fill="FFFFFF"/>
              </w:rPr>
              <w:fldChar w:fldCharType="end"/>
            </w:r>
          </w:p>
          <w:p w14:paraId="02844082" w14:textId="28B60D28" w:rsidR="00B94730" w:rsidRPr="009F6181" w:rsidRDefault="00B94730" w:rsidP="00F62C79">
            <w:pPr>
              <w:jc w:val="center"/>
              <w:rPr>
                <w:rFonts w:cstheme="minorHAnsi"/>
              </w:rPr>
            </w:pPr>
          </w:p>
        </w:tc>
        <w:tc>
          <w:tcPr>
            <w:tcW w:w="2335" w:type="dxa"/>
          </w:tcPr>
          <w:p w14:paraId="26AB6410" w14:textId="2171674C" w:rsidR="00573020" w:rsidRPr="009F6181" w:rsidRDefault="00573020" w:rsidP="00F62C79">
            <w:pPr>
              <w:jc w:val="center"/>
              <w:rPr>
                <w:rFonts w:cstheme="minorHAnsi"/>
                <w:shd w:val="clear" w:color="auto" w:fill="FFFFFF"/>
              </w:rPr>
            </w:pPr>
            <w:r w:rsidRPr="009F6181">
              <w:rPr>
                <w:rFonts w:cstheme="minorHAnsi"/>
                <w:shd w:val="clear" w:color="auto" w:fill="FFFFFF"/>
              </w:rPr>
              <w:t>11141599</w:t>
            </w:r>
          </w:p>
        </w:tc>
      </w:tr>
      <w:tr w:rsidR="00573020" w:rsidRPr="009F6181" w14:paraId="5D66C82C" w14:textId="77777777" w:rsidTr="00F62C79">
        <w:trPr>
          <w:trHeight w:val="20"/>
        </w:trPr>
        <w:tc>
          <w:tcPr>
            <w:tcW w:w="1165" w:type="dxa"/>
            <w:vMerge/>
          </w:tcPr>
          <w:p w14:paraId="3466B6BB" w14:textId="77777777" w:rsidR="00573020" w:rsidRPr="009F6181" w:rsidRDefault="00573020" w:rsidP="00F62C79">
            <w:pPr>
              <w:jc w:val="center"/>
              <w:rPr>
                <w:rFonts w:cstheme="minorHAnsi"/>
              </w:rPr>
            </w:pPr>
          </w:p>
        </w:tc>
        <w:tc>
          <w:tcPr>
            <w:tcW w:w="2250" w:type="dxa"/>
            <w:vMerge/>
          </w:tcPr>
          <w:p w14:paraId="637D009E" w14:textId="77777777" w:rsidR="00573020" w:rsidRPr="009F6181" w:rsidRDefault="00573020" w:rsidP="00F62C79">
            <w:pPr>
              <w:jc w:val="center"/>
              <w:rPr>
                <w:rFonts w:cstheme="minorHAnsi"/>
              </w:rPr>
            </w:pPr>
          </w:p>
        </w:tc>
        <w:tc>
          <w:tcPr>
            <w:tcW w:w="3600" w:type="dxa"/>
          </w:tcPr>
          <w:p w14:paraId="5F0C356A" w14:textId="77777777" w:rsidR="00573020" w:rsidRPr="009F6181" w:rsidRDefault="00573020" w:rsidP="00F62C79">
            <w:pPr>
              <w:jc w:val="center"/>
              <w:rPr>
                <w:rFonts w:cstheme="minorHAnsi"/>
                <w:shd w:val="clear" w:color="auto" w:fill="FFFFFF"/>
              </w:rPr>
            </w:pPr>
            <w:proofErr w:type="spellStart"/>
            <w:r w:rsidRPr="009F6181">
              <w:rPr>
                <w:rFonts w:cstheme="minorHAnsi"/>
                <w:shd w:val="clear" w:color="auto" w:fill="FFFFFF"/>
              </w:rPr>
              <w:t>Piperolein</w:t>
            </w:r>
            <w:proofErr w:type="spellEnd"/>
            <w:r w:rsidRPr="009F6181">
              <w:rPr>
                <w:rFonts w:cstheme="minorHAnsi"/>
                <w:shd w:val="clear" w:color="auto" w:fill="FFFFFF"/>
              </w:rPr>
              <w:t xml:space="preserve"> B</w:t>
            </w:r>
            <w:r w:rsidR="005F3729" w:rsidRPr="009F6181">
              <w:rPr>
                <w:rFonts w:cstheme="minorHAnsi"/>
                <w:shd w:val="clear" w:color="auto" w:fill="FFFFFF"/>
              </w:rPr>
              <w:fldChar w:fldCharType="begin" w:fldLock="1"/>
            </w:r>
            <w:r w:rsidR="005F3729" w:rsidRPr="009F6181">
              <w:rPr>
                <w:rFonts w:cstheme="minorHAnsi"/>
                <w:shd w:val="clear" w:color="auto" w:fill="FFFFFF"/>
              </w:rPr>
              <w:instrText>ADDIN CSL_CITATION {"citationItems":[{"id":"ITEM-1","itemData":{"DOI":"10.1080/10408398.2019.1565489","ISSN":"15497852","PMID":"30740986","abstract":"Considered as the \"King of spices\", black pepper (Piper nigrum L.) is a widely used spice which adds flavor of its own to dishes, and also enhances the taste of other ingredients. Piper nigrum has also been extensively explored for its biological properties and its bioactive phyto-compounds. There is, however, no updated compilation of these available data to provide a complete profile of the medicinal aspects of P. nigrum. This study endeavors to systematically review scientific data on the traditional uses, phytochemical composition, and pharmacological properties of P. nigrum. Information was obtained using a combination of keywords via recognized electronic databases (e.g., Science Direct and Google Scholar). Google search was also used. Books and online materials were also considered, and the literature search was restricted to the English language. The country with the highest number of traditional reports of P. nigrum for both human and veterinary medicine was India, mostly for menstrual and ear-nose-throat disorders in human and gastrointestinal disorders in livestock. The seeds and fruits were mostly used, and the preferred mode of preparation was in powdered form, pills or tablets, and paste. Piper nigrum and its bioactive compounds were also found to possess important pharmacological properties. Antimicrobial activity was recorded against a wide range of pathogens via inhibition of biofilm, bacterial efflux pumps, bacterial swarming, and swimming motilities. Studies also reported its antioxidant effects against a series of reactive oxygen and nitrogen species including the scavenging of superoxide anion, hydrogen peroxide, nitric oxide, DPPH, ABTS, and reducing effect against ferric and molybdenum (VI). Improvement of antioxidant enzymes in vivo has also been reported. Piper nigrum also exhibited anticancer effect against a number of cell lines from breast, colon, cervical, and prostate through different mechanisms including cytotoxicity, apoptosis, autophagy, and interference with signaling pathways. Its antidiabetic property has also been confirmed in vivo as well as hypolipidemic activity as evidenced by decrease in the level of cholesterol, triglycerides, and low-density lipoprotein and increase in high-density lipoprotein. Piper nigrum also has anti-inflammatory, analgesic, anticonvulsant, and neuroprotective effects. The major bioactive compound identified in P. nigrum is piperine although other compounds are also present including pipe…","author":[{"dropping-particle":"","family":"Takooree","given":"Heerasing","non-dropping-particle":"","parse-names":false,"suffix":""},{"dropping-particle":"","family":"Aumeeruddy","given":"Muhammad Z.","non-dropping-particle":"","parse-names":false,"suffix":""},{"dropping-particle":"","family":"Rengasamy","given":"Kannan R.R.","non-dropping-particle":"","parse-names":false,"suffix":""},{"dropping-particle":"","family":"Venugopala","given":"Katharigatta N.","non-dropping-particle":"","parse-names":false,"suffix":""},{"dropping-particle":"","family":"Jeewon","given":"Rajesh","non-dropping-particle":"","parse-names":false,"suffix":""},{"dropping-particle":"","family":"Zengin","given":"Gokhan","non-dropping-particle":"","parse-names":false,"suffix":""},{"dropping-particle":"","family":"Mahomoodally","given":"Mohamad F.","non-dropping-particle":"","parse-names":false,"suffix":""}],"container-title":"Critical reviews in food science and nutrition","id":"ITEM-1","issue":"0","issued":{"date-parts":[["2019"]]},"page":"S210-S243","publisher":"Taylor &amp; Francis","title":"A systematic review on black pepper (Piper nigrum L.): from folk uses to pharmacological applications","type":"article-journal","volume":"59"},"uris":["http://www.mendeley.com/documents/?uuid=12eb09af-22a6-449f-886a-e4b5ddeaca5d"]}],"mendeley":{"formattedCitation":"&lt;sup&gt;6&lt;/sup&gt;","plainTextFormattedCitation":"6","previouslyFormattedCitation":"&lt;sup&gt;6&lt;/sup&gt;"},"properties":{"noteIndex":0},"schema":"https://github.com/citation-style-language/schema/raw/master/csl-citation.json"}</w:instrText>
            </w:r>
            <w:r w:rsidR="005F3729" w:rsidRPr="009F6181">
              <w:rPr>
                <w:rFonts w:cstheme="minorHAnsi"/>
                <w:shd w:val="clear" w:color="auto" w:fill="FFFFFF"/>
              </w:rPr>
              <w:fldChar w:fldCharType="separate"/>
            </w:r>
            <w:r w:rsidR="005F3729" w:rsidRPr="009F6181">
              <w:rPr>
                <w:rFonts w:cstheme="minorHAnsi"/>
                <w:noProof/>
                <w:shd w:val="clear" w:color="auto" w:fill="FFFFFF"/>
                <w:vertAlign w:val="superscript"/>
              </w:rPr>
              <w:t>6</w:t>
            </w:r>
            <w:r w:rsidR="005F3729" w:rsidRPr="009F6181">
              <w:rPr>
                <w:rFonts w:cstheme="minorHAnsi"/>
                <w:shd w:val="clear" w:color="auto" w:fill="FFFFFF"/>
              </w:rPr>
              <w:fldChar w:fldCharType="end"/>
            </w:r>
          </w:p>
          <w:p w14:paraId="4D8DA1B0" w14:textId="4BE659B4" w:rsidR="00B94730" w:rsidRPr="009F6181" w:rsidRDefault="00B94730" w:rsidP="00F62C79">
            <w:pPr>
              <w:jc w:val="center"/>
              <w:rPr>
                <w:rFonts w:cstheme="minorHAnsi"/>
              </w:rPr>
            </w:pPr>
          </w:p>
        </w:tc>
        <w:tc>
          <w:tcPr>
            <w:tcW w:w="2335" w:type="dxa"/>
          </w:tcPr>
          <w:p w14:paraId="4D80B32E" w14:textId="0B15C6D7" w:rsidR="00573020" w:rsidRPr="009F6181" w:rsidRDefault="00573020" w:rsidP="00F62C79">
            <w:pPr>
              <w:jc w:val="center"/>
              <w:rPr>
                <w:rFonts w:cstheme="minorHAnsi"/>
                <w:shd w:val="clear" w:color="auto" w:fill="FFFFFF"/>
              </w:rPr>
            </w:pPr>
            <w:r w:rsidRPr="009F6181">
              <w:rPr>
                <w:rFonts w:cstheme="minorHAnsi"/>
                <w:shd w:val="clear" w:color="auto" w:fill="FFFFFF"/>
              </w:rPr>
              <w:t>21580213</w:t>
            </w:r>
          </w:p>
        </w:tc>
      </w:tr>
      <w:tr w:rsidR="00573020" w:rsidRPr="009F6181" w14:paraId="47658A44" w14:textId="77777777" w:rsidTr="00F62C79">
        <w:trPr>
          <w:trHeight w:val="28"/>
        </w:trPr>
        <w:tc>
          <w:tcPr>
            <w:tcW w:w="1165" w:type="dxa"/>
            <w:vMerge/>
          </w:tcPr>
          <w:p w14:paraId="4B1A1F5E" w14:textId="77777777" w:rsidR="00573020" w:rsidRPr="009F6181" w:rsidRDefault="00573020" w:rsidP="00F62C79">
            <w:pPr>
              <w:jc w:val="center"/>
              <w:rPr>
                <w:rFonts w:cstheme="minorHAnsi"/>
              </w:rPr>
            </w:pPr>
          </w:p>
        </w:tc>
        <w:tc>
          <w:tcPr>
            <w:tcW w:w="2250" w:type="dxa"/>
            <w:vMerge/>
          </w:tcPr>
          <w:p w14:paraId="44323BC1" w14:textId="77777777" w:rsidR="00573020" w:rsidRPr="009F6181" w:rsidRDefault="00573020" w:rsidP="00F62C79">
            <w:pPr>
              <w:jc w:val="center"/>
              <w:rPr>
                <w:rFonts w:cstheme="minorHAnsi"/>
              </w:rPr>
            </w:pPr>
          </w:p>
        </w:tc>
        <w:tc>
          <w:tcPr>
            <w:tcW w:w="3600" w:type="dxa"/>
          </w:tcPr>
          <w:p w14:paraId="6B817EF4" w14:textId="77777777" w:rsidR="00573020" w:rsidRPr="009F6181" w:rsidRDefault="00573020" w:rsidP="00F62C79">
            <w:pPr>
              <w:jc w:val="center"/>
              <w:rPr>
                <w:rFonts w:cstheme="minorHAnsi"/>
                <w:shd w:val="clear" w:color="auto" w:fill="FFFFFF"/>
              </w:rPr>
            </w:pPr>
            <w:r w:rsidRPr="009F6181">
              <w:rPr>
                <w:rFonts w:cstheme="minorHAnsi"/>
                <w:shd w:val="clear" w:color="auto" w:fill="FFFFFF"/>
              </w:rPr>
              <w:t>Piperyline</w:t>
            </w:r>
            <w:r w:rsidR="005F3729" w:rsidRPr="009F6181">
              <w:rPr>
                <w:rFonts w:cstheme="minorHAnsi"/>
                <w:shd w:val="clear" w:color="auto" w:fill="FFFFFF"/>
              </w:rPr>
              <w:fldChar w:fldCharType="begin" w:fldLock="1"/>
            </w:r>
            <w:r w:rsidR="005F3729" w:rsidRPr="009F6181">
              <w:rPr>
                <w:rFonts w:cstheme="minorHAnsi"/>
                <w:shd w:val="clear" w:color="auto" w:fill="FFFFFF"/>
              </w:rPr>
              <w:instrText>ADDIN CSL_CITATION {"citationItems":[{"id":"ITEM-1","itemData":{"DOI":"10.1080/10408398.2019.1565489","ISSN":"15497852","PMID":"30740986","abstract":"Considered as the \"King of spices\", black pepper (Piper nigrum L.) is a widely used spice which adds flavor of its own to dishes, and also enhances the taste of other ingredients. Piper nigrum has also been extensively explored for its biological properties and its bioactive phyto-compounds. There is, however, no updated compilation of these available data to provide a complete profile of the medicinal aspects of P. nigrum. This study endeavors to systematically review scientific data on the traditional uses, phytochemical composition, and pharmacological properties of P. nigrum. Information was obtained using a combination of keywords via recognized electronic databases (e.g., Science Direct and Google Scholar). Google search was also used. Books and online materials were also considered, and the literature search was restricted to the English language. The country with the highest number of traditional reports of P. nigrum for both human and veterinary medicine was India, mostly for menstrual and ear-nose-throat disorders in human and gastrointestinal disorders in livestock. The seeds and fruits were mostly used, and the preferred mode of preparation was in powdered form, pills or tablets, and paste. Piper nigrum and its bioactive compounds were also found to possess important pharmacological properties. Antimicrobial activity was recorded against a wide range of pathogens via inhibition of biofilm, bacterial efflux pumps, bacterial swarming, and swimming motilities. Studies also reported its antioxidant effects against a series of reactive oxygen and nitrogen species including the scavenging of superoxide anion, hydrogen peroxide, nitric oxide, DPPH, ABTS, and reducing effect against ferric and molybdenum (VI). Improvement of antioxidant enzymes in vivo has also been reported. Piper nigrum also exhibited anticancer effect against a number of cell lines from breast, colon, cervical, and prostate through different mechanisms including cytotoxicity, apoptosis, autophagy, and interference with signaling pathways. Its antidiabetic property has also been confirmed in vivo as well as hypolipidemic activity as evidenced by decrease in the level of cholesterol, triglycerides, and low-density lipoprotein and increase in high-density lipoprotein. Piper nigrum also has anti-inflammatory, analgesic, anticonvulsant, and neuroprotective effects. The major bioactive compound identified in P. nigrum is piperine although other compounds are also present including pipe…","author":[{"dropping-particle":"","family":"Takooree","given":"Heerasing","non-dropping-particle":"","parse-names":false,"suffix":""},{"dropping-particle":"","family":"Aumeeruddy","given":"Muhammad Z.","non-dropping-particle":"","parse-names":false,"suffix":""},{"dropping-particle":"","family":"Rengasamy","given":"Kannan R.R.","non-dropping-particle":"","parse-names":false,"suffix":""},{"dropping-particle":"","family":"Venugopala","given":"Katharigatta N.","non-dropping-particle":"","parse-names":false,"suffix":""},{"dropping-particle":"","family":"Jeewon","given":"Rajesh","non-dropping-particle":"","parse-names":false,"suffix":""},{"dropping-particle":"","family":"Zengin","given":"Gokhan","non-dropping-particle":"","parse-names":false,"suffix":""},{"dropping-particle":"","family":"Mahomoodally","given":"Mohamad F.","non-dropping-particle":"","parse-names":false,"suffix":""}],"container-title":"Critical reviews in food science and nutrition","id":"ITEM-1","issue":"0","issued":{"date-parts":[["2019"]]},"page":"S210-S243","publisher":"Taylor &amp; Francis","title":"A systematic review on black pepper (Piper nigrum L.): from folk uses to pharmacological applications","type":"article-journal","volume":"59"},"uris":["http://www.mendeley.com/documents/?uuid=12eb09af-22a6-449f-886a-e4b5ddeaca5d"]}],"mendeley":{"formattedCitation":"&lt;sup&gt;6&lt;/sup&gt;","plainTextFormattedCitation":"6","previouslyFormattedCitation":"&lt;sup&gt;6&lt;/sup&gt;"},"properties":{"noteIndex":0},"schema":"https://github.com/citation-style-language/schema/raw/master/csl-citation.json"}</w:instrText>
            </w:r>
            <w:r w:rsidR="005F3729" w:rsidRPr="009F6181">
              <w:rPr>
                <w:rFonts w:cstheme="minorHAnsi"/>
                <w:shd w:val="clear" w:color="auto" w:fill="FFFFFF"/>
              </w:rPr>
              <w:fldChar w:fldCharType="separate"/>
            </w:r>
            <w:r w:rsidR="005F3729" w:rsidRPr="009F6181">
              <w:rPr>
                <w:rFonts w:cstheme="minorHAnsi"/>
                <w:noProof/>
                <w:shd w:val="clear" w:color="auto" w:fill="FFFFFF"/>
                <w:vertAlign w:val="superscript"/>
              </w:rPr>
              <w:t>6</w:t>
            </w:r>
            <w:r w:rsidR="005F3729" w:rsidRPr="009F6181">
              <w:rPr>
                <w:rFonts w:cstheme="minorHAnsi"/>
                <w:shd w:val="clear" w:color="auto" w:fill="FFFFFF"/>
              </w:rPr>
              <w:fldChar w:fldCharType="end"/>
            </w:r>
          </w:p>
          <w:p w14:paraId="562B3673" w14:textId="726A1A57" w:rsidR="00B94730" w:rsidRPr="009F6181" w:rsidRDefault="00B94730" w:rsidP="00F62C79">
            <w:pPr>
              <w:jc w:val="center"/>
              <w:rPr>
                <w:rFonts w:cstheme="minorHAnsi"/>
              </w:rPr>
            </w:pPr>
          </w:p>
        </w:tc>
        <w:tc>
          <w:tcPr>
            <w:tcW w:w="2335" w:type="dxa"/>
          </w:tcPr>
          <w:p w14:paraId="52D4C3BA" w14:textId="66386B90" w:rsidR="00573020" w:rsidRPr="009F6181" w:rsidRDefault="00573020" w:rsidP="00F62C79">
            <w:pPr>
              <w:jc w:val="center"/>
              <w:rPr>
                <w:rFonts w:cstheme="minorHAnsi"/>
                <w:shd w:val="clear" w:color="auto" w:fill="FFFFFF"/>
              </w:rPr>
            </w:pPr>
            <w:r w:rsidRPr="009F6181">
              <w:rPr>
                <w:rFonts w:cstheme="minorHAnsi"/>
                <w:shd w:val="clear" w:color="auto" w:fill="FFFFFF"/>
              </w:rPr>
              <w:t>636537</w:t>
            </w:r>
          </w:p>
        </w:tc>
      </w:tr>
      <w:tr w:rsidR="00573020" w:rsidRPr="009F6181" w14:paraId="24B87725" w14:textId="77777777" w:rsidTr="00F62C79">
        <w:trPr>
          <w:trHeight w:val="20"/>
        </w:trPr>
        <w:tc>
          <w:tcPr>
            <w:tcW w:w="1165" w:type="dxa"/>
            <w:vMerge/>
          </w:tcPr>
          <w:p w14:paraId="18186EF3" w14:textId="77777777" w:rsidR="00573020" w:rsidRPr="009F6181" w:rsidRDefault="00573020" w:rsidP="00F62C79">
            <w:pPr>
              <w:jc w:val="center"/>
              <w:rPr>
                <w:rFonts w:cstheme="minorHAnsi"/>
              </w:rPr>
            </w:pPr>
          </w:p>
        </w:tc>
        <w:tc>
          <w:tcPr>
            <w:tcW w:w="2250" w:type="dxa"/>
            <w:vMerge/>
          </w:tcPr>
          <w:p w14:paraId="7C651A0B" w14:textId="77777777" w:rsidR="00573020" w:rsidRPr="009F6181" w:rsidRDefault="00573020" w:rsidP="00F62C79">
            <w:pPr>
              <w:jc w:val="center"/>
              <w:rPr>
                <w:rFonts w:cstheme="minorHAnsi"/>
              </w:rPr>
            </w:pPr>
          </w:p>
        </w:tc>
        <w:tc>
          <w:tcPr>
            <w:tcW w:w="3600" w:type="dxa"/>
          </w:tcPr>
          <w:p w14:paraId="58E7D4C1" w14:textId="77777777" w:rsidR="00573020" w:rsidRPr="009F6181" w:rsidRDefault="00573020" w:rsidP="00F62C79">
            <w:pPr>
              <w:jc w:val="center"/>
              <w:rPr>
                <w:rFonts w:cstheme="minorHAnsi"/>
                <w:shd w:val="clear" w:color="auto" w:fill="FFFFFF"/>
              </w:rPr>
            </w:pPr>
            <w:r w:rsidRPr="009F6181">
              <w:rPr>
                <w:rFonts w:cstheme="minorHAnsi"/>
                <w:shd w:val="clear" w:color="auto" w:fill="FFFFFF"/>
              </w:rPr>
              <w:t>Pellitorine</w:t>
            </w:r>
            <w:r w:rsidR="005F3729" w:rsidRPr="009F6181">
              <w:rPr>
                <w:rFonts w:cstheme="minorHAnsi"/>
                <w:shd w:val="clear" w:color="auto" w:fill="FFFFFF"/>
              </w:rPr>
              <w:fldChar w:fldCharType="begin" w:fldLock="1"/>
            </w:r>
            <w:r w:rsidR="005F3729" w:rsidRPr="009F6181">
              <w:rPr>
                <w:rFonts w:cstheme="minorHAnsi"/>
                <w:shd w:val="clear" w:color="auto" w:fill="FFFFFF"/>
              </w:rPr>
              <w:instrText>ADDIN CSL_CITATION {"citationItems":[{"id":"ITEM-1","itemData":{"DOI":"10.1080/10408398.2019.1565489","ISSN":"15497852","PMID":"30740986","abstract":"Considered as the \"King of spices\", black pepper (Piper nigrum L.) is a widely used spice which adds flavor of its own to dishes, and also enhances the taste of other ingredients. Piper nigrum has also been extensively explored for its biological properties and its bioactive phyto-compounds. There is, however, no updated compilation of these available data to provide a complete profile of the medicinal aspects of P. nigrum. This study endeavors to systematically review scientific data on the traditional uses, phytochemical composition, and pharmacological properties of P. nigrum. Information was obtained using a combination of keywords via recognized electronic databases (e.g., Science Direct and Google Scholar). Google search was also used. Books and online materials were also considered, and the literature search was restricted to the English language. The country with the highest number of traditional reports of P. nigrum for both human and veterinary medicine was India, mostly for menstrual and ear-nose-throat disorders in human and gastrointestinal disorders in livestock. The seeds and fruits were mostly used, and the preferred mode of preparation was in powdered form, pills or tablets, and paste. Piper nigrum and its bioactive compounds were also found to possess important pharmacological properties. Antimicrobial activity was recorded against a wide range of pathogens via inhibition of biofilm, bacterial efflux pumps, bacterial swarming, and swimming motilities. Studies also reported its antioxidant effects against a series of reactive oxygen and nitrogen species including the scavenging of superoxide anion, hydrogen peroxide, nitric oxide, DPPH, ABTS, and reducing effect against ferric and molybdenum (VI). Improvement of antioxidant enzymes in vivo has also been reported. Piper nigrum also exhibited anticancer effect against a number of cell lines from breast, colon, cervical, and prostate through different mechanisms including cytotoxicity, apoptosis, autophagy, and interference with signaling pathways. Its antidiabetic property has also been confirmed in vivo as well as hypolipidemic activity as evidenced by decrease in the level of cholesterol, triglycerides, and low-density lipoprotein and increase in high-density lipoprotein. Piper nigrum also has anti-inflammatory, analgesic, anticonvulsant, and neuroprotective effects. The major bioactive compound identified in P. nigrum is piperine although other compounds are also present including pipe…","author":[{"dropping-particle":"","family":"Takooree","given":"Heerasing","non-dropping-particle":"","parse-names":false,"suffix":""},{"dropping-particle":"","family":"Aumeeruddy","given":"Muhammad Z.","non-dropping-particle":"","parse-names":false,"suffix":""},{"dropping-particle":"","family":"Rengasamy","given":"Kannan R.R.","non-dropping-particle":"","parse-names":false,"suffix":""},{"dropping-particle":"","family":"Venugopala","given":"Katharigatta N.","non-dropping-particle":"","parse-names":false,"suffix":""},{"dropping-particle":"","family":"Jeewon","given":"Rajesh","non-dropping-particle":"","parse-names":false,"suffix":""},{"dropping-particle":"","family":"Zengin","given":"Gokhan","non-dropping-particle":"","parse-names":false,"suffix":""},{"dropping-particle":"","family":"Mahomoodally","given":"Mohamad F.","non-dropping-particle":"","parse-names":false,"suffix":""}],"container-title":"Critical reviews in food science and nutrition","id":"ITEM-1","issue":"0","issued":{"date-parts":[["2019"]]},"page":"S210-S243","publisher":"Taylor &amp; Francis","title":"A systematic review on black pepper (Piper nigrum L.): from folk uses to pharmacological applications","type":"article-journal","volume":"59"},"uris":["http://www.mendeley.com/documents/?uuid=12eb09af-22a6-449f-886a-e4b5ddeaca5d"]}],"mendeley":{"formattedCitation":"&lt;sup&gt;6&lt;/sup&gt;","plainTextFormattedCitation":"6","previouslyFormattedCitation":"&lt;sup&gt;6&lt;/sup&gt;"},"properties":{"noteIndex":0},"schema":"https://github.com/citation-style-language/schema/raw/master/csl-citation.json"}</w:instrText>
            </w:r>
            <w:r w:rsidR="005F3729" w:rsidRPr="009F6181">
              <w:rPr>
                <w:rFonts w:cstheme="minorHAnsi"/>
                <w:shd w:val="clear" w:color="auto" w:fill="FFFFFF"/>
              </w:rPr>
              <w:fldChar w:fldCharType="separate"/>
            </w:r>
            <w:r w:rsidR="005F3729" w:rsidRPr="009F6181">
              <w:rPr>
                <w:rFonts w:cstheme="minorHAnsi"/>
                <w:noProof/>
                <w:shd w:val="clear" w:color="auto" w:fill="FFFFFF"/>
                <w:vertAlign w:val="superscript"/>
              </w:rPr>
              <w:t>6</w:t>
            </w:r>
            <w:r w:rsidR="005F3729" w:rsidRPr="009F6181">
              <w:rPr>
                <w:rFonts w:cstheme="minorHAnsi"/>
                <w:shd w:val="clear" w:color="auto" w:fill="FFFFFF"/>
              </w:rPr>
              <w:fldChar w:fldCharType="end"/>
            </w:r>
          </w:p>
          <w:p w14:paraId="4DA519EC" w14:textId="61F04083" w:rsidR="00B94730" w:rsidRPr="009F6181" w:rsidRDefault="00B94730" w:rsidP="00F62C79">
            <w:pPr>
              <w:jc w:val="center"/>
              <w:rPr>
                <w:rFonts w:cstheme="minorHAnsi"/>
                <w:shd w:val="clear" w:color="auto" w:fill="FFFFFF"/>
              </w:rPr>
            </w:pPr>
          </w:p>
        </w:tc>
        <w:tc>
          <w:tcPr>
            <w:tcW w:w="2335" w:type="dxa"/>
          </w:tcPr>
          <w:p w14:paraId="51E04B60" w14:textId="69D0D50E" w:rsidR="00573020" w:rsidRPr="009F6181" w:rsidRDefault="00573020" w:rsidP="00F62C79">
            <w:pPr>
              <w:jc w:val="center"/>
              <w:rPr>
                <w:rFonts w:cstheme="minorHAnsi"/>
                <w:shd w:val="clear" w:color="auto" w:fill="FFFFFF"/>
              </w:rPr>
            </w:pPr>
            <w:r w:rsidRPr="009F6181">
              <w:rPr>
                <w:rFonts w:cstheme="minorHAnsi"/>
                <w:shd w:val="clear" w:color="auto" w:fill="FFFFFF"/>
              </w:rPr>
              <w:t>5318516</w:t>
            </w:r>
          </w:p>
        </w:tc>
      </w:tr>
      <w:tr w:rsidR="00990901" w:rsidRPr="009F6181" w14:paraId="2407D014" w14:textId="77777777" w:rsidTr="00F62C79">
        <w:trPr>
          <w:trHeight w:val="683"/>
        </w:trPr>
        <w:tc>
          <w:tcPr>
            <w:tcW w:w="1165" w:type="dxa"/>
            <w:vMerge/>
          </w:tcPr>
          <w:p w14:paraId="53BF950A" w14:textId="77777777" w:rsidR="00990901" w:rsidRPr="009F6181" w:rsidRDefault="00990901" w:rsidP="00F62C79">
            <w:pPr>
              <w:jc w:val="center"/>
              <w:rPr>
                <w:rFonts w:cstheme="minorHAnsi"/>
              </w:rPr>
            </w:pPr>
          </w:p>
        </w:tc>
        <w:tc>
          <w:tcPr>
            <w:tcW w:w="2250" w:type="dxa"/>
            <w:vMerge/>
          </w:tcPr>
          <w:p w14:paraId="77C58F39" w14:textId="77777777" w:rsidR="00990901" w:rsidRPr="009F6181" w:rsidRDefault="00990901" w:rsidP="00F62C79">
            <w:pPr>
              <w:jc w:val="center"/>
              <w:rPr>
                <w:rFonts w:cstheme="minorHAnsi"/>
              </w:rPr>
            </w:pPr>
          </w:p>
        </w:tc>
        <w:tc>
          <w:tcPr>
            <w:tcW w:w="3600" w:type="dxa"/>
          </w:tcPr>
          <w:p w14:paraId="711481CE" w14:textId="4E188E6C" w:rsidR="00990901" w:rsidRPr="009F6181" w:rsidRDefault="00990901" w:rsidP="00F62C79">
            <w:pPr>
              <w:jc w:val="center"/>
              <w:rPr>
                <w:rFonts w:cstheme="minorHAnsi"/>
                <w:shd w:val="clear" w:color="auto" w:fill="FFFFFF"/>
              </w:rPr>
            </w:pPr>
            <w:r w:rsidRPr="009F6181">
              <w:rPr>
                <w:rFonts w:cstheme="minorHAnsi"/>
                <w:shd w:val="clear" w:color="auto" w:fill="FFFFFF"/>
              </w:rPr>
              <w:t>Hexadecanoylpyrrolidine</w:t>
            </w:r>
            <w:r w:rsidR="005F3729" w:rsidRPr="009F6181">
              <w:rPr>
                <w:rFonts w:cstheme="minorHAnsi"/>
                <w:shd w:val="clear" w:color="auto" w:fill="FFFFFF"/>
              </w:rPr>
              <w:fldChar w:fldCharType="begin" w:fldLock="1"/>
            </w:r>
            <w:r w:rsidR="005F3729" w:rsidRPr="009F6181">
              <w:rPr>
                <w:rFonts w:cstheme="minorHAnsi"/>
                <w:shd w:val="clear" w:color="auto" w:fill="FFFFFF"/>
              </w:rPr>
              <w:instrText>ADDIN CSL_CITATION {"citationItems":[{"id":"ITEM-1","itemData":{"DOI":"10.1080/10408398.2019.1565489","ISSN":"15497852","PMID":"30740986","abstract":"Considered as the \"King of spices\", black pepper (Piper nigrum L.) is a widely used spice which adds flavor of its own to dishes, and also enhances the taste of other ingredients. Piper nigrum has also been extensively explored for its biological properties and its bioactive phyto-compounds. There is, however, no updated compilation of these available data to provide a complete profile of the medicinal aspects of P. nigrum. This study endeavors to systematically review scientific data on the traditional uses, phytochemical composition, and pharmacological properties of P. nigrum. Information was obtained using a combination of keywords via recognized electronic databases (e.g., Science Direct and Google Scholar). Google search was also used. Books and online materials were also considered, and the literature search was restricted to the English language. The country with the highest number of traditional reports of P. nigrum for both human and veterinary medicine was India, mostly for menstrual and ear-nose-throat disorders in human and gastrointestinal disorders in livestock. The seeds and fruits were mostly used, and the preferred mode of preparation was in powdered form, pills or tablets, and paste. Piper nigrum and its bioactive compounds were also found to possess important pharmacological properties. Antimicrobial activity was recorded against a wide range of pathogens via inhibition of biofilm, bacterial efflux pumps, bacterial swarming, and swimming motilities. Studies also reported its antioxidant effects against a series of reactive oxygen and nitrogen species including the scavenging of superoxide anion, hydrogen peroxide, nitric oxide, DPPH, ABTS, and reducing effect against ferric and molybdenum (VI). Improvement of antioxidant enzymes in vivo has also been reported. Piper nigrum also exhibited anticancer effect against a number of cell lines from breast, colon, cervical, and prostate through different mechanisms including cytotoxicity, apoptosis, autophagy, and interference with signaling pathways. Its antidiabetic property has also been confirmed in vivo as well as hypolipidemic activity as evidenced by decrease in the level of cholesterol, triglycerides, and low-density lipoprotein and increase in high-density lipoprotein. Piper nigrum also has anti-inflammatory, analgesic, anticonvulsant, and neuroprotective effects. The major bioactive compound identified in P. nigrum is piperine although other compounds are also present including pipe…","author":[{"dropping-particle":"","family":"Takooree","given":"Heerasing","non-dropping-particle":"","parse-names":false,"suffix":""},{"dropping-particle":"","family":"Aumeeruddy","given":"Muhammad Z.","non-dropping-particle":"","parse-names":false,"suffix":""},{"dropping-particle":"","family":"Rengasamy","given":"Kannan R.R.","non-dropping-particle":"","parse-names":false,"suffix":""},{"dropping-particle":"","family":"Venugopala","given":"Katharigatta N.","non-dropping-particle":"","parse-names":false,"suffix":""},{"dropping-particle":"","family":"Jeewon","given":"Rajesh","non-dropping-particle":"","parse-names":false,"suffix":""},{"dropping-particle":"","family":"Zengin","given":"Gokhan","non-dropping-particle":"","parse-names":false,"suffix":""},{"dropping-particle":"","family":"Mahomoodally","given":"Mohamad F.","non-dropping-particle":"","parse-names":false,"suffix":""}],"container-title":"Critical reviews in food science and nutrition","id":"ITEM-1","issue":"0","issued":{"date-parts":[["2019"]]},"page":"S210-S243","publisher":"Taylor &amp; Francis","title":"A systematic review on black pepper (Piper nigrum L.): from folk uses to pharmacological applications","type":"article-journal","volume":"59"},"uris":["http://www.mendeley.com/documents/?uuid=12eb09af-22a6-449f-886a-e4b5ddeaca5d"]}],"mendeley":{"formattedCitation":"&lt;sup&gt;6&lt;/sup&gt;","plainTextFormattedCitation":"6","previouslyFormattedCitation":"&lt;sup&gt;6&lt;/sup&gt;"},"properties":{"noteIndex":0},"schema":"https://github.com/citation-style-language/schema/raw/master/csl-citation.json"}</w:instrText>
            </w:r>
            <w:r w:rsidR="005F3729" w:rsidRPr="009F6181">
              <w:rPr>
                <w:rFonts w:cstheme="minorHAnsi"/>
                <w:shd w:val="clear" w:color="auto" w:fill="FFFFFF"/>
              </w:rPr>
              <w:fldChar w:fldCharType="separate"/>
            </w:r>
            <w:r w:rsidR="005F3729" w:rsidRPr="009F6181">
              <w:rPr>
                <w:rFonts w:cstheme="minorHAnsi"/>
                <w:noProof/>
                <w:shd w:val="clear" w:color="auto" w:fill="FFFFFF"/>
                <w:vertAlign w:val="superscript"/>
              </w:rPr>
              <w:t>6</w:t>
            </w:r>
            <w:r w:rsidR="005F3729" w:rsidRPr="009F6181">
              <w:rPr>
                <w:rFonts w:cstheme="minorHAnsi"/>
                <w:shd w:val="clear" w:color="auto" w:fill="FFFFFF"/>
              </w:rPr>
              <w:fldChar w:fldCharType="end"/>
            </w:r>
          </w:p>
        </w:tc>
        <w:tc>
          <w:tcPr>
            <w:tcW w:w="2335" w:type="dxa"/>
          </w:tcPr>
          <w:p w14:paraId="3AC49EAB" w14:textId="780A35D2" w:rsidR="00990901" w:rsidRPr="009F6181" w:rsidRDefault="00990901" w:rsidP="00F62C79">
            <w:pPr>
              <w:jc w:val="center"/>
              <w:rPr>
                <w:rFonts w:cstheme="minorHAnsi"/>
                <w:shd w:val="clear" w:color="auto" w:fill="FFFFFF"/>
              </w:rPr>
            </w:pPr>
            <w:r w:rsidRPr="009F6181">
              <w:rPr>
                <w:rFonts w:cstheme="minorHAnsi"/>
                <w:shd w:val="clear" w:color="auto" w:fill="FFFFFF"/>
              </w:rPr>
              <w:t>247220</w:t>
            </w:r>
          </w:p>
        </w:tc>
      </w:tr>
      <w:tr w:rsidR="00421198" w:rsidRPr="009F6181" w14:paraId="437FBC03" w14:textId="77777777" w:rsidTr="00F62C79">
        <w:trPr>
          <w:trHeight w:val="60"/>
        </w:trPr>
        <w:tc>
          <w:tcPr>
            <w:tcW w:w="1165" w:type="dxa"/>
            <w:vMerge w:val="restart"/>
          </w:tcPr>
          <w:p w14:paraId="258C9167" w14:textId="5C5DC6E6" w:rsidR="00421198" w:rsidRPr="009F6181" w:rsidRDefault="00662014" w:rsidP="00F62C79">
            <w:pPr>
              <w:jc w:val="center"/>
              <w:rPr>
                <w:rFonts w:cstheme="minorHAnsi"/>
              </w:rPr>
            </w:pPr>
            <w:r>
              <w:rPr>
                <w:rFonts w:cstheme="minorHAnsi"/>
              </w:rPr>
              <w:t>0</w:t>
            </w:r>
            <w:r w:rsidR="00421198" w:rsidRPr="009F6181">
              <w:rPr>
                <w:rFonts w:cstheme="minorHAnsi"/>
              </w:rPr>
              <w:t>2</w:t>
            </w:r>
          </w:p>
        </w:tc>
        <w:tc>
          <w:tcPr>
            <w:tcW w:w="2250" w:type="dxa"/>
            <w:vMerge w:val="restart"/>
          </w:tcPr>
          <w:p w14:paraId="1CB2D91D" w14:textId="16E84A89" w:rsidR="00421198" w:rsidRPr="009F6181" w:rsidRDefault="00841F8B" w:rsidP="00F62C79">
            <w:pPr>
              <w:jc w:val="center"/>
              <w:rPr>
                <w:rFonts w:cstheme="minorHAnsi"/>
                <w:i/>
                <w:iCs/>
              </w:rPr>
            </w:pPr>
            <w:r w:rsidRPr="009F6181">
              <w:rPr>
                <w:rFonts w:cstheme="minorHAnsi"/>
                <w:i/>
                <w:iCs/>
              </w:rPr>
              <w:t xml:space="preserve">Plumbago </w:t>
            </w:r>
            <w:proofErr w:type="spellStart"/>
            <w:r w:rsidRPr="009F6181">
              <w:rPr>
                <w:rFonts w:cstheme="minorHAnsi"/>
                <w:i/>
                <w:iCs/>
              </w:rPr>
              <w:t>zeylanica</w:t>
            </w:r>
            <w:proofErr w:type="spellEnd"/>
            <w:r w:rsidRPr="009F6181">
              <w:rPr>
                <w:rFonts w:cstheme="minorHAnsi"/>
                <w:i/>
                <w:iCs/>
              </w:rPr>
              <w:t xml:space="preserve"> </w:t>
            </w:r>
            <w:r w:rsidRPr="009F6181">
              <w:rPr>
                <w:rFonts w:cstheme="minorHAnsi"/>
              </w:rPr>
              <w:t>Linn.</w:t>
            </w:r>
          </w:p>
        </w:tc>
        <w:tc>
          <w:tcPr>
            <w:tcW w:w="3600" w:type="dxa"/>
          </w:tcPr>
          <w:p w14:paraId="2709F03A" w14:textId="77777777" w:rsidR="00421198" w:rsidRPr="009F6181" w:rsidRDefault="00421198" w:rsidP="00F62C79">
            <w:pPr>
              <w:jc w:val="center"/>
              <w:rPr>
                <w:rFonts w:cstheme="minorHAnsi"/>
              </w:rPr>
            </w:pPr>
            <w:r w:rsidRPr="009F6181">
              <w:rPr>
                <w:rFonts w:cstheme="minorHAnsi"/>
              </w:rPr>
              <w:t>Trans-cinnamic acid</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143FE5F6" w14:textId="1B8DB949" w:rsidR="00B94730" w:rsidRPr="009F6181" w:rsidRDefault="00B94730" w:rsidP="00F62C79">
            <w:pPr>
              <w:jc w:val="center"/>
              <w:rPr>
                <w:rFonts w:cstheme="minorHAnsi"/>
                <w:shd w:val="clear" w:color="auto" w:fill="FFFFFF"/>
              </w:rPr>
            </w:pPr>
          </w:p>
        </w:tc>
        <w:tc>
          <w:tcPr>
            <w:tcW w:w="2335" w:type="dxa"/>
          </w:tcPr>
          <w:p w14:paraId="7265B939" w14:textId="55AD393E" w:rsidR="00421198" w:rsidRPr="009F6181" w:rsidRDefault="00421198" w:rsidP="00F62C79">
            <w:pPr>
              <w:jc w:val="center"/>
              <w:rPr>
                <w:rFonts w:cstheme="minorHAnsi"/>
                <w:shd w:val="clear" w:color="auto" w:fill="FFFFFF"/>
              </w:rPr>
            </w:pPr>
            <w:r w:rsidRPr="009F6181">
              <w:rPr>
                <w:rFonts w:cstheme="minorHAnsi"/>
                <w:shd w:val="clear" w:color="auto" w:fill="FFFFFF"/>
              </w:rPr>
              <w:t>444539</w:t>
            </w:r>
          </w:p>
        </w:tc>
      </w:tr>
      <w:tr w:rsidR="00421198" w:rsidRPr="009F6181" w14:paraId="1B74CC76" w14:textId="77777777" w:rsidTr="00F62C79">
        <w:trPr>
          <w:trHeight w:val="48"/>
        </w:trPr>
        <w:tc>
          <w:tcPr>
            <w:tcW w:w="1165" w:type="dxa"/>
            <w:vMerge/>
          </w:tcPr>
          <w:p w14:paraId="5455C2E0" w14:textId="77777777" w:rsidR="00421198" w:rsidRPr="009F6181" w:rsidRDefault="00421198" w:rsidP="00F62C79">
            <w:pPr>
              <w:jc w:val="center"/>
              <w:rPr>
                <w:rFonts w:cstheme="minorHAnsi"/>
              </w:rPr>
            </w:pPr>
          </w:p>
        </w:tc>
        <w:tc>
          <w:tcPr>
            <w:tcW w:w="2250" w:type="dxa"/>
            <w:vMerge/>
          </w:tcPr>
          <w:p w14:paraId="7921E4C3" w14:textId="77777777" w:rsidR="00421198" w:rsidRPr="009F6181" w:rsidRDefault="00421198" w:rsidP="00F62C79">
            <w:pPr>
              <w:jc w:val="center"/>
              <w:rPr>
                <w:rFonts w:cstheme="minorHAnsi"/>
              </w:rPr>
            </w:pPr>
          </w:p>
        </w:tc>
        <w:tc>
          <w:tcPr>
            <w:tcW w:w="3600" w:type="dxa"/>
          </w:tcPr>
          <w:p w14:paraId="2C496A32" w14:textId="77777777" w:rsidR="00421198" w:rsidRPr="009F6181" w:rsidRDefault="00421198" w:rsidP="00F62C79">
            <w:pPr>
              <w:jc w:val="center"/>
              <w:rPr>
                <w:rFonts w:cstheme="minorHAnsi"/>
              </w:rPr>
            </w:pPr>
            <w:r w:rsidRPr="009F6181">
              <w:rPr>
                <w:rFonts w:cstheme="minorHAnsi"/>
              </w:rPr>
              <w:t>Isoshinanolon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2452016E" w14:textId="43519838" w:rsidR="00B94730" w:rsidRPr="009F6181" w:rsidRDefault="00B94730" w:rsidP="00F62C79">
            <w:pPr>
              <w:jc w:val="center"/>
              <w:rPr>
                <w:rFonts w:cstheme="minorHAnsi"/>
                <w:shd w:val="clear" w:color="auto" w:fill="FFFFFF"/>
              </w:rPr>
            </w:pPr>
          </w:p>
        </w:tc>
        <w:tc>
          <w:tcPr>
            <w:tcW w:w="2335" w:type="dxa"/>
          </w:tcPr>
          <w:p w14:paraId="790DA4B6" w14:textId="394FDD68" w:rsidR="00421198" w:rsidRPr="009F6181" w:rsidRDefault="00421198" w:rsidP="00F62C79">
            <w:pPr>
              <w:jc w:val="center"/>
              <w:rPr>
                <w:rFonts w:cstheme="minorHAnsi"/>
                <w:shd w:val="clear" w:color="auto" w:fill="FFFFFF"/>
              </w:rPr>
            </w:pPr>
            <w:r w:rsidRPr="009F6181">
              <w:rPr>
                <w:rFonts w:cstheme="minorHAnsi"/>
                <w:shd w:val="clear" w:color="auto" w:fill="FFFFFF"/>
              </w:rPr>
              <w:t>443777</w:t>
            </w:r>
          </w:p>
        </w:tc>
      </w:tr>
      <w:tr w:rsidR="00421198" w:rsidRPr="009F6181" w14:paraId="668553B1" w14:textId="77777777" w:rsidTr="00F62C79">
        <w:trPr>
          <w:trHeight w:val="48"/>
        </w:trPr>
        <w:tc>
          <w:tcPr>
            <w:tcW w:w="1165" w:type="dxa"/>
            <w:vMerge/>
          </w:tcPr>
          <w:p w14:paraId="6AD48589" w14:textId="77777777" w:rsidR="00421198" w:rsidRPr="009F6181" w:rsidRDefault="00421198" w:rsidP="00F62C79">
            <w:pPr>
              <w:jc w:val="center"/>
              <w:rPr>
                <w:rFonts w:cstheme="minorHAnsi"/>
              </w:rPr>
            </w:pPr>
          </w:p>
        </w:tc>
        <w:tc>
          <w:tcPr>
            <w:tcW w:w="2250" w:type="dxa"/>
            <w:vMerge/>
          </w:tcPr>
          <w:p w14:paraId="7613BB39" w14:textId="77777777" w:rsidR="00421198" w:rsidRPr="009F6181" w:rsidRDefault="00421198" w:rsidP="00F62C79">
            <w:pPr>
              <w:jc w:val="center"/>
              <w:rPr>
                <w:rFonts w:cstheme="minorHAnsi"/>
              </w:rPr>
            </w:pPr>
          </w:p>
        </w:tc>
        <w:tc>
          <w:tcPr>
            <w:tcW w:w="3600" w:type="dxa"/>
          </w:tcPr>
          <w:p w14:paraId="03D1DC46" w14:textId="77777777" w:rsidR="00421198" w:rsidRPr="009F6181" w:rsidRDefault="00421198" w:rsidP="00F62C79">
            <w:pPr>
              <w:jc w:val="center"/>
              <w:rPr>
                <w:rFonts w:cstheme="minorHAnsi"/>
              </w:rPr>
            </w:pPr>
            <w:r w:rsidRPr="009F6181">
              <w:rPr>
                <w:rFonts w:cstheme="minorHAnsi"/>
              </w:rPr>
              <w:t>Indole-3-carboxaldehyd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6E026D9E" w14:textId="177BCF71" w:rsidR="00B94730" w:rsidRPr="009F6181" w:rsidRDefault="00B94730" w:rsidP="00F62C79">
            <w:pPr>
              <w:jc w:val="center"/>
              <w:rPr>
                <w:rFonts w:cstheme="minorHAnsi"/>
                <w:shd w:val="clear" w:color="auto" w:fill="FFFFFF"/>
              </w:rPr>
            </w:pPr>
          </w:p>
        </w:tc>
        <w:tc>
          <w:tcPr>
            <w:tcW w:w="2335" w:type="dxa"/>
          </w:tcPr>
          <w:p w14:paraId="6E344699" w14:textId="58D077B3" w:rsidR="00421198" w:rsidRPr="009F6181" w:rsidRDefault="00421198" w:rsidP="00F62C79">
            <w:pPr>
              <w:jc w:val="center"/>
              <w:rPr>
                <w:rFonts w:cstheme="minorHAnsi"/>
                <w:b/>
                <w:bCs/>
                <w:shd w:val="clear" w:color="auto" w:fill="FFFFFF"/>
              </w:rPr>
            </w:pPr>
            <w:r w:rsidRPr="009F6181">
              <w:rPr>
                <w:rFonts w:cstheme="minorHAnsi"/>
                <w:shd w:val="clear" w:color="auto" w:fill="FFFFFF"/>
              </w:rPr>
              <w:t>10256</w:t>
            </w:r>
          </w:p>
        </w:tc>
      </w:tr>
      <w:tr w:rsidR="00421198" w:rsidRPr="009F6181" w14:paraId="1D542790" w14:textId="77777777" w:rsidTr="00F62C79">
        <w:trPr>
          <w:trHeight w:val="48"/>
        </w:trPr>
        <w:tc>
          <w:tcPr>
            <w:tcW w:w="1165" w:type="dxa"/>
            <w:vMerge/>
          </w:tcPr>
          <w:p w14:paraId="23E88DBC" w14:textId="77777777" w:rsidR="00421198" w:rsidRPr="009F6181" w:rsidRDefault="00421198" w:rsidP="00F62C79">
            <w:pPr>
              <w:jc w:val="center"/>
              <w:rPr>
                <w:rFonts w:cstheme="minorHAnsi"/>
              </w:rPr>
            </w:pPr>
          </w:p>
        </w:tc>
        <w:tc>
          <w:tcPr>
            <w:tcW w:w="2250" w:type="dxa"/>
            <w:vMerge/>
          </w:tcPr>
          <w:p w14:paraId="2B92365F" w14:textId="77777777" w:rsidR="00421198" w:rsidRPr="009F6181" w:rsidRDefault="00421198" w:rsidP="00F62C79">
            <w:pPr>
              <w:jc w:val="center"/>
              <w:rPr>
                <w:rFonts w:cstheme="minorHAnsi"/>
              </w:rPr>
            </w:pPr>
          </w:p>
        </w:tc>
        <w:tc>
          <w:tcPr>
            <w:tcW w:w="3600" w:type="dxa"/>
          </w:tcPr>
          <w:p w14:paraId="77B41907" w14:textId="77777777" w:rsidR="00421198" w:rsidRPr="009F6181" w:rsidRDefault="00421198" w:rsidP="00F62C79">
            <w:pPr>
              <w:jc w:val="center"/>
              <w:rPr>
                <w:rFonts w:cstheme="minorHAnsi"/>
              </w:rPr>
            </w:pPr>
            <w:r w:rsidRPr="009F6181">
              <w:rPr>
                <w:rFonts w:cstheme="minorHAnsi"/>
              </w:rPr>
              <w:t>Vanillic acid</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233CA285" w14:textId="24FC2214" w:rsidR="00B94730" w:rsidRPr="009F6181" w:rsidRDefault="00B94730" w:rsidP="00F62C79">
            <w:pPr>
              <w:jc w:val="center"/>
              <w:rPr>
                <w:rFonts w:cstheme="minorHAnsi"/>
                <w:shd w:val="clear" w:color="auto" w:fill="FFFFFF"/>
              </w:rPr>
            </w:pPr>
          </w:p>
        </w:tc>
        <w:tc>
          <w:tcPr>
            <w:tcW w:w="2335" w:type="dxa"/>
          </w:tcPr>
          <w:p w14:paraId="68339125" w14:textId="2BF5870B" w:rsidR="00421198" w:rsidRPr="009F6181" w:rsidRDefault="00421198" w:rsidP="00F62C79">
            <w:pPr>
              <w:jc w:val="center"/>
              <w:rPr>
                <w:rFonts w:cstheme="minorHAnsi"/>
                <w:b/>
                <w:bCs/>
                <w:shd w:val="clear" w:color="auto" w:fill="FFFFFF"/>
              </w:rPr>
            </w:pPr>
            <w:r w:rsidRPr="009F6181">
              <w:rPr>
                <w:rFonts w:cstheme="minorHAnsi"/>
                <w:shd w:val="clear" w:color="auto" w:fill="FFFFFF"/>
              </w:rPr>
              <w:t>8468</w:t>
            </w:r>
          </w:p>
        </w:tc>
      </w:tr>
      <w:tr w:rsidR="00421198" w:rsidRPr="009F6181" w14:paraId="47FFFB17" w14:textId="77777777" w:rsidTr="00F62C79">
        <w:trPr>
          <w:trHeight w:val="48"/>
        </w:trPr>
        <w:tc>
          <w:tcPr>
            <w:tcW w:w="1165" w:type="dxa"/>
            <w:vMerge/>
          </w:tcPr>
          <w:p w14:paraId="407E811A" w14:textId="77777777" w:rsidR="00421198" w:rsidRPr="009F6181" w:rsidRDefault="00421198" w:rsidP="00F62C79">
            <w:pPr>
              <w:jc w:val="center"/>
              <w:rPr>
                <w:rFonts w:cstheme="minorHAnsi"/>
              </w:rPr>
            </w:pPr>
          </w:p>
        </w:tc>
        <w:tc>
          <w:tcPr>
            <w:tcW w:w="2250" w:type="dxa"/>
            <w:vMerge/>
          </w:tcPr>
          <w:p w14:paraId="502B885A" w14:textId="77777777" w:rsidR="00421198" w:rsidRPr="009F6181" w:rsidRDefault="00421198" w:rsidP="00F62C79">
            <w:pPr>
              <w:jc w:val="center"/>
              <w:rPr>
                <w:rFonts w:cstheme="minorHAnsi"/>
              </w:rPr>
            </w:pPr>
          </w:p>
        </w:tc>
        <w:tc>
          <w:tcPr>
            <w:tcW w:w="3600" w:type="dxa"/>
          </w:tcPr>
          <w:p w14:paraId="1C78AA46" w14:textId="77777777" w:rsidR="00421198" w:rsidRPr="009F6181" w:rsidRDefault="00421198" w:rsidP="00F62C79">
            <w:pPr>
              <w:jc w:val="center"/>
              <w:rPr>
                <w:rFonts w:cstheme="minorHAnsi"/>
              </w:rPr>
            </w:pPr>
            <w:r w:rsidRPr="009F6181">
              <w:rPr>
                <w:rFonts w:cstheme="minorHAnsi"/>
              </w:rPr>
              <w:t>Napthoquinon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311AD098" w14:textId="5331117C" w:rsidR="00B94730" w:rsidRPr="009F6181" w:rsidRDefault="00B94730" w:rsidP="00F62C79">
            <w:pPr>
              <w:jc w:val="center"/>
              <w:rPr>
                <w:rFonts w:cstheme="minorHAnsi"/>
                <w:shd w:val="clear" w:color="auto" w:fill="FFFFFF"/>
              </w:rPr>
            </w:pPr>
          </w:p>
        </w:tc>
        <w:tc>
          <w:tcPr>
            <w:tcW w:w="2335" w:type="dxa"/>
          </w:tcPr>
          <w:p w14:paraId="6CC12045" w14:textId="7930C497" w:rsidR="00421198" w:rsidRPr="009F6181" w:rsidRDefault="00421198" w:rsidP="00F62C79">
            <w:pPr>
              <w:jc w:val="center"/>
              <w:rPr>
                <w:rFonts w:cstheme="minorHAnsi"/>
                <w:shd w:val="clear" w:color="auto" w:fill="FFFFFF"/>
              </w:rPr>
            </w:pPr>
            <w:r w:rsidRPr="009F6181">
              <w:rPr>
                <w:rFonts w:cstheme="minorHAnsi"/>
                <w:shd w:val="clear" w:color="auto" w:fill="FFFFFF"/>
              </w:rPr>
              <w:t>8530</w:t>
            </w:r>
          </w:p>
        </w:tc>
      </w:tr>
      <w:tr w:rsidR="00421198" w:rsidRPr="009F6181" w14:paraId="0E718EDA" w14:textId="77777777" w:rsidTr="00F62C79">
        <w:trPr>
          <w:trHeight w:val="48"/>
        </w:trPr>
        <w:tc>
          <w:tcPr>
            <w:tcW w:w="1165" w:type="dxa"/>
            <w:vMerge/>
          </w:tcPr>
          <w:p w14:paraId="42507D4B" w14:textId="77777777" w:rsidR="00421198" w:rsidRPr="009F6181" w:rsidRDefault="00421198" w:rsidP="00F62C79">
            <w:pPr>
              <w:jc w:val="center"/>
              <w:rPr>
                <w:rFonts w:cstheme="minorHAnsi"/>
              </w:rPr>
            </w:pPr>
          </w:p>
        </w:tc>
        <w:tc>
          <w:tcPr>
            <w:tcW w:w="2250" w:type="dxa"/>
            <w:vMerge/>
          </w:tcPr>
          <w:p w14:paraId="24E37B37" w14:textId="77777777" w:rsidR="00421198" w:rsidRPr="009F6181" w:rsidRDefault="00421198" w:rsidP="00F62C79">
            <w:pPr>
              <w:jc w:val="center"/>
              <w:rPr>
                <w:rFonts w:cstheme="minorHAnsi"/>
              </w:rPr>
            </w:pPr>
          </w:p>
        </w:tc>
        <w:tc>
          <w:tcPr>
            <w:tcW w:w="3600" w:type="dxa"/>
          </w:tcPr>
          <w:p w14:paraId="2DC9F41D" w14:textId="77777777" w:rsidR="00421198" w:rsidRPr="009F6181" w:rsidRDefault="00421198" w:rsidP="00F62C79">
            <w:pPr>
              <w:jc w:val="center"/>
              <w:rPr>
                <w:rFonts w:cstheme="minorHAnsi"/>
                <w:shd w:val="clear" w:color="auto" w:fill="FFFFFF"/>
              </w:rPr>
            </w:pPr>
            <w:r w:rsidRPr="009F6181">
              <w:rPr>
                <w:rFonts w:cstheme="minorHAnsi"/>
                <w:shd w:val="clear" w:color="auto" w:fill="FFFFFF"/>
              </w:rPr>
              <w:t>Plumbagin</w:t>
            </w:r>
            <w:r w:rsidR="009B54A4" w:rsidRPr="009F6181">
              <w:rPr>
                <w:rFonts w:cstheme="minorHAnsi"/>
                <w:shd w:val="clear" w:color="auto" w:fill="FFFFFF"/>
              </w:rPr>
              <w:fldChar w:fldCharType="begin" w:fldLock="1"/>
            </w:r>
            <w:r w:rsidR="009B54A4" w:rsidRPr="009F6181">
              <w:rPr>
                <w:rFonts w:cstheme="minorHAnsi"/>
                <w:shd w:val="clear" w:color="auto" w:fill="FFFFFF"/>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shd w:val="clear" w:color="auto" w:fill="FFFFFF"/>
              </w:rPr>
              <w:fldChar w:fldCharType="separate"/>
            </w:r>
            <w:r w:rsidR="009B54A4" w:rsidRPr="009F6181">
              <w:rPr>
                <w:rFonts w:cstheme="minorHAnsi"/>
                <w:noProof/>
                <w:shd w:val="clear" w:color="auto" w:fill="FFFFFF"/>
                <w:vertAlign w:val="superscript"/>
              </w:rPr>
              <w:t>7</w:t>
            </w:r>
            <w:r w:rsidR="009B54A4" w:rsidRPr="009F6181">
              <w:rPr>
                <w:rFonts w:cstheme="minorHAnsi"/>
                <w:shd w:val="clear" w:color="auto" w:fill="FFFFFF"/>
              </w:rPr>
              <w:fldChar w:fldCharType="end"/>
            </w:r>
          </w:p>
          <w:p w14:paraId="45FAC612" w14:textId="5C290C4E" w:rsidR="00B94730" w:rsidRPr="009F6181" w:rsidRDefault="00B94730" w:rsidP="00F62C79">
            <w:pPr>
              <w:jc w:val="center"/>
              <w:rPr>
                <w:rFonts w:cstheme="minorHAnsi"/>
                <w:shd w:val="clear" w:color="auto" w:fill="FFFFFF"/>
              </w:rPr>
            </w:pPr>
          </w:p>
        </w:tc>
        <w:tc>
          <w:tcPr>
            <w:tcW w:w="2335" w:type="dxa"/>
          </w:tcPr>
          <w:p w14:paraId="408D7941" w14:textId="7025D521" w:rsidR="00421198" w:rsidRPr="009F6181" w:rsidRDefault="00421198" w:rsidP="00F62C79">
            <w:pPr>
              <w:jc w:val="center"/>
              <w:rPr>
                <w:rFonts w:cstheme="minorHAnsi"/>
                <w:shd w:val="clear" w:color="auto" w:fill="FFFFFF"/>
              </w:rPr>
            </w:pPr>
            <w:r w:rsidRPr="009F6181">
              <w:rPr>
                <w:rFonts w:cstheme="minorHAnsi"/>
                <w:shd w:val="clear" w:color="auto" w:fill="FFFFFF"/>
              </w:rPr>
              <w:t>10205</w:t>
            </w:r>
          </w:p>
        </w:tc>
      </w:tr>
      <w:tr w:rsidR="00421198" w:rsidRPr="009F6181" w14:paraId="1740897B" w14:textId="77777777" w:rsidTr="00F62C79">
        <w:trPr>
          <w:trHeight w:val="48"/>
        </w:trPr>
        <w:tc>
          <w:tcPr>
            <w:tcW w:w="1165" w:type="dxa"/>
            <w:vMerge/>
          </w:tcPr>
          <w:p w14:paraId="35820BAD" w14:textId="77777777" w:rsidR="00421198" w:rsidRPr="009F6181" w:rsidRDefault="00421198" w:rsidP="00F62C79">
            <w:pPr>
              <w:jc w:val="center"/>
              <w:rPr>
                <w:rFonts w:cstheme="minorHAnsi"/>
              </w:rPr>
            </w:pPr>
          </w:p>
        </w:tc>
        <w:tc>
          <w:tcPr>
            <w:tcW w:w="2250" w:type="dxa"/>
            <w:vMerge/>
          </w:tcPr>
          <w:p w14:paraId="5906B474" w14:textId="77777777" w:rsidR="00421198" w:rsidRPr="009F6181" w:rsidRDefault="00421198" w:rsidP="00F62C79">
            <w:pPr>
              <w:jc w:val="center"/>
              <w:rPr>
                <w:rFonts w:cstheme="minorHAnsi"/>
              </w:rPr>
            </w:pPr>
          </w:p>
        </w:tc>
        <w:tc>
          <w:tcPr>
            <w:tcW w:w="3600" w:type="dxa"/>
          </w:tcPr>
          <w:p w14:paraId="14056EDF" w14:textId="77777777" w:rsidR="00421198" w:rsidRPr="009F6181" w:rsidRDefault="00421198" w:rsidP="00F62C79">
            <w:pPr>
              <w:jc w:val="center"/>
              <w:rPr>
                <w:rFonts w:cstheme="minorHAnsi"/>
              </w:rPr>
            </w:pPr>
            <w:r w:rsidRPr="009F6181">
              <w:rPr>
                <w:rFonts w:cstheme="minorHAnsi"/>
              </w:rPr>
              <w:t>Chloroplumbagin</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7145A05A" w14:textId="37A6C5F7" w:rsidR="00B94730" w:rsidRPr="009F6181" w:rsidRDefault="00B94730" w:rsidP="00F62C79">
            <w:pPr>
              <w:jc w:val="center"/>
              <w:rPr>
                <w:rFonts w:cstheme="minorHAnsi"/>
                <w:shd w:val="clear" w:color="auto" w:fill="FFFFFF"/>
              </w:rPr>
            </w:pPr>
          </w:p>
        </w:tc>
        <w:tc>
          <w:tcPr>
            <w:tcW w:w="2335" w:type="dxa"/>
          </w:tcPr>
          <w:p w14:paraId="17259136" w14:textId="1BD5B5CF" w:rsidR="00421198" w:rsidRPr="009F6181" w:rsidRDefault="00421198" w:rsidP="00F62C79">
            <w:pPr>
              <w:jc w:val="center"/>
              <w:rPr>
                <w:rFonts w:cstheme="minorHAnsi"/>
                <w:shd w:val="clear" w:color="auto" w:fill="FFFFFF"/>
              </w:rPr>
            </w:pPr>
            <w:r w:rsidRPr="009F6181">
              <w:rPr>
                <w:rFonts w:cstheme="minorHAnsi"/>
                <w:shd w:val="clear" w:color="auto" w:fill="FFFFFF"/>
              </w:rPr>
              <w:t>338719</w:t>
            </w:r>
          </w:p>
        </w:tc>
      </w:tr>
      <w:tr w:rsidR="00421198" w:rsidRPr="009F6181" w14:paraId="11396585" w14:textId="77777777" w:rsidTr="00F62C79">
        <w:trPr>
          <w:trHeight w:val="48"/>
        </w:trPr>
        <w:tc>
          <w:tcPr>
            <w:tcW w:w="1165" w:type="dxa"/>
            <w:vMerge/>
          </w:tcPr>
          <w:p w14:paraId="21E6E464" w14:textId="77777777" w:rsidR="00421198" w:rsidRPr="009F6181" w:rsidRDefault="00421198" w:rsidP="00F62C79">
            <w:pPr>
              <w:jc w:val="center"/>
              <w:rPr>
                <w:rFonts w:cstheme="minorHAnsi"/>
              </w:rPr>
            </w:pPr>
          </w:p>
        </w:tc>
        <w:tc>
          <w:tcPr>
            <w:tcW w:w="2250" w:type="dxa"/>
            <w:vMerge/>
          </w:tcPr>
          <w:p w14:paraId="31D4865A" w14:textId="77777777" w:rsidR="00421198" w:rsidRPr="009F6181" w:rsidRDefault="00421198" w:rsidP="00F62C79">
            <w:pPr>
              <w:jc w:val="center"/>
              <w:rPr>
                <w:rFonts w:cstheme="minorHAnsi"/>
              </w:rPr>
            </w:pPr>
          </w:p>
        </w:tc>
        <w:tc>
          <w:tcPr>
            <w:tcW w:w="3600" w:type="dxa"/>
          </w:tcPr>
          <w:p w14:paraId="22C1CF12" w14:textId="77777777" w:rsidR="00421198" w:rsidRPr="009F6181" w:rsidRDefault="00421198" w:rsidP="00F62C79">
            <w:pPr>
              <w:jc w:val="center"/>
              <w:rPr>
                <w:rFonts w:cstheme="minorHAnsi"/>
              </w:rPr>
            </w:pPr>
            <w:r w:rsidRPr="009F6181">
              <w:rPr>
                <w:rFonts w:cstheme="minorHAnsi"/>
              </w:rPr>
              <w:t>Maritinon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4133031C" w14:textId="2F7B2832" w:rsidR="00B94730" w:rsidRPr="009F6181" w:rsidRDefault="00B94730" w:rsidP="00F62C79">
            <w:pPr>
              <w:jc w:val="center"/>
              <w:rPr>
                <w:rFonts w:cstheme="minorHAnsi"/>
                <w:shd w:val="clear" w:color="auto" w:fill="FFFFFF"/>
              </w:rPr>
            </w:pPr>
          </w:p>
        </w:tc>
        <w:tc>
          <w:tcPr>
            <w:tcW w:w="2335" w:type="dxa"/>
          </w:tcPr>
          <w:p w14:paraId="5D0B2FE6" w14:textId="56F5974C" w:rsidR="00421198" w:rsidRPr="009F6181" w:rsidRDefault="00421198" w:rsidP="00F62C79">
            <w:pPr>
              <w:jc w:val="center"/>
              <w:rPr>
                <w:rFonts w:cstheme="minorHAnsi"/>
                <w:shd w:val="clear" w:color="auto" w:fill="FFFFFF"/>
              </w:rPr>
            </w:pPr>
            <w:r w:rsidRPr="009F6181">
              <w:rPr>
                <w:rFonts w:cstheme="minorHAnsi"/>
                <w:shd w:val="clear" w:color="auto" w:fill="FFFFFF"/>
              </w:rPr>
              <w:t>633024</w:t>
            </w:r>
          </w:p>
        </w:tc>
      </w:tr>
      <w:tr w:rsidR="00421198" w:rsidRPr="009F6181" w14:paraId="14DBFE1C" w14:textId="77777777" w:rsidTr="00F62C79">
        <w:trPr>
          <w:trHeight w:val="48"/>
        </w:trPr>
        <w:tc>
          <w:tcPr>
            <w:tcW w:w="1165" w:type="dxa"/>
            <w:vMerge/>
          </w:tcPr>
          <w:p w14:paraId="61F8666C" w14:textId="77777777" w:rsidR="00421198" w:rsidRPr="009F6181" w:rsidRDefault="00421198" w:rsidP="00F62C79">
            <w:pPr>
              <w:jc w:val="center"/>
              <w:rPr>
                <w:rFonts w:cstheme="minorHAnsi"/>
              </w:rPr>
            </w:pPr>
          </w:p>
        </w:tc>
        <w:tc>
          <w:tcPr>
            <w:tcW w:w="2250" w:type="dxa"/>
            <w:vMerge/>
          </w:tcPr>
          <w:p w14:paraId="117E258A" w14:textId="77777777" w:rsidR="00421198" w:rsidRPr="009F6181" w:rsidRDefault="00421198" w:rsidP="00F62C79">
            <w:pPr>
              <w:jc w:val="center"/>
              <w:rPr>
                <w:rFonts w:cstheme="minorHAnsi"/>
              </w:rPr>
            </w:pPr>
          </w:p>
        </w:tc>
        <w:tc>
          <w:tcPr>
            <w:tcW w:w="3600" w:type="dxa"/>
          </w:tcPr>
          <w:p w14:paraId="0E03AF5F" w14:textId="77777777" w:rsidR="00421198" w:rsidRPr="009F6181" w:rsidRDefault="00421198" w:rsidP="00F62C79">
            <w:pPr>
              <w:jc w:val="center"/>
              <w:rPr>
                <w:rFonts w:cstheme="minorHAnsi"/>
              </w:rPr>
            </w:pPr>
            <w:r w:rsidRPr="009F6181">
              <w:rPr>
                <w:rFonts w:cstheme="minorHAnsi"/>
              </w:rPr>
              <w:t>Elliptinon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2F72CC9E" w14:textId="0031B544" w:rsidR="00B94730" w:rsidRPr="009F6181" w:rsidRDefault="00B94730" w:rsidP="00F62C79">
            <w:pPr>
              <w:jc w:val="center"/>
              <w:rPr>
                <w:rFonts w:cstheme="minorHAnsi"/>
                <w:shd w:val="clear" w:color="auto" w:fill="FFFFFF"/>
              </w:rPr>
            </w:pPr>
          </w:p>
        </w:tc>
        <w:tc>
          <w:tcPr>
            <w:tcW w:w="2335" w:type="dxa"/>
          </w:tcPr>
          <w:p w14:paraId="622086B0" w14:textId="53C2A76E" w:rsidR="00421198" w:rsidRPr="009F6181" w:rsidRDefault="00421198" w:rsidP="00F62C79">
            <w:pPr>
              <w:jc w:val="center"/>
              <w:rPr>
                <w:rFonts w:cstheme="minorHAnsi"/>
                <w:shd w:val="clear" w:color="auto" w:fill="FFFFFF"/>
              </w:rPr>
            </w:pPr>
            <w:r w:rsidRPr="009F6181">
              <w:rPr>
                <w:rFonts w:cstheme="minorHAnsi"/>
                <w:shd w:val="clear" w:color="auto" w:fill="FFFFFF"/>
              </w:rPr>
              <w:t>146680</w:t>
            </w:r>
          </w:p>
        </w:tc>
      </w:tr>
      <w:tr w:rsidR="00421198" w:rsidRPr="009F6181" w14:paraId="02738E5C" w14:textId="77777777" w:rsidTr="00F62C79">
        <w:trPr>
          <w:trHeight w:val="48"/>
        </w:trPr>
        <w:tc>
          <w:tcPr>
            <w:tcW w:w="1165" w:type="dxa"/>
            <w:vMerge/>
          </w:tcPr>
          <w:p w14:paraId="56B0286D" w14:textId="77777777" w:rsidR="00421198" w:rsidRPr="009F6181" w:rsidRDefault="00421198" w:rsidP="00F62C79">
            <w:pPr>
              <w:jc w:val="center"/>
              <w:rPr>
                <w:rFonts w:cstheme="minorHAnsi"/>
              </w:rPr>
            </w:pPr>
          </w:p>
        </w:tc>
        <w:tc>
          <w:tcPr>
            <w:tcW w:w="2250" w:type="dxa"/>
            <w:vMerge/>
          </w:tcPr>
          <w:p w14:paraId="3F0BB68A" w14:textId="77777777" w:rsidR="00421198" w:rsidRPr="009F6181" w:rsidRDefault="00421198" w:rsidP="00F62C79">
            <w:pPr>
              <w:jc w:val="center"/>
              <w:rPr>
                <w:rFonts w:cstheme="minorHAnsi"/>
              </w:rPr>
            </w:pPr>
          </w:p>
        </w:tc>
        <w:tc>
          <w:tcPr>
            <w:tcW w:w="3600" w:type="dxa"/>
          </w:tcPr>
          <w:p w14:paraId="405E837D" w14:textId="77777777" w:rsidR="00421198" w:rsidRPr="009F6181" w:rsidRDefault="00421198" w:rsidP="00F62C79">
            <w:pPr>
              <w:jc w:val="center"/>
              <w:rPr>
                <w:rFonts w:cstheme="minorHAnsi"/>
              </w:rPr>
            </w:pPr>
            <w:r w:rsidRPr="009F6181">
              <w:rPr>
                <w:rFonts w:cstheme="minorHAnsi"/>
              </w:rPr>
              <w:t>Isoshinanolon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3F6696E9" w14:textId="3E6B95CC" w:rsidR="00B94730" w:rsidRPr="009F6181" w:rsidRDefault="00B94730" w:rsidP="00F62C79">
            <w:pPr>
              <w:jc w:val="center"/>
              <w:rPr>
                <w:rFonts w:cstheme="minorHAnsi"/>
                <w:shd w:val="clear" w:color="auto" w:fill="FFFFFF"/>
              </w:rPr>
            </w:pPr>
          </w:p>
        </w:tc>
        <w:tc>
          <w:tcPr>
            <w:tcW w:w="2335" w:type="dxa"/>
          </w:tcPr>
          <w:p w14:paraId="5DB84D1F" w14:textId="2D844E99" w:rsidR="00421198" w:rsidRPr="009F6181" w:rsidRDefault="00421198" w:rsidP="00F62C79">
            <w:pPr>
              <w:jc w:val="center"/>
              <w:rPr>
                <w:rFonts w:cstheme="minorHAnsi"/>
                <w:shd w:val="clear" w:color="auto" w:fill="FFFFFF"/>
              </w:rPr>
            </w:pPr>
            <w:r w:rsidRPr="009F6181">
              <w:rPr>
                <w:rFonts w:cstheme="minorHAnsi"/>
                <w:shd w:val="clear" w:color="auto" w:fill="FFFFFF"/>
              </w:rPr>
              <w:t>443777</w:t>
            </w:r>
          </w:p>
        </w:tc>
      </w:tr>
      <w:tr w:rsidR="00421198" w:rsidRPr="009F6181" w14:paraId="6735D8B8" w14:textId="77777777" w:rsidTr="00F62C79">
        <w:trPr>
          <w:trHeight w:val="48"/>
        </w:trPr>
        <w:tc>
          <w:tcPr>
            <w:tcW w:w="1165" w:type="dxa"/>
            <w:vMerge/>
          </w:tcPr>
          <w:p w14:paraId="262908B6" w14:textId="77777777" w:rsidR="00421198" w:rsidRPr="009F6181" w:rsidRDefault="00421198" w:rsidP="00F62C79">
            <w:pPr>
              <w:jc w:val="center"/>
              <w:rPr>
                <w:rFonts w:cstheme="minorHAnsi"/>
              </w:rPr>
            </w:pPr>
          </w:p>
        </w:tc>
        <w:tc>
          <w:tcPr>
            <w:tcW w:w="2250" w:type="dxa"/>
            <w:vMerge/>
          </w:tcPr>
          <w:p w14:paraId="0F3FE4D2" w14:textId="77777777" w:rsidR="00421198" w:rsidRPr="009F6181" w:rsidRDefault="00421198" w:rsidP="00F62C79">
            <w:pPr>
              <w:jc w:val="center"/>
              <w:rPr>
                <w:rFonts w:cstheme="minorHAnsi"/>
              </w:rPr>
            </w:pPr>
          </w:p>
        </w:tc>
        <w:tc>
          <w:tcPr>
            <w:tcW w:w="3600" w:type="dxa"/>
          </w:tcPr>
          <w:p w14:paraId="34349DF0" w14:textId="77777777" w:rsidR="00421198" w:rsidRPr="009F6181" w:rsidRDefault="00421198" w:rsidP="00F62C79">
            <w:pPr>
              <w:jc w:val="center"/>
              <w:rPr>
                <w:rFonts w:cstheme="minorHAnsi"/>
              </w:rPr>
            </w:pPr>
            <w:r w:rsidRPr="009F6181">
              <w:rPr>
                <w:rFonts w:cstheme="minorHAnsi"/>
              </w:rPr>
              <w:t>Lapachol</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213A0756" w14:textId="04E7304D" w:rsidR="00B94730" w:rsidRPr="009F6181" w:rsidRDefault="00B94730" w:rsidP="00F62C79">
            <w:pPr>
              <w:jc w:val="center"/>
              <w:rPr>
                <w:rFonts w:cstheme="minorHAnsi"/>
                <w:shd w:val="clear" w:color="auto" w:fill="FFFFFF"/>
              </w:rPr>
            </w:pPr>
          </w:p>
        </w:tc>
        <w:tc>
          <w:tcPr>
            <w:tcW w:w="2335" w:type="dxa"/>
          </w:tcPr>
          <w:p w14:paraId="4A3826D0" w14:textId="18A8CE4F" w:rsidR="00421198" w:rsidRPr="009F6181" w:rsidRDefault="00421198" w:rsidP="00F62C79">
            <w:pPr>
              <w:jc w:val="center"/>
              <w:rPr>
                <w:rFonts w:cstheme="minorHAnsi"/>
                <w:shd w:val="clear" w:color="auto" w:fill="FFFFFF"/>
              </w:rPr>
            </w:pPr>
            <w:r w:rsidRPr="009F6181">
              <w:rPr>
                <w:rFonts w:cstheme="minorHAnsi"/>
                <w:shd w:val="clear" w:color="auto" w:fill="FFFFFF"/>
              </w:rPr>
              <w:t>3884</w:t>
            </w:r>
          </w:p>
        </w:tc>
      </w:tr>
      <w:tr w:rsidR="00421198" w:rsidRPr="009F6181" w14:paraId="5CD1BD96" w14:textId="77777777" w:rsidTr="00F62C79">
        <w:trPr>
          <w:trHeight w:val="48"/>
        </w:trPr>
        <w:tc>
          <w:tcPr>
            <w:tcW w:w="1165" w:type="dxa"/>
            <w:vMerge/>
          </w:tcPr>
          <w:p w14:paraId="17C7FEE9" w14:textId="77777777" w:rsidR="00421198" w:rsidRPr="009F6181" w:rsidRDefault="00421198" w:rsidP="00F62C79">
            <w:pPr>
              <w:jc w:val="center"/>
              <w:rPr>
                <w:rFonts w:cstheme="minorHAnsi"/>
              </w:rPr>
            </w:pPr>
          </w:p>
        </w:tc>
        <w:tc>
          <w:tcPr>
            <w:tcW w:w="2250" w:type="dxa"/>
            <w:vMerge/>
          </w:tcPr>
          <w:p w14:paraId="6E8AF1FB" w14:textId="77777777" w:rsidR="00421198" w:rsidRPr="009F6181" w:rsidRDefault="00421198" w:rsidP="00F62C79">
            <w:pPr>
              <w:jc w:val="center"/>
              <w:rPr>
                <w:rFonts w:cstheme="minorHAnsi"/>
              </w:rPr>
            </w:pPr>
          </w:p>
        </w:tc>
        <w:tc>
          <w:tcPr>
            <w:tcW w:w="3600" w:type="dxa"/>
          </w:tcPr>
          <w:p w14:paraId="341C03CD" w14:textId="77777777" w:rsidR="00421198" w:rsidRPr="009F6181" w:rsidRDefault="00421198" w:rsidP="00F62C79">
            <w:pPr>
              <w:jc w:val="center"/>
              <w:rPr>
                <w:rFonts w:cstheme="minorHAnsi"/>
              </w:rPr>
            </w:pPr>
            <w:r w:rsidRPr="009F6181">
              <w:rPr>
                <w:rFonts w:cstheme="minorHAnsi"/>
              </w:rPr>
              <w:t>Seselin</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63721302" w14:textId="619BE138" w:rsidR="00B94730" w:rsidRPr="009F6181" w:rsidRDefault="00B94730" w:rsidP="00F62C79">
            <w:pPr>
              <w:jc w:val="center"/>
              <w:rPr>
                <w:rFonts w:cstheme="minorHAnsi"/>
                <w:shd w:val="clear" w:color="auto" w:fill="FFFFFF"/>
              </w:rPr>
            </w:pPr>
          </w:p>
        </w:tc>
        <w:tc>
          <w:tcPr>
            <w:tcW w:w="2335" w:type="dxa"/>
          </w:tcPr>
          <w:p w14:paraId="2A501210" w14:textId="5D52029E" w:rsidR="00421198" w:rsidRPr="009F6181" w:rsidRDefault="00421198" w:rsidP="00F62C79">
            <w:pPr>
              <w:jc w:val="center"/>
              <w:rPr>
                <w:rFonts w:cstheme="minorHAnsi"/>
                <w:shd w:val="clear" w:color="auto" w:fill="FFFFFF"/>
              </w:rPr>
            </w:pPr>
            <w:r w:rsidRPr="009F6181">
              <w:rPr>
                <w:rFonts w:cstheme="minorHAnsi"/>
                <w:shd w:val="clear" w:color="auto" w:fill="FFFFFF"/>
              </w:rPr>
              <w:t>68229</w:t>
            </w:r>
          </w:p>
        </w:tc>
      </w:tr>
      <w:tr w:rsidR="00421198" w:rsidRPr="009F6181" w14:paraId="49DF148B" w14:textId="77777777" w:rsidTr="00F62C79">
        <w:trPr>
          <w:trHeight w:val="48"/>
        </w:trPr>
        <w:tc>
          <w:tcPr>
            <w:tcW w:w="1165" w:type="dxa"/>
            <w:vMerge/>
          </w:tcPr>
          <w:p w14:paraId="75631229" w14:textId="77777777" w:rsidR="00421198" w:rsidRPr="009F6181" w:rsidRDefault="00421198" w:rsidP="00F62C79">
            <w:pPr>
              <w:jc w:val="center"/>
              <w:rPr>
                <w:rFonts w:cstheme="minorHAnsi"/>
              </w:rPr>
            </w:pPr>
          </w:p>
        </w:tc>
        <w:tc>
          <w:tcPr>
            <w:tcW w:w="2250" w:type="dxa"/>
            <w:vMerge/>
          </w:tcPr>
          <w:p w14:paraId="74BC9398" w14:textId="77777777" w:rsidR="00421198" w:rsidRPr="009F6181" w:rsidRDefault="00421198" w:rsidP="00F62C79">
            <w:pPr>
              <w:jc w:val="center"/>
              <w:rPr>
                <w:rFonts w:cstheme="minorHAnsi"/>
              </w:rPr>
            </w:pPr>
          </w:p>
        </w:tc>
        <w:tc>
          <w:tcPr>
            <w:tcW w:w="3600" w:type="dxa"/>
          </w:tcPr>
          <w:p w14:paraId="44F10934" w14:textId="77777777" w:rsidR="00421198" w:rsidRPr="009F6181" w:rsidRDefault="00421198" w:rsidP="00F62C79">
            <w:pPr>
              <w:jc w:val="center"/>
              <w:rPr>
                <w:rFonts w:cstheme="minorHAnsi"/>
              </w:rPr>
            </w:pPr>
            <w:r w:rsidRPr="009F6181">
              <w:rPr>
                <w:rFonts w:cstheme="minorHAnsi"/>
              </w:rPr>
              <w:t>Suberosin</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01773338" w14:textId="31CA9CE0" w:rsidR="00B94730" w:rsidRPr="009F6181" w:rsidRDefault="00B94730" w:rsidP="00F62C79">
            <w:pPr>
              <w:jc w:val="center"/>
              <w:rPr>
                <w:rFonts w:cstheme="minorHAnsi"/>
                <w:shd w:val="clear" w:color="auto" w:fill="FFFFFF"/>
              </w:rPr>
            </w:pPr>
          </w:p>
        </w:tc>
        <w:tc>
          <w:tcPr>
            <w:tcW w:w="2335" w:type="dxa"/>
          </w:tcPr>
          <w:p w14:paraId="54F4AEB4" w14:textId="7A1DB23F" w:rsidR="00421198" w:rsidRPr="009F6181" w:rsidRDefault="00421198" w:rsidP="00F62C79">
            <w:pPr>
              <w:jc w:val="center"/>
              <w:rPr>
                <w:rFonts w:cstheme="minorHAnsi"/>
                <w:shd w:val="clear" w:color="auto" w:fill="FFFFFF"/>
              </w:rPr>
            </w:pPr>
            <w:r w:rsidRPr="009F6181">
              <w:rPr>
                <w:rFonts w:cstheme="minorHAnsi"/>
                <w:shd w:val="clear" w:color="auto" w:fill="FFFFFF"/>
              </w:rPr>
              <w:lastRenderedPageBreak/>
              <w:t>68486</w:t>
            </w:r>
          </w:p>
        </w:tc>
      </w:tr>
      <w:tr w:rsidR="00421198" w:rsidRPr="009F6181" w14:paraId="772B02F4" w14:textId="77777777" w:rsidTr="00F62C79">
        <w:trPr>
          <w:trHeight w:val="28"/>
        </w:trPr>
        <w:tc>
          <w:tcPr>
            <w:tcW w:w="1165" w:type="dxa"/>
            <w:vMerge/>
          </w:tcPr>
          <w:p w14:paraId="0E24060B" w14:textId="77777777" w:rsidR="00421198" w:rsidRPr="009F6181" w:rsidRDefault="00421198" w:rsidP="00F62C79">
            <w:pPr>
              <w:jc w:val="center"/>
              <w:rPr>
                <w:rFonts w:cstheme="minorHAnsi"/>
              </w:rPr>
            </w:pPr>
          </w:p>
        </w:tc>
        <w:tc>
          <w:tcPr>
            <w:tcW w:w="2250" w:type="dxa"/>
            <w:vMerge/>
          </w:tcPr>
          <w:p w14:paraId="17089CE7" w14:textId="77777777" w:rsidR="00421198" w:rsidRPr="009F6181" w:rsidRDefault="00421198" w:rsidP="00F62C79">
            <w:pPr>
              <w:jc w:val="center"/>
              <w:rPr>
                <w:rFonts w:cstheme="minorHAnsi"/>
              </w:rPr>
            </w:pPr>
          </w:p>
        </w:tc>
        <w:tc>
          <w:tcPr>
            <w:tcW w:w="3600" w:type="dxa"/>
          </w:tcPr>
          <w:p w14:paraId="4CDD0881" w14:textId="77777777" w:rsidR="00421198" w:rsidRPr="009F6181" w:rsidRDefault="00421198" w:rsidP="00F62C79">
            <w:pPr>
              <w:jc w:val="center"/>
              <w:rPr>
                <w:rFonts w:cstheme="minorHAnsi"/>
              </w:rPr>
            </w:pPr>
            <w:r w:rsidRPr="009F6181">
              <w:rPr>
                <w:rFonts w:cstheme="minorHAnsi"/>
              </w:rPr>
              <w:t>Zeylanon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407819A4" w14:textId="6DFAE2D5" w:rsidR="00B94730" w:rsidRPr="009F6181" w:rsidRDefault="00B94730" w:rsidP="00F62C79">
            <w:pPr>
              <w:jc w:val="center"/>
              <w:rPr>
                <w:rFonts w:cstheme="minorHAnsi"/>
                <w:shd w:val="clear" w:color="auto" w:fill="FFFFFF"/>
              </w:rPr>
            </w:pPr>
          </w:p>
        </w:tc>
        <w:tc>
          <w:tcPr>
            <w:tcW w:w="2335" w:type="dxa"/>
          </w:tcPr>
          <w:p w14:paraId="5A7C8C9B" w14:textId="337EBA92" w:rsidR="00421198" w:rsidRPr="009F6181" w:rsidRDefault="00421198" w:rsidP="00F62C79">
            <w:pPr>
              <w:jc w:val="center"/>
              <w:rPr>
                <w:rFonts w:cstheme="minorHAnsi"/>
                <w:shd w:val="clear" w:color="auto" w:fill="FFFFFF"/>
              </w:rPr>
            </w:pPr>
            <w:r w:rsidRPr="009F6181">
              <w:rPr>
                <w:rFonts w:cstheme="minorHAnsi"/>
                <w:shd w:val="clear" w:color="auto" w:fill="FFFFFF"/>
              </w:rPr>
              <w:t>5276618</w:t>
            </w:r>
          </w:p>
        </w:tc>
      </w:tr>
      <w:tr w:rsidR="00421198" w:rsidRPr="009F6181" w14:paraId="09139543" w14:textId="77777777" w:rsidTr="00F62C79">
        <w:trPr>
          <w:trHeight w:val="20"/>
        </w:trPr>
        <w:tc>
          <w:tcPr>
            <w:tcW w:w="1165" w:type="dxa"/>
            <w:vMerge/>
          </w:tcPr>
          <w:p w14:paraId="29255C91" w14:textId="77777777" w:rsidR="00421198" w:rsidRPr="009F6181" w:rsidRDefault="00421198" w:rsidP="00F62C79">
            <w:pPr>
              <w:jc w:val="center"/>
              <w:rPr>
                <w:rFonts w:cstheme="minorHAnsi"/>
              </w:rPr>
            </w:pPr>
          </w:p>
        </w:tc>
        <w:tc>
          <w:tcPr>
            <w:tcW w:w="2250" w:type="dxa"/>
            <w:vMerge/>
          </w:tcPr>
          <w:p w14:paraId="195CFD38" w14:textId="77777777" w:rsidR="00421198" w:rsidRPr="009F6181" w:rsidRDefault="00421198" w:rsidP="00F62C79">
            <w:pPr>
              <w:jc w:val="center"/>
              <w:rPr>
                <w:rFonts w:cstheme="minorHAnsi"/>
              </w:rPr>
            </w:pPr>
          </w:p>
        </w:tc>
        <w:tc>
          <w:tcPr>
            <w:tcW w:w="3600" w:type="dxa"/>
          </w:tcPr>
          <w:p w14:paraId="3C67D157" w14:textId="77777777" w:rsidR="00421198" w:rsidRPr="009F6181" w:rsidRDefault="00421198" w:rsidP="00F62C79">
            <w:pPr>
              <w:jc w:val="center"/>
              <w:rPr>
                <w:rFonts w:cstheme="minorHAnsi"/>
              </w:rPr>
            </w:pPr>
            <w:r w:rsidRPr="009F6181">
              <w:rPr>
                <w:rFonts w:cstheme="minorHAnsi"/>
              </w:rPr>
              <w:t>Sitosterol</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1F6B1F51" w14:textId="569C11E8" w:rsidR="00B94730" w:rsidRPr="009F6181" w:rsidRDefault="00B94730" w:rsidP="00F62C79">
            <w:pPr>
              <w:jc w:val="center"/>
              <w:rPr>
                <w:rFonts w:cstheme="minorHAnsi"/>
              </w:rPr>
            </w:pPr>
          </w:p>
        </w:tc>
        <w:tc>
          <w:tcPr>
            <w:tcW w:w="2335" w:type="dxa"/>
          </w:tcPr>
          <w:p w14:paraId="6B9D3553" w14:textId="51EAB082" w:rsidR="00421198" w:rsidRPr="009F6181" w:rsidRDefault="00421198" w:rsidP="00F62C79">
            <w:pPr>
              <w:jc w:val="center"/>
              <w:rPr>
                <w:rFonts w:cstheme="minorHAnsi"/>
                <w:shd w:val="clear" w:color="auto" w:fill="FFFFFF"/>
              </w:rPr>
            </w:pPr>
            <w:r w:rsidRPr="009F6181">
              <w:rPr>
                <w:rFonts w:cstheme="minorHAnsi"/>
                <w:shd w:val="clear" w:color="auto" w:fill="FFFFFF"/>
              </w:rPr>
              <w:t>222284</w:t>
            </w:r>
          </w:p>
        </w:tc>
      </w:tr>
      <w:tr w:rsidR="00421198" w:rsidRPr="009F6181" w14:paraId="53E3F856" w14:textId="77777777" w:rsidTr="00F62C79">
        <w:trPr>
          <w:trHeight w:val="20"/>
        </w:trPr>
        <w:tc>
          <w:tcPr>
            <w:tcW w:w="1165" w:type="dxa"/>
            <w:vMerge/>
          </w:tcPr>
          <w:p w14:paraId="4F51D23A" w14:textId="77777777" w:rsidR="00421198" w:rsidRPr="009F6181" w:rsidRDefault="00421198" w:rsidP="00F62C79">
            <w:pPr>
              <w:jc w:val="center"/>
              <w:rPr>
                <w:rFonts w:cstheme="minorHAnsi"/>
              </w:rPr>
            </w:pPr>
          </w:p>
        </w:tc>
        <w:tc>
          <w:tcPr>
            <w:tcW w:w="2250" w:type="dxa"/>
            <w:vMerge/>
          </w:tcPr>
          <w:p w14:paraId="10FADF54" w14:textId="77777777" w:rsidR="00421198" w:rsidRPr="009F6181" w:rsidRDefault="00421198" w:rsidP="00F62C79">
            <w:pPr>
              <w:jc w:val="center"/>
              <w:rPr>
                <w:rFonts w:cstheme="minorHAnsi"/>
              </w:rPr>
            </w:pPr>
          </w:p>
        </w:tc>
        <w:tc>
          <w:tcPr>
            <w:tcW w:w="3600" w:type="dxa"/>
          </w:tcPr>
          <w:p w14:paraId="4C3E4023" w14:textId="77777777" w:rsidR="00421198" w:rsidRPr="009F6181" w:rsidRDefault="00421198" w:rsidP="00F62C79">
            <w:pPr>
              <w:jc w:val="center"/>
              <w:rPr>
                <w:rFonts w:cstheme="minorHAnsi"/>
              </w:rPr>
            </w:pPr>
            <w:r w:rsidRPr="009F6181">
              <w:rPr>
                <w:rFonts w:cstheme="minorHAnsi"/>
              </w:rPr>
              <w:t>Isozeylanon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03564E58" w14:textId="75D6CB32" w:rsidR="00B94730" w:rsidRPr="009F6181" w:rsidRDefault="00B94730" w:rsidP="00F62C79">
            <w:pPr>
              <w:jc w:val="center"/>
              <w:rPr>
                <w:rFonts w:cstheme="minorHAnsi"/>
              </w:rPr>
            </w:pPr>
          </w:p>
        </w:tc>
        <w:tc>
          <w:tcPr>
            <w:tcW w:w="2335" w:type="dxa"/>
          </w:tcPr>
          <w:p w14:paraId="21083B9F" w14:textId="4663CC54" w:rsidR="00421198" w:rsidRPr="009F6181" w:rsidRDefault="00421198" w:rsidP="00F62C79">
            <w:pPr>
              <w:jc w:val="center"/>
              <w:rPr>
                <w:rFonts w:cstheme="minorHAnsi"/>
                <w:shd w:val="clear" w:color="auto" w:fill="FFFFFF"/>
              </w:rPr>
            </w:pPr>
            <w:r w:rsidRPr="009F6181">
              <w:rPr>
                <w:rFonts w:cstheme="minorHAnsi"/>
                <w:shd w:val="clear" w:color="auto" w:fill="FFFFFF"/>
              </w:rPr>
              <w:t>100947536</w:t>
            </w:r>
          </w:p>
        </w:tc>
      </w:tr>
      <w:tr w:rsidR="00421198" w:rsidRPr="009F6181" w14:paraId="242A529F" w14:textId="77777777" w:rsidTr="00F62C79">
        <w:trPr>
          <w:trHeight w:val="20"/>
        </w:trPr>
        <w:tc>
          <w:tcPr>
            <w:tcW w:w="1165" w:type="dxa"/>
            <w:vMerge/>
          </w:tcPr>
          <w:p w14:paraId="6BBAD035" w14:textId="77777777" w:rsidR="00421198" w:rsidRPr="009F6181" w:rsidRDefault="00421198" w:rsidP="00F62C79">
            <w:pPr>
              <w:jc w:val="center"/>
              <w:rPr>
                <w:rFonts w:cstheme="minorHAnsi"/>
              </w:rPr>
            </w:pPr>
          </w:p>
        </w:tc>
        <w:tc>
          <w:tcPr>
            <w:tcW w:w="2250" w:type="dxa"/>
            <w:vMerge/>
          </w:tcPr>
          <w:p w14:paraId="78D280B4" w14:textId="77777777" w:rsidR="00421198" w:rsidRPr="009F6181" w:rsidRDefault="00421198" w:rsidP="00F62C79">
            <w:pPr>
              <w:jc w:val="center"/>
              <w:rPr>
                <w:rFonts w:cstheme="minorHAnsi"/>
              </w:rPr>
            </w:pPr>
          </w:p>
        </w:tc>
        <w:tc>
          <w:tcPr>
            <w:tcW w:w="3600" w:type="dxa"/>
          </w:tcPr>
          <w:p w14:paraId="35506FA2" w14:textId="77777777" w:rsidR="00421198" w:rsidRPr="009F6181" w:rsidRDefault="00421198" w:rsidP="00F62C79">
            <w:pPr>
              <w:jc w:val="center"/>
              <w:rPr>
                <w:rFonts w:cstheme="minorHAnsi"/>
              </w:rPr>
            </w:pPr>
            <w:r w:rsidRPr="009F6181">
              <w:rPr>
                <w:rFonts w:cstheme="minorHAnsi"/>
              </w:rPr>
              <w:t>Glucopyranoside</w:t>
            </w:r>
            <w:r w:rsidR="009B54A4" w:rsidRPr="009F6181">
              <w:rPr>
                <w:rFonts w:cstheme="minorHAnsi"/>
              </w:rPr>
              <w:fldChar w:fldCharType="begin" w:fldLock="1"/>
            </w:r>
            <w:r w:rsidR="009B54A4" w:rsidRPr="009F6181">
              <w:rPr>
                <w:rFonts w:cstheme="minorHAnsi"/>
              </w:rPr>
              <w:instrText>ADDIN CSL_CITATION {"citationItems":[{"id":"ITEM-1","itemData":{"abstract":"Herbal medicines are always in great demand, they are in use since the time of immortal. People all around the globe are dependent on herbal medicines because of their non-violent and non-toxic nature. All though there are so many alternative methods available but still people depend on herbal plants for their day to day life. Therapeutic plants are the solution to sinister and incapacitating effect of synthetic medicines. Herbal plants always prove them self as the primary product for synthetic drugs. Plumabgo zeylanica is one such plant of great medicinal importance. Plumabgo zeylanica is widely used plant for its therapeutic practises in traditional system of medicine. Especially the rural people in India are entirely reliant on herbal plants. With the revitalisation of herbal plants across the world, Plumabgo zeylanica is broadly used for commercial preparation of medicines due to its biological activities. So the present study précises our existing information on Plumabgo zeylanica, its major bioactive, traditional and medicinal uses of Plumabgo zeylanica, as an advance to additional study on this valuable plant.","author":[{"dropping-particle":"","family":"Tyagi","given":"Richa","non-dropping-particle":"","parse-names":false,"suffix":""},{"dropping-particle":"","family":"Menghani","given":"Ekta","non-dropping-particle":"","parse-names":false,"suffix":""}],"container-title":"International Journal of Pharma Sicences and Research","id":"ITEM-1","issue":"04","issued":{"date-parts":[["2014"]]},"page":"119-126","title":"A Review on Plumabgo zeylanica : A Compelling Herb","type":"article-journal","volume":"5"},"uris":["http://www.mendeley.com/documents/?uuid=96b34a69-4da3-4b53-b625-bdfabf6918aa"]}],"mendeley":{"formattedCitation":"&lt;sup&gt;7&lt;/sup&gt;","plainTextFormattedCitation":"7","previouslyFormattedCitation":"&lt;sup&gt;7&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7</w:t>
            </w:r>
            <w:r w:rsidR="009B54A4" w:rsidRPr="009F6181">
              <w:rPr>
                <w:rFonts w:cstheme="minorHAnsi"/>
              </w:rPr>
              <w:fldChar w:fldCharType="end"/>
            </w:r>
          </w:p>
          <w:p w14:paraId="3EA0788B" w14:textId="0B2F6C0A" w:rsidR="00B94730" w:rsidRPr="009F6181" w:rsidRDefault="00B94730" w:rsidP="00F62C79">
            <w:pPr>
              <w:jc w:val="center"/>
              <w:rPr>
                <w:rFonts w:cstheme="minorHAnsi"/>
              </w:rPr>
            </w:pPr>
          </w:p>
        </w:tc>
        <w:tc>
          <w:tcPr>
            <w:tcW w:w="2335" w:type="dxa"/>
          </w:tcPr>
          <w:p w14:paraId="2D3D4FC7" w14:textId="333A751C" w:rsidR="00421198" w:rsidRPr="009F6181" w:rsidRDefault="00421198" w:rsidP="00F62C79">
            <w:pPr>
              <w:jc w:val="center"/>
              <w:rPr>
                <w:rFonts w:cstheme="minorHAnsi"/>
                <w:shd w:val="clear" w:color="auto" w:fill="FFFFFF"/>
              </w:rPr>
            </w:pPr>
            <w:r w:rsidRPr="009F6181">
              <w:rPr>
                <w:rFonts w:cstheme="minorHAnsi"/>
                <w:shd w:val="clear" w:color="auto" w:fill="FFFFFF"/>
              </w:rPr>
              <w:t>5793</w:t>
            </w:r>
          </w:p>
        </w:tc>
      </w:tr>
      <w:tr w:rsidR="00421198" w:rsidRPr="009F6181" w14:paraId="06D95A1C" w14:textId="77777777" w:rsidTr="00F62C79">
        <w:trPr>
          <w:trHeight w:val="20"/>
        </w:trPr>
        <w:tc>
          <w:tcPr>
            <w:tcW w:w="1165" w:type="dxa"/>
            <w:vMerge/>
          </w:tcPr>
          <w:p w14:paraId="06B062A0" w14:textId="77777777" w:rsidR="00421198" w:rsidRPr="009F6181" w:rsidRDefault="00421198" w:rsidP="00F62C79">
            <w:pPr>
              <w:jc w:val="center"/>
              <w:rPr>
                <w:rFonts w:cstheme="minorHAnsi"/>
              </w:rPr>
            </w:pPr>
          </w:p>
        </w:tc>
        <w:tc>
          <w:tcPr>
            <w:tcW w:w="2250" w:type="dxa"/>
            <w:vMerge/>
          </w:tcPr>
          <w:p w14:paraId="37C444D4" w14:textId="77777777" w:rsidR="00421198" w:rsidRPr="009F6181" w:rsidRDefault="00421198" w:rsidP="00F62C79">
            <w:pPr>
              <w:jc w:val="center"/>
              <w:rPr>
                <w:rFonts w:cstheme="minorHAnsi"/>
              </w:rPr>
            </w:pPr>
          </w:p>
        </w:tc>
        <w:tc>
          <w:tcPr>
            <w:tcW w:w="3600" w:type="dxa"/>
          </w:tcPr>
          <w:p w14:paraId="09D45B19" w14:textId="77777777" w:rsidR="00421198" w:rsidRPr="009F6181" w:rsidRDefault="00421198" w:rsidP="00F62C79">
            <w:pPr>
              <w:jc w:val="center"/>
              <w:rPr>
                <w:rFonts w:cstheme="minorHAnsi"/>
              </w:rPr>
            </w:pPr>
            <w:r w:rsidRPr="009F6181">
              <w:rPr>
                <w:rFonts w:cstheme="minorHAnsi"/>
              </w:rPr>
              <w:t>n-</w:t>
            </w:r>
            <w:proofErr w:type="spellStart"/>
            <w:r w:rsidRPr="009F6181">
              <w:rPr>
                <w:rFonts w:cstheme="minorHAnsi"/>
              </w:rPr>
              <w:t>hexadecanoic</w:t>
            </w:r>
            <w:proofErr w:type="spellEnd"/>
            <w:r w:rsidRPr="009F6181">
              <w:rPr>
                <w:rFonts w:cstheme="minorHAnsi"/>
              </w:rPr>
              <w:t xml:space="preserve"> acid</w:t>
            </w:r>
            <w:r w:rsidR="009B54A4" w:rsidRPr="009F6181">
              <w:rPr>
                <w:rFonts w:cstheme="minorHAnsi"/>
              </w:rPr>
              <w:fldChar w:fldCharType="begin" w:fldLock="1"/>
            </w:r>
            <w:r w:rsidR="009B54A4" w:rsidRPr="009F6181">
              <w:rPr>
                <w:rFonts w:cstheme="minorHAnsi"/>
              </w:rPr>
              <w:instrText>ADDIN CSL_CITATION {"citationItems":[{"id":"ITEM-1","itemData":{"DOI":"10.1016/j.sjbs.2017.01.001","ISSN":"1319562X","abstract":"Search for medicinal plants to treat kidney disorders is an important topic on phytotherapeutical research. Plumbago zeylanica L. is an important medicinal plant with hepatoprotective, anti-inflammatory, anti-diabetic, anti-cancer and anti-hyperlipidemic activities. In the present study, the protective effect of hydroalcoholic extract of P. zeylanica (HAPZ) in cisplatin induced nephrotoxicity was analyzed in Swiss albino mice. Treatment with higher dose (400 mg/kg) of HAPZ significantly reversed the adverse effect of cisplatin on kidney weight, serum urea and creatinine, indicating their renoprotective effect. The antioxidant effect of the drug is evident from its significant effect on Catalase, Glutathione peroxidase and lipid peroxidation activities.","author":[{"dropping-particle":"","family":"Rajakrishnan","given":"R.","non-dropping-particle":"","parse-names":false,"suffix":""},{"dropping-particle":"","family":"Lekshmi","given":"R.","non-dropping-particle":"","parse-names":false,"suffix":""},{"dropping-particle":"","family":"Benil","given":"P. B.","non-dropping-particle":"","parse-names":false,"suffix":""},{"dropping-particle":"","family":"Thomas","given":"J.","non-dropping-particle":"","parse-names":false,"suffix":""},{"dropping-particle":"","family":"AlFarhan","given":"A. H.","non-dropping-particle":"","parse-names":false,"suffix":""},{"dropping-particle":"","family":"Rakesh","given":"V.","non-dropping-particle":"","parse-names":false,"suffix":""},{"dropping-particle":"","family":"Khalaf","given":"S.","non-dropping-particle":"","parse-names":false,"suffix":""}],"container-title":"Saudi Journal of Biological Sciences","id":"ITEM-1","issue":"4","issued":{"date-parts":[["2017"]]},"page":"760-766","publisher":"The Authors","title":"Phytochemical evaluation of roots of Plumbago zeylanica L. and assessment of its potential as a nephroprotective agent","type":"article-journal","volume":"24"},"uris":["http://www.mendeley.com/documents/?uuid=e0b1a60f-87b3-4602-a68d-e02e4ac6edea"]}],"mendeley":{"formattedCitation":"&lt;sup&gt;8&lt;/sup&gt;","plainTextFormattedCitation":"8","previouslyFormattedCitation":"&lt;sup&gt;8&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8</w:t>
            </w:r>
            <w:r w:rsidR="009B54A4" w:rsidRPr="009F6181">
              <w:rPr>
                <w:rFonts w:cstheme="minorHAnsi"/>
              </w:rPr>
              <w:fldChar w:fldCharType="end"/>
            </w:r>
          </w:p>
          <w:p w14:paraId="7F915566" w14:textId="69D775F0" w:rsidR="00B94730" w:rsidRPr="009F6181" w:rsidRDefault="00B94730" w:rsidP="00F62C79">
            <w:pPr>
              <w:jc w:val="center"/>
              <w:rPr>
                <w:rFonts w:cstheme="minorHAnsi"/>
              </w:rPr>
            </w:pPr>
          </w:p>
        </w:tc>
        <w:tc>
          <w:tcPr>
            <w:tcW w:w="2335" w:type="dxa"/>
          </w:tcPr>
          <w:p w14:paraId="058628D6" w14:textId="3AA5829F" w:rsidR="00421198" w:rsidRPr="009F6181" w:rsidRDefault="00421198" w:rsidP="00F62C79">
            <w:pPr>
              <w:jc w:val="center"/>
              <w:rPr>
                <w:rFonts w:cstheme="minorHAnsi"/>
                <w:shd w:val="clear" w:color="auto" w:fill="FFFFFF"/>
              </w:rPr>
            </w:pPr>
            <w:r w:rsidRPr="009F6181">
              <w:rPr>
                <w:rFonts w:cstheme="minorHAnsi"/>
                <w:shd w:val="clear" w:color="auto" w:fill="FFFFFF"/>
              </w:rPr>
              <w:t>985</w:t>
            </w:r>
          </w:p>
        </w:tc>
      </w:tr>
      <w:tr w:rsidR="00421198" w:rsidRPr="009F6181" w14:paraId="220285C2" w14:textId="77777777" w:rsidTr="00F62C79">
        <w:trPr>
          <w:trHeight w:val="20"/>
        </w:trPr>
        <w:tc>
          <w:tcPr>
            <w:tcW w:w="1165" w:type="dxa"/>
            <w:vMerge/>
          </w:tcPr>
          <w:p w14:paraId="5B6298C5" w14:textId="77777777" w:rsidR="00421198" w:rsidRPr="009F6181" w:rsidRDefault="00421198" w:rsidP="00F62C79">
            <w:pPr>
              <w:jc w:val="center"/>
              <w:rPr>
                <w:rFonts w:cstheme="minorHAnsi"/>
              </w:rPr>
            </w:pPr>
          </w:p>
        </w:tc>
        <w:tc>
          <w:tcPr>
            <w:tcW w:w="2250" w:type="dxa"/>
            <w:vMerge/>
          </w:tcPr>
          <w:p w14:paraId="708BAB09" w14:textId="77777777" w:rsidR="00421198" w:rsidRPr="009F6181" w:rsidRDefault="00421198" w:rsidP="00F62C79">
            <w:pPr>
              <w:jc w:val="center"/>
              <w:rPr>
                <w:rFonts w:cstheme="minorHAnsi"/>
              </w:rPr>
            </w:pPr>
          </w:p>
        </w:tc>
        <w:tc>
          <w:tcPr>
            <w:tcW w:w="3600" w:type="dxa"/>
          </w:tcPr>
          <w:p w14:paraId="43992C24" w14:textId="77777777" w:rsidR="00421198" w:rsidRPr="009F6181" w:rsidRDefault="00421198" w:rsidP="00F62C79">
            <w:pPr>
              <w:jc w:val="center"/>
              <w:rPr>
                <w:rFonts w:cstheme="minorHAnsi"/>
              </w:rPr>
            </w:pPr>
            <w:proofErr w:type="spellStart"/>
            <w:r w:rsidRPr="009F6181">
              <w:rPr>
                <w:rFonts w:cstheme="minorHAnsi"/>
              </w:rPr>
              <w:t>Naphtho</w:t>
            </w:r>
            <w:proofErr w:type="spellEnd"/>
            <w:r w:rsidRPr="009F6181">
              <w:rPr>
                <w:rFonts w:cstheme="minorHAnsi"/>
              </w:rPr>
              <w:t>(2,3-b)furan-2 (3H)-one</w:t>
            </w:r>
            <w:r w:rsidR="009B54A4" w:rsidRPr="009F6181">
              <w:rPr>
                <w:rFonts w:cstheme="minorHAnsi"/>
              </w:rPr>
              <w:fldChar w:fldCharType="begin" w:fldLock="1"/>
            </w:r>
            <w:r w:rsidR="009B54A4" w:rsidRPr="009F6181">
              <w:rPr>
                <w:rFonts w:cstheme="minorHAnsi"/>
              </w:rPr>
              <w:instrText>ADDIN CSL_CITATION {"citationItems":[{"id":"ITEM-1","itemData":{"DOI":"10.1016/j.sjbs.2017.01.001","ISSN":"1319562X","abstract":"Search for medicinal plants to treat kidney disorders is an important topic on phytotherapeutical research. Plumbago zeylanica L. is an important medicinal plant with hepatoprotective, anti-inflammatory, anti-diabetic, anti-cancer and anti-hyperlipidemic activities. In the present study, the protective effect of hydroalcoholic extract of P. zeylanica (HAPZ) in cisplatin induced nephrotoxicity was analyzed in Swiss albino mice. Treatment with higher dose (400 mg/kg) of HAPZ significantly reversed the adverse effect of cisplatin on kidney weight, serum urea and creatinine, indicating their renoprotective effect. The antioxidant effect of the drug is evident from its significant effect on Catalase, Glutathione peroxidase and lipid peroxidation activities.","author":[{"dropping-particle":"","family":"Rajakrishnan","given":"R.","non-dropping-particle":"","parse-names":false,"suffix":""},{"dropping-particle":"","family":"Lekshmi","given":"R.","non-dropping-particle":"","parse-names":false,"suffix":""},{"dropping-particle":"","family":"Benil","given":"P. B.","non-dropping-particle":"","parse-names":false,"suffix":""},{"dropping-particle":"","family":"Thomas","given":"J.","non-dropping-particle":"","parse-names":false,"suffix":""},{"dropping-particle":"","family":"AlFarhan","given":"A. H.","non-dropping-particle":"","parse-names":false,"suffix":""},{"dropping-particle":"","family":"Rakesh","given":"V.","non-dropping-particle":"","parse-names":false,"suffix":""},{"dropping-particle":"","family":"Khalaf","given":"S.","non-dropping-particle":"","parse-names":false,"suffix":""}],"container-title":"Saudi Journal of Biological Sciences","id":"ITEM-1","issue":"4","issued":{"date-parts":[["2017"]]},"page":"760-766","publisher":"The Authors","title":"Phytochemical evaluation of roots of Plumbago zeylanica L. and assessment of its potential as a nephroprotective agent","type":"article-journal","volume":"24"},"uris":["http://www.mendeley.com/documents/?uuid=e0b1a60f-87b3-4602-a68d-e02e4ac6edea"]}],"mendeley":{"formattedCitation":"&lt;sup&gt;8&lt;/sup&gt;","plainTextFormattedCitation":"8","previouslyFormattedCitation":"&lt;sup&gt;8&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8</w:t>
            </w:r>
            <w:r w:rsidR="009B54A4" w:rsidRPr="009F6181">
              <w:rPr>
                <w:rFonts w:cstheme="minorHAnsi"/>
              </w:rPr>
              <w:fldChar w:fldCharType="end"/>
            </w:r>
          </w:p>
          <w:p w14:paraId="392D6092" w14:textId="32B77891" w:rsidR="00B94730" w:rsidRPr="009F6181" w:rsidRDefault="00B94730" w:rsidP="00F62C79">
            <w:pPr>
              <w:jc w:val="center"/>
              <w:rPr>
                <w:rFonts w:cstheme="minorHAnsi"/>
              </w:rPr>
            </w:pPr>
          </w:p>
        </w:tc>
        <w:tc>
          <w:tcPr>
            <w:tcW w:w="2335" w:type="dxa"/>
          </w:tcPr>
          <w:p w14:paraId="1CDE94E3" w14:textId="133F0C2F" w:rsidR="00421198" w:rsidRPr="009F6181" w:rsidRDefault="00421198" w:rsidP="00F62C79">
            <w:pPr>
              <w:jc w:val="center"/>
              <w:rPr>
                <w:rFonts w:cstheme="minorHAnsi"/>
                <w:shd w:val="clear" w:color="auto" w:fill="FFFFFF"/>
              </w:rPr>
            </w:pPr>
            <w:r w:rsidRPr="009F6181">
              <w:rPr>
                <w:rFonts w:cstheme="minorHAnsi"/>
                <w:shd w:val="clear" w:color="auto" w:fill="FFFFFF"/>
              </w:rPr>
              <w:t>85823872</w:t>
            </w:r>
          </w:p>
        </w:tc>
      </w:tr>
      <w:tr w:rsidR="00421198" w:rsidRPr="009F6181" w14:paraId="27D2CBBC" w14:textId="77777777" w:rsidTr="00F62C79">
        <w:trPr>
          <w:trHeight w:val="20"/>
        </w:trPr>
        <w:tc>
          <w:tcPr>
            <w:tcW w:w="1165" w:type="dxa"/>
            <w:vMerge/>
          </w:tcPr>
          <w:p w14:paraId="55D22D48" w14:textId="77777777" w:rsidR="00421198" w:rsidRPr="009F6181" w:rsidRDefault="00421198" w:rsidP="00F62C79">
            <w:pPr>
              <w:jc w:val="center"/>
              <w:rPr>
                <w:rFonts w:cstheme="minorHAnsi"/>
              </w:rPr>
            </w:pPr>
          </w:p>
        </w:tc>
        <w:tc>
          <w:tcPr>
            <w:tcW w:w="2250" w:type="dxa"/>
            <w:vMerge/>
          </w:tcPr>
          <w:p w14:paraId="7B1FF9C5" w14:textId="77777777" w:rsidR="00421198" w:rsidRPr="009F6181" w:rsidRDefault="00421198" w:rsidP="00F62C79">
            <w:pPr>
              <w:jc w:val="center"/>
              <w:rPr>
                <w:rFonts w:cstheme="minorHAnsi"/>
              </w:rPr>
            </w:pPr>
          </w:p>
        </w:tc>
        <w:tc>
          <w:tcPr>
            <w:tcW w:w="3600" w:type="dxa"/>
          </w:tcPr>
          <w:p w14:paraId="2211E310" w14:textId="77777777" w:rsidR="00421198" w:rsidRPr="009F6181" w:rsidRDefault="00421198" w:rsidP="00F62C79">
            <w:pPr>
              <w:jc w:val="center"/>
              <w:rPr>
                <w:rFonts w:cstheme="minorHAnsi"/>
              </w:rPr>
            </w:pPr>
            <w:r w:rsidRPr="009F6181">
              <w:rPr>
                <w:rFonts w:cstheme="minorHAnsi"/>
              </w:rPr>
              <w:t>Oleic Acid</w:t>
            </w:r>
            <w:r w:rsidR="009B54A4" w:rsidRPr="009F6181">
              <w:rPr>
                <w:rFonts w:cstheme="minorHAnsi"/>
              </w:rPr>
              <w:fldChar w:fldCharType="begin" w:fldLock="1"/>
            </w:r>
            <w:r w:rsidR="009B54A4" w:rsidRPr="009F6181">
              <w:rPr>
                <w:rFonts w:cstheme="minorHAnsi"/>
              </w:rPr>
              <w:instrText>ADDIN CSL_CITATION {"citationItems":[{"id":"ITEM-1","itemData":{"DOI":"10.1016/j.sjbs.2017.01.001","ISSN":"1319562X","abstract":"Search for medicinal plants to treat kidney disorders is an important topic on phytotherapeutical research. Plumbago zeylanica L. is an important medicinal plant with hepatoprotective, anti-inflammatory, anti-diabetic, anti-cancer and anti-hyperlipidemic activities. In the present study, the protective effect of hydroalcoholic extract of P. zeylanica (HAPZ) in cisplatin induced nephrotoxicity was analyzed in Swiss albino mice. Treatment with higher dose (400 mg/kg) of HAPZ significantly reversed the adverse effect of cisplatin on kidney weight, serum urea and creatinine, indicating their renoprotective effect. The antioxidant effect of the drug is evident from its significant effect on Catalase, Glutathione peroxidase and lipid peroxidation activities.","author":[{"dropping-particle":"","family":"Rajakrishnan","given":"R.","non-dropping-particle":"","parse-names":false,"suffix":""},{"dropping-particle":"","family":"Lekshmi","given":"R.","non-dropping-particle":"","parse-names":false,"suffix":""},{"dropping-particle":"","family":"Benil","given":"P. B.","non-dropping-particle":"","parse-names":false,"suffix":""},{"dropping-particle":"","family":"Thomas","given":"J.","non-dropping-particle":"","parse-names":false,"suffix":""},{"dropping-particle":"","family":"AlFarhan","given":"A. H.","non-dropping-particle":"","parse-names":false,"suffix":""},{"dropping-particle":"","family":"Rakesh","given":"V.","non-dropping-particle":"","parse-names":false,"suffix":""},{"dropping-particle":"","family":"Khalaf","given":"S.","non-dropping-particle":"","parse-names":false,"suffix":""}],"container-title":"Saudi Journal of Biological Sciences","id":"ITEM-1","issue":"4","issued":{"date-parts":[["2017"]]},"page":"760-766","publisher":"The Authors","title":"Phytochemical evaluation of roots of Plumbago zeylanica L. and assessment of its potential as a nephroprotective agent","type":"article-journal","volume":"24"},"uris":["http://www.mendeley.com/documents/?uuid=e0b1a60f-87b3-4602-a68d-e02e4ac6edea"]}],"mendeley":{"formattedCitation":"&lt;sup&gt;8&lt;/sup&gt;","plainTextFormattedCitation":"8","previouslyFormattedCitation":"&lt;sup&gt;8&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8</w:t>
            </w:r>
            <w:r w:rsidR="009B54A4" w:rsidRPr="009F6181">
              <w:rPr>
                <w:rFonts w:cstheme="minorHAnsi"/>
              </w:rPr>
              <w:fldChar w:fldCharType="end"/>
            </w:r>
          </w:p>
          <w:p w14:paraId="14BDF9DF" w14:textId="663F3645" w:rsidR="00B94730" w:rsidRPr="009F6181" w:rsidRDefault="00B94730" w:rsidP="00F62C79">
            <w:pPr>
              <w:jc w:val="center"/>
              <w:rPr>
                <w:rFonts w:cstheme="minorHAnsi"/>
              </w:rPr>
            </w:pPr>
          </w:p>
        </w:tc>
        <w:tc>
          <w:tcPr>
            <w:tcW w:w="2335" w:type="dxa"/>
          </w:tcPr>
          <w:p w14:paraId="5727AADD" w14:textId="17532A90" w:rsidR="00421198" w:rsidRPr="009F6181" w:rsidRDefault="00421198" w:rsidP="00F62C79">
            <w:pPr>
              <w:jc w:val="center"/>
              <w:rPr>
                <w:rFonts w:cstheme="minorHAnsi"/>
                <w:shd w:val="clear" w:color="auto" w:fill="FFFFFF"/>
              </w:rPr>
            </w:pPr>
            <w:r w:rsidRPr="009F6181">
              <w:rPr>
                <w:rFonts w:cstheme="minorHAnsi"/>
                <w:shd w:val="clear" w:color="auto" w:fill="FFFFFF"/>
              </w:rPr>
              <w:t>445639</w:t>
            </w:r>
          </w:p>
        </w:tc>
      </w:tr>
      <w:tr w:rsidR="00421198" w:rsidRPr="009F6181" w14:paraId="13C12FA5" w14:textId="77777777" w:rsidTr="00F62C79">
        <w:trPr>
          <w:trHeight w:val="20"/>
        </w:trPr>
        <w:tc>
          <w:tcPr>
            <w:tcW w:w="1165" w:type="dxa"/>
            <w:vMerge/>
          </w:tcPr>
          <w:p w14:paraId="5CDEB0E7" w14:textId="77777777" w:rsidR="00421198" w:rsidRPr="009F6181" w:rsidRDefault="00421198" w:rsidP="00F62C79">
            <w:pPr>
              <w:jc w:val="center"/>
              <w:rPr>
                <w:rFonts w:cstheme="minorHAnsi"/>
              </w:rPr>
            </w:pPr>
          </w:p>
        </w:tc>
        <w:tc>
          <w:tcPr>
            <w:tcW w:w="2250" w:type="dxa"/>
            <w:vMerge/>
          </w:tcPr>
          <w:p w14:paraId="6635844D" w14:textId="77777777" w:rsidR="00421198" w:rsidRPr="009F6181" w:rsidRDefault="00421198" w:rsidP="00F62C79">
            <w:pPr>
              <w:jc w:val="center"/>
              <w:rPr>
                <w:rFonts w:cstheme="minorHAnsi"/>
              </w:rPr>
            </w:pPr>
          </w:p>
        </w:tc>
        <w:tc>
          <w:tcPr>
            <w:tcW w:w="3600" w:type="dxa"/>
          </w:tcPr>
          <w:p w14:paraId="02A68D9F" w14:textId="77777777" w:rsidR="00421198" w:rsidRPr="009F6181" w:rsidRDefault="009B54A4" w:rsidP="00F62C79">
            <w:pPr>
              <w:jc w:val="center"/>
              <w:rPr>
                <w:rFonts w:cstheme="minorHAnsi"/>
              </w:rPr>
            </w:pPr>
            <w:r w:rsidRPr="009F6181">
              <w:rPr>
                <w:rFonts w:cstheme="minorHAnsi"/>
              </w:rPr>
              <w:t>B</w:t>
            </w:r>
            <w:r w:rsidR="00421198" w:rsidRPr="009F6181">
              <w:rPr>
                <w:rFonts w:cstheme="minorHAnsi"/>
              </w:rPr>
              <w:t>inaphthoquinone</w:t>
            </w:r>
            <w:r w:rsidRPr="009F6181">
              <w:rPr>
                <w:rFonts w:cstheme="minorHAnsi"/>
              </w:rPr>
              <w:fldChar w:fldCharType="begin" w:fldLock="1"/>
            </w:r>
            <w:r w:rsidRPr="009F6181">
              <w:rPr>
                <w:rFonts w:cstheme="minorHAnsi"/>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9</w:t>
            </w:r>
            <w:r w:rsidRPr="009F6181">
              <w:rPr>
                <w:rFonts w:cstheme="minorHAnsi"/>
              </w:rPr>
              <w:fldChar w:fldCharType="end"/>
            </w:r>
          </w:p>
          <w:p w14:paraId="2E217DE0" w14:textId="2340A92B" w:rsidR="00B94730" w:rsidRPr="009F6181" w:rsidRDefault="00B94730" w:rsidP="00F62C79">
            <w:pPr>
              <w:jc w:val="center"/>
              <w:rPr>
                <w:rFonts w:cstheme="minorHAnsi"/>
              </w:rPr>
            </w:pPr>
          </w:p>
        </w:tc>
        <w:tc>
          <w:tcPr>
            <w:tcW w:w="2335" w:type="dxa"/>
          </w:tcPr>
          <w:p w14:paraId="55E6D689" w14:textId="3E08C746" w:rsidR="00421198" w:rsidRPr="009F6181" w:rsidRDefault="00421198" w:rsidP="00F62C79">
            <w:pPr>
              <w:jc w:val="center"/>
              <w:rPr>
                <w:rFonts w:cstheme="minorHAnsi"/>
                <w:shd w:val="clear" w:color="auto" w:fill="FFFFFF"/>
              </w:rPr>
            </w:pPr>
            <w:r w:rsidRPr="009F6181">
              <w:rPr>
                <w:rFonts w:cstheme="minorHAnsi"/>
                <w:shd w:val="clear" w:color="auto" w:fill="FFFFFF"/>
              </w:rPr>
              <w:t>628770</w:t>
            </w:r>
          </w:p>
        </w:tc>
      </w:tr>
      <w:tr w:rsidR="00421198" w:rsidRPr="009F6181" w14:paraId="0627204D" w14:textId="77777777" w:rsidTr="00F62C79">
        <w:trPr>
          <w:trHeight w:val="20"/>
        </w:trPr>
        <w:tc>
          <w:tcPr>
            <w:tcW w:w="1165" w:type="dxa"/>
            <w:vMerge/>
          </w:tcPr>
          <w:p w14:paraId="754D99AA" w14:textId="77777777" w:rsidR="00421198" w:rsidRPr="009F6181" w:rsidRDefault="00421198" w:rsidP="00F62C79">
            <w:pPr>
              <w:jc w:val="center"/>
              <w:rPr>
                <w:rFonts w:cstheme="minorHAnsi"/>
              </w:rPr>
            </w:pPr>
          </w:p>
        </w:tc>
        <w:tc>
          <w:tcPr>
            <w:tcW w:w="2250" w:type="dxa"/>
            <w:vMerge/>
          </w:tcPr>
          <w:p w14:paraId="3D0D0EF6" w14:textId="77777777" w:rsidR="00421198" w:rsidRPr="009F6181" w:rsidRDefault="00421198" w:rsidP="00F62C79">
            <w:pPr>
              <w:jc w:val="center"/>
              <w:rPr>
                <w:rFonts w:cstheme="minorHAnsi"/>
              </w:rPr>
            </w:pPr>
          </w:p>
        </w:tc>
        <w:tc>
          <w:tcPr>
            <w:tcW w:w="3600" w:type="dxa"/>
          </w:tcPr>
          <w:p w14:paraId="231FE05E" w14:textId="77777777" w:rsidR="00421198" w:rsidRPr="009F6181" w:rsidRDefault="00421198" w:rsidP="00F62C79">
            <w:pPr>
              <w:jc w:val="center"/>
              <w:rPr>
                <w:rFonts w:cstheme="minorHAnsi"/>
              </w:rPr>
            </w:pPr>
            <w:r w:rsidRPr="009F6181">
              <w:rPr>
                <w:rFonts w:cstheme="minorHAnsi"/>
              </w:rPr>
              <w:t>3,3′-</w:t>
            </w:r>
            <w:r w:rsidR="009B54A4" w:rsidRPr="009F6181">
              <w:rPr>
                <w:rFonts w:cstheme="minorHAnsi"/>
              </w:rPr>
              <w:t>B</w:t>
            </w:r>
            <w:r w:rsidRPr="009F6181">
              <w:rPr>
                <w:rFonts w:cstheme="minorHAnsi"/>
              </w:rPr>
              <w:t>iplumbagin</w:t>
            </w:r>
            <w:r w:rsidR="009B54A4" w:rsidRPr="009F6181">
              <w:rPr>
                <w:rFonts w:cstheme="minorHAnsi"/>
              </w:rPr>
              <w:fldChar w:fldCharType="begin" w:fldLock="1"/>
            </w:r>
            <w:r w:rsidR="009B54A4" w:rsidRPr="009F6181">
              <w:rPr>
                <w:rFonts w:cstheme="minorHAnsi"/>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9</w:t>
            </w:r>
            <w:r w:rsidR="009B54A4" w:rsidRPr="009F6181">
              <w:rPr>
                <w:rFonts w:cstheme="minorHAnsi"/>
              </w:rPr>
              <w:fldChar w:fldCharType="end"/>
            </w:r>
          </w:p>
          <w:p w14:paraId="3903C51D" w14:textId="4A93CCAD" w:rsidR="00B94730" w:rsidRPr="009F6181" w:rsidRDefault="00B94730" w:rsidP="00F62C79">
            <w:pPr>
              <w:jc w:val="center"/>
              <w:rPr>
                <w:rFonts w:cstheme="minorHAnsi"/>
              </w:rPr>
            </w:pPr>
          </w:p>
        </w:tc>
        <w:tc>
          <w:tcPr>
            <w:tcW w:w="2335" w:type="dxa"/>
          </w:tcPr>
          <w:p w14:paraId="60ADC9E4" w14:textId="293572B6" w:rsidR="00421198" w:rsidRPr="009F6181" w:rsidRDefault="00421198" w:rsidP="00F62C79">
            <w:pPr>
              <w:jc w:val="center"/>
              <w:rPr>
                <w:rFonts w:cstheme="minorHAnsi"/>
                <w:shd w:val="clear" w:color="auto" w:fill="FFFFFF"/>
              </w:rPr>
            </w:pPr>
            <w:r w:rsidRPr="009F6181">
              <w:rPr>
                <w:rFonts w:cstheme="minorHAnsi"/>
                <w:shd w:val="clear" w:color="auto" w:fill="FFFFFF"/>
              </w:rPr>
              <w:t>183757</w:t>
            </w:r>
          </w:p>
        </w:tc>
      </w:tr>
      <w:tr w:rsidR="00421198" w:rsidRPr="009F6181" w14:paraId="20766A10" w14:textId="77777777" w:rsidTr="00F62C79">
        <w:trPr>
          <w:trHeight w:val="20"/>
        </w:trPr>
        <w:tc>
          <w:tcPr>
            <w:tcW w:w="1165" w:type="dxa"/>
            <w:vMerge/>
          </w:tcPr>
          <w:p w14:paraId="260ECFBD" w14:textId="77777777" w:rsidR="00421198" w:rsidRPr="009F6181" w:rsidRDefault="00421198" w:rsidP="00F62C79">
            <w:pPr>
              <w:jc w:val="center"/>
              <w:rPr>
                <w:rFonts w:cstheme="minorHAnsi"/>
              </w:rPr>
            </w:pPr>
          </w:p>
        </w:tc>
        <w:tc>
          <w:tcPr>
            <w:tcW w:w="2250" w:type="dxa"/>
            <w:vMerge/>
          </w:tcPr>
          <w:p w14:paraId="21444E1E" w14:textId="77777777" w:rsidR="00421198" w:rsidRPr="009F6181" w:rsidRDefault="00421198" w:rsidP="00F62C79">
            <w:pPr>
              <w:jc w:val="center"/>
              <w:rPr>
                <w:rFonts w:cstheme="minorHAnsi"/>
              </w:rPr>
            </w:pPr>
          </w:p>
        </w:tc>
        <w:tc>
          <w:tcPr>
            <w:tcW w:w="3600" w:type="dxa"/>
          </w:tcPr>
          <w:p w14:paraId="2E751EC0" w14:textId="77777777" w:rsidR="00421198" w:rsidRPr="009F6181" w:rsidRDefault="00421198" w:rsidP="00F62C79">
            <w:pPr>
              <w:jc w:val="center"/>
              <w:rPr>
                <w:rFonts w:cstheme="minorHAnsi"/>
                <w:shd w:val="clear" w:color="auto" w:fill="FFFFFF"/>
              </w:rPr>
            </w:pPr>
            <w:r w:rsidRPr="009F6181">
              <w:rPr>
                <w:rFonts w:cstheme="minorHAnsi"/>
                <w:shd w:val="clear" w:color="auto" w:fill="FFFFFF"/>
              </w:rPr>
              <w:t>1-</w:t>
            </w:r>
            <w:r w:rsidR="009B54A4" w:rsidRPr="009F6181">
              <w:rPr>
                <w:rFonts w:cstheme="minorHAnsi"/>
                <w:shd w:val="clear" w:color="auto" w:fill="FFFFFF"/>
              </w:rPr>
              <w:t>N</w:t>
            </w:r>
            <w:r w:rsidRPr="009F6181">
              <w:rPr>
                <w:rFonts w:cstheme="minorHAnsi"/>
                <w:shd w:val="clear" w:color="auto" w:fill="FFFFFF"/>
              </w:rPr>
              <w:t>aphthol</w:t>
            </w:r>
            <w:r w:rsidR="009B54A4" w:rsidRPr="009F6181">
              <w:rPr>
                <w:rFonts w:cstheme="minorHAnsi"/>
                <w:shd w:val="clear" w:color="auto" w:fill="FFFFFF"/>
              </w:rPr>
              <w:fldChar w:fldCharType="begin" w:fldLock="1"/>
            </w:r>
            <w:r w:rsidR="009B54A4" w:rsidRPr="009F6181">
              <w:rPr>
                <w:rFonts w:cstheme="minorHAnsi"/>
                <w:shd w:val="clear" w:color="auto" w:fill="FFFFFF"/>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009B54A4" w:rsidRPr="009F6181">
              <w:rPr>
                <w:rFonts w:cstheme="minorHAnsi"/>
                <w:shd w:val="clear" w:color="auto" w:fill="FFFFFF"/>
              </w:rPr>
              <w:fldChar w:fldCharType="separate"/>
            </w:r>
            <w:r w:rsidR="009B54A4" w:rsidRPr="009F6181">
              <w:rPr>
                <w:rFonts w:cstheme="minorHAnsi"/>
                <w:noProof/>
                <w:shd w:val="clear" w:color="auto" w:fill="FFFFFF"/>
                <w:vertAlign w:val="superscript"/>
              </w:rPr>
              <w:t>9</w:t>
            </w:r>
            <w:r w:rsidR="009B54A4" w:rsidRPr="009F6181">
              <w:rPr>
                <w:rFonts w:cstheme="minorHAnsi"/>
                <w:shd w:val="clear" w:color="auto" w:fill="FFFFFF"/>
              </w:rPr>
              <w:fldChar w:fldCharType="end"/>
            </w:r>
          </w:p>
          <w:p w14:paraId="5475A12D" w14:textId="18EF46A0" w:rsidR="00B94730" w:rsidRPr="009F6181" w:rsidRDefault="00B94730" w:rsidP="00F62C79">
            <w:pPr>
              <w:jc w:val="center"/>
              <w:rPr>
                <w:rFonts w:cstheme="minorHAnsi"/>
              </w:rPr>
            </w:pPr>
          </w:p>
        </w:tc>
        <w:tc>
          <w:tcPr>
            <w:tcW w:w="2335" w:type="dxa"/>
          </w:tcPr>
          <w:p w14:paraId="3FB511BE" w14:textId="13C937F8" w:rsidR="00421198" w:rsidRPr="009F6181" w:rsidRDefault="00421198" w:rsidP="00F62C79">
            <w:pPr>
              <w:jc w:val="center"/>
              <w:rPr>
                <w:rFonts w:cstheme="minorHAnsi"/>
                <w:shd w:val="clear" w:color="auto" w:fill="FFFFFF"/>
              </w:rPr>
            </w:pPr>
            <w:r w:rsidRPr="009F6181">
              <w:rPr>
                <w:rFonts w:cstheme="minorHAnsi"/>
                <w:shd w:val="clear" w:color="auto" w:fill="FFFFFF"/>
              </w:rPr>
              <w:t>7005</w:t>
            </w:r>
          </w:p>
        </w:tc>
      </w:tr>
      <w:tr w:rsidR="00421198" w:rsidRPr="009F6181" w14:paraId="067B669D" w14:textId="77777777" w:rsidTr="00F62C79">
        <w:trPr>
          <w:trHeight w:val="20"/>
        </w:trPr>
        <w:tc>
          <w:tcPr>
            <w:tcW w:w="1165" w:type="dxa"/>
            <w:vMerge/>
          </w:tcPr>
          <w:p w14:paraId="79CF9896" w14:textId="77777777" w:rsidR="00421198" w:rsidRPr="009F6181" w:rsidRDefault="00421198" w:rsidP="00F62C79">
            <w:pPr>
              <w:jc w:val="center"/>
              <w:rPr>
                <w:rFonts w:cstheme="minorHAnsi"/>
              </w:rPr>
            </w:pPr>
          </w:p>
        </w:tc>
        <w:tc>
          <w:tcPr>
            <w:tcW w:w="2250" w:type="dxa"/>
            <w:vMerge/>
          </w:tcPr>
          <w:p w14:paraId="2C1DBC36" w14:textId="77777777" w:rsidR="00421198" w:rsidRPr="009F6181" w:rsidRDefault="00421198" w:rsidP="00F62C79">
            <w:pPr>
              <w:jc w:val="center"/>
              <w:rPr>
                <w:rFonts w:cstheme="minorHAnsi"/>
              </w:rPr>
            </w:pPr>
          </w:p>
        </w:tc>
        <w:tc>
          <w:tcPr>
            <w:tcW w:w="3600" w:type="dxa"/>
          </w:tcPr>
          <w:p w14:paraId="769B4A31" w14:textId="77777777" w:rsidR="00421198" w:rsidRPr="009F6181" w:rsidRDefault="00421198" w:rsidP="00F62C79">
            <w:pPr>
              <w:jc w:val="center"/>
              <w:rPr>
                <w:rFonts w:cstheme="minorHAnsi"/>
              </w:rPr>
            </w:pPr>
            <w:r w:rsidRPr="009F6181">
              <w:rPr>
                <w:rFonts w:cstheme="minorHAnsi"/>
              </w:rPr>
              <w:t>3- chloroplumbagin</w:t>
            </w:r>
            <w:r w:rsidR="009B54A4" w:rsidRPr="009F6181">
              <w:rPr>
                <w:rFonts w:cstheme="minorHAnsi"/>
              </w:rPr>
              <w:fldChar w:fldCharType="begin" w:fldLock="1"/>
            </w:r>
            <w:r w:rsidR="009B54A4" w:rsidRPr="009F6181">
              <w:rPr>
                <w:rFonts w:cstheme="minorHAnsi"/>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9</w:t>
            </w:r>
            <w:r w:rsidR="009B54A4" w:rsidRPr="009F6181">
              <w:rPr>
                <w:rFonts w:cstheme="minorHAnsi"/>
              </w:rPr>
              <w:fldChar w:fldCharType="end"/>
            </w:r>
          </w:p>
          <w:p w14:paraId="0BCA3811" w14:textId="5E296F2F" w:rsidR="00B94730" w:rsidRPr="009F6181" w:rsidRDefault="00B94730" w:rsidP="00F62C79">
            <w:pPr>
              <w:jc w:val="center"/>
              <w:rPr>
                <w:rFonts w:cstheme="minorHAnsi"/>
              </w:rPr>
            </w:pPr>
          </w:p>
        </w:tc>
        <w:tc>
          <w:tcPr>
            <w:tcW w:w="2335" w:type="dxa"/>
          </w:tcPr>
          <w:p w14:paraId="67D58C7C" w14:textId="564D53AD" w:rsidR="00421198" w:rsidRPr="009F6181" w:rsidRDefault="00421198" w:rsidP="00F62C79">
            <w:pPr>
              <w:jc w:val="center"/>
              <w:rPr>
                <w:rFonts w:cstheme="minorHAnsi"/>
                <w:shd w:val="clear" w:color="auto" w:fill="FFFFFF"/>
              </w:rPr>
            </w:pPr>
            <w:r w:rsidRPr="009F6181">
              <w:rPr>
                <w:rFonts w:cstheme="minorHAnsi"/>
                <w:shd w:val="clear" w:color="auto" w:fill="FFFFFF"/>
              </w:rPr>
              <w:t>338719</w:t>
            </w:r>
          </w:p>
        </w:tc>
      </w:tr>
      <w:tr w:rsidR="00421198" w:rsidRPr="009F6181" w14:paraId="1595B08B" w14:textId="77777777" w:rsidTr="00F62C79">
        <w:trPr>
          <w:trHeight w:val="20"/>
        </w:trPr>
        <w:tc>
          <w:tcPr>
            <w:tcW w:w="1165" w:type="dxa"/>
            <w:vMerge/>
          </w:tcPr>
          <w:p w14:paraId="471C4849" w14:textId="77777777" w:rsidR="00421198" w:rsidRPr="009F6181" w:rsidRDefault="00421198" w:rsidP="00F62C79">
            <w:pPr>
              <w:jc w:val="center"/>
              <w:rPr>
                <w:rFonts w:cstheme="minorHAnsi"/>
              </w:rPr>
            </w:pPr>
          </w:p>
        </w:tc>
        <w:tc>
          <w:tcPr>
            <w:tcW w:w="2250" w:type="dxa"/>
            <w:vMerge/>
          </w:tcPr>
          <w:p w14:paraId="230DFBA7" w14:textId="77777777" w:rsidR="00421198" w:rsidRPr="009F6181" w:rsidRDefault="00421198" w:rsidP="00F62C79">
            <w:pPr>
              <w:jc w:val="center"/>
              <w:rPr>
                <w:rFonts w:cstheme="minorHAnsi"/>
              </w:rPr>
            </w:pPr>
          </w:p>
        </w:tc>
        <w:tc>
          <w:tcPr>
            <w:tcW w:w="3600" w:type="dxa"/>
          </w:tcPr>
          <w:p w14:paraId="1C914675" w14:textId="77777777" w:rsidR="00421198" w:rsidRPr="009F6181" w:rsidRDefault="009B54A4" w:rsidP="00F62C79">
            <w:pPr>
              <w:jc w:val="center"/>
              <w:rPr>
                <w:rFonts w:cstheme="minorHAnsi"/>
              </w:rPr>
            </w:pPr>
            <w:r w:rsidRPr="009F6181">
              <w:rPr>
                <w:rFonts w:cstheme="minorHAnsi"/>
              </w:rPr>
              <w:t>D</w:t>
            </w:r>
            <w:r w:rsidR="00421198" w:rsidRPr="009F6181">
              <w:rPr>
                <w:rFonts w:cstheme="minorHAnsi"/>
              </w:rPr>
              <w:t>roserone</w:t>
            </w:r>
            <w:r w:rsidRPr="009F6181">
              <w:rPr>
                <w:rFonts w:cstheme="minorHAnsi"/>
              </w:rPr>
              <w:fldChar w:fldCharType="begin" w:fldLock="1"/>
            </w:r>
            <w:r w:rsidRPr="009F6181">
              <w:rPr>
                <w:rFonts w:cstheme="minorHAnsi"/>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9</w:t>
            </w:r>
            <w:r w:rsidRPr="009F6181">
              <w:rPr>
                <w:rFonts w:cstheme="minorHAnsi"/>
              </w:rPr>
              <w:fldChar w:fldCharType="end"/>
            </w:r>
          </w:p>
          <w:p w14:paraId="6A7BF50E" w14:textId="1B40B5F5" w:rsidR="008478A5" w:rsidRPr="009F6181" w:rsidRDefault="008478A5" w:rsidP="00F62C79">
            <w:pPr>
              <w:jc w:val="center"/>
              <w:rPr>
                <w:rFonts w:cstheme="minorHAnsi"/>
              </w:rPr>
            </w:pPr>
          </w:p>
        </w:tc>
        <w:tc>
          <w:tcPr>
            <w:tcW w:w="2335" w:type="dxa"/>
          </w:tcPr>
          <w:p w14:paraId="30750D8D" w14:textId="78A7AB91" w:rsidR="00421198" w:rsidRPr="009F6181" w:rsidRDefault="00421198" w:rsidP="00F62C79">
            <w:pPr>
              <w:jc w:val="center"/>
              <w:rPr>
                <w:rFonts w:cstheme="minorHAnsi"/>
                <w:shd w:val="clear" w:color="auto" w:fill="FFFFFF"/>
              </w:rPr>
            </w:pPr>
            <w:r w:rsidRPr="009F6181">
              <w:rPr>
                <w:rFonts w:cstheme="minorHAnsi"/>
                <w:shd w:val="clear" w:color="auto" w:fill="FFFFFF"/>
              </w:rPr>
              <w:t>442739</w:t>
            </w:r>
          </w:p>
        </w:tc>
      </w:tr>
      <w:tr w:rsidR="00421198" w:rsidRPr="009F6181" w14:paraId="71491F36" w14:textId="77777777" w:rsidTr="00F62C79">
        <w:trPr>
          <w:trHeight w:val="20"/>
        </w:trPr>
        <w:tc>
          <w:tcPr>
            <w:tcW w:w="1165" w:type="dxa"/>
            <w:vMerge/>
          </w:tcPr>
          <w:p w14:paraId="2AA28190" w14:textId="77777777" w:rsidR="00421198" w:rsidRPr="009F6181" w:rsidRDefault="00421198" w:rsidP="00F62C79">
            <w:pPr>
              <w:jc w:val="center"/>
              <w:rPr>
                <w:rFonts w:cstheme="minorHAnsi"/>
              </w:rPr>
            </w:pPr>
          </w:p>
        </w:tc>
        <w:tc>
          <w:tcPr>
            <w:tcW w:w="2250" w:type="dxa"/>
            <w:vMerge/>
          </w:tcPr>
          <w:p w14:paraId="37514C93" w14:textId="77777777" w:rsidR="00421198" w:rsidRPr="009F6181" w:rsidRDefault="00421198" w:rsidP="00F62C79">
            <w:pPr>
              <w:jc w:val="center"/>
              <w:rPr>
                <w:rFonts w:cstheme="minorHAnsi"/>
              </w:rPr>
            </w:pPr>
          </w:p>
        </w:tc>
        <w:tc>
          <w:tcPr>
            <w:tcW w:w="3600" w:type="dxa"/>
          </w:tcPr>
          <w:p w14:paraId="5BB36816" w14:textId="77777777" w:rsidR="00421198" w:rsidRPr="009F6181" w:rsidRDefault="009B54A4" w:rsidP="00F62C79">
            <w:pPr>
              <w:jc w:val="center"/>
              <w:rPr>
                <w:rFonts w:cstheme="minorHAnsi"/>
              </w:rPr>
            </w:pPr>
            <w:proofErr w:type="spellStart"/>
            <w:r w:rsidRPr="009F6181">
              <w:rPr>
                <w:rFonts w:cstheme="minorHAnsi"/>
              </w:rPr>
              <w:t>P</w:t>
            </w:r>
            <w:r w:rsidR="00421198" w:rsidRPr="009F6181">
              <w:rPr>
                <w:rFonts w:cstheme="minorHAnsi"/>
              </w:rPr>
              <w:t>lumbagic</w:t>
            </w:r>
            <w:proofErr w:type="spellEnd"/>
            <w:r w:rsidR="00421198" w:rsidRPr="009F6181">
              <w:rPr>
                <w:rFonts w:cstheme="minorHAnsi"/>
              </w:rPr>
              <w:t xml:space="preserve"> acid</w:t>
            </w:r>
            <w:r w:rsidRPr="009F6181">
              <w:rPr>
                <w:rFonts w:cstheme="minorHAnsi"/>
              </w:rPr>
              <w:fldChar w:fldCharType="begin" w:fldLock="1"/>
            </w:r>
            <w:r w:rsidRPr="009F6181">
              <w:rPr>
                <w:rFonts w:cstheme="minorHAnsi"/>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9</w:t>
            </w:r>
            <w:r w:rsidRPr="009F6181">
              <w:rPr>
                <w:rFonts w:cstheme="minorHAnsi"/>
              </w:rPr>
              <w:fldChar w:fldCharType="end"/>
            </w:r>
          </w:p>
          <w:p w14:paraId="44F38662" w14:textId="0C48B0CD" w:rsidR="008478A5" w:rsidRPr="009F6181" w:rsidRDefault="008478A5" w:rsidP="00F62C79">
            <w:pPr>
              <w:jc w:val="center"/>
              <w:rPr>
                <w:rFonts w:cstheme="minorHAnsi"/>
              </w:rPr>
            </w:pPr>
          </w:p>
        </w:tc>
        <w:tc>
          <w:tcPr>
            <w:tcW w:w="2335" w:type="dxa"/>
          </w:tcPr>
          <w:p w14:paraId="4D77356B" w14:textId="51B46C53" w:rsidR="00421198" w:rsidRPr="009F6181" w:rsidRDefault="00421198" w:rsidP="00F62C79">
            <w:pPr>
              <w:jc w:val="center"/>
              <w:rPr>
                <w:rFonts w:cstheme="minorHAnsi"/>
                <w:shd w:val="clear" w:color="auto" w:fill="FFFFFF"/>
              </w:rPr>
            </w:pPr>
            <w:r w:rsidRPr="009F6181">
              <w:rPr>
                <w:rFonts w:cstheme="minorHAnsi"/>
                <w:shd w:val="clear" w:color="auto" w:fill="FFFFFF"/>
              </w:rPr>
              <w:t>92468470</w:t>
            </w:r>
          </w:p>
        </w:tc>
      </w:tr>
      <w:tr w:rsidR="00421198" w:rsidRPr="009F6181" w14:paraId="7EA09E83" w14:textId="77777777" w:rsidTr="00F62C79">
        <w:trPr>
          <w:trHeight w:val="28"/>
        </w:trPr>
        <w:tc>
          <w:tcPr>
            <w:tcW w:w="1165" w:type="dxa"/>
            <w:vMerge/>
          </w:tcPr>
          <w:p w14:paraId="1D3F568D" w14:textId="77777777" w:rsidR="00421198" w:rsidRPr="009F6181" w:rsidRDefault="00421198" w:rsidP="00F62C79">
            <w:pPr>
              <w:jc w:val="center"/>
              <w:rPr>
                <w:rFonts w:cstheme="minorHAnsi"/>
              </w:rPr>
            </w:pPr>
          </w:p>
        </w:tc>
        <w:tc>
          <w:tcPr>
            <w:tcW w:w="2250" w:type="dxa"/>
            <w:vMerge/>
          </w:tcPr>
          <w:p w14:paraId="21E8237C" w14:textId="77777777" w:rsidR="00421198" w:rsidRPr="009F6181" w:rsidRDefault="00421198" w:rsidP="00F62C79">
            <w:pPr>
              <w:jc w:val="center"/>
              <w:rPr>
                <w:rFonts w:cstheme="minorHAnsi"/>
              </w:rPr>
            </w:pPr>
          </w:p>
        </w:tc>
        <w:tc>
          <w:tcPr>
            <w:tcW w:w="3600" w:type="dxa"/>
          </w:tcPr>
          <w:p w14:paraId="626627F4" w14:textId="77777777" w:rsidR="00421198" w:rsidRPr="009F6181" w:rsidRDefault="009B54A4" w:rsidP="00F62C79">
            <w:pPr>
              <w:jc w:val="center"/>
              <w:rPr>
                <w:rFonts w:cstheme="minorHAnsi"/>
              </w:rPr>
            </w:pPr>
            <w:r w:rsidRPr="009F6181">
              <w:rPr>
                <w:rFonts w:cstheme="minorHAnsi"/>
              </w:rPr>
              <w:t>P</w:t>
            </w:r>
            <w:r w:rsidR="00421198" w:rsidRPr="009F6181">
              <w:rPr>
                <w:rFonts w:cstheme="minorHAnsi"/>
              </w:rPr>
              <w:t>lumbazeylanone</w:t>
            </w:r>
            <w:r w:rsidRPr="009F6181">
              <w:rPr>
                <w:rFonts w:cstheme="minorHAnsi"/>
              </w:rPr>
              <w:fldChar w:fldCharType="begin" w:fldLock="1"/>
            </w:r>
            <w:r w:rsidRPr="009F6181">
              <w:rPr>
                <w:rFonts w:cstheme="minorHAnsi"/>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9</w:t>
            </w:r>
            <w:r w:rsidRPr="009F6181">
              <w:rPr>
                <w:rFonts w:cstheme="minorHAnsi"/>
              </w:rPr>
              <w:fldChar w:fldCharType="end"/>
            </w:r>
          </w:p>
          <w:p w14:paraId="61A611BA" w14:textId="0CACF600" w:rsidR="008478A5" w:rsidRPr="009F6181" w:rsidRDefault="008478A5" w:rsidP="00F62C79">
            <w:pPr>
              <w:jc w:val="center"/>
              <w:rPr>
                <w:rFonts w:cstheme="minorHAnsi"/>
              </w:rPr>
            </w:pPr>
          </w:p>
        </w:tc>
        <w:tc>
          <w:tcPr>
            <w:tcW w:w="2335" w:type="dxa"/>
          </w:tcPr>
          <w:p w14:paraId="3B0309ED" w14:textId="159E5FF1" w:rsidR="00421198" w:rsidRPr="009F6181" w:rsidRDefault="00421198" w:rsidP="00F62C79">
            <w:pPr>
              <w:jc w:val="center"/>
              <w:rPr>
                <w:rFonts w:cstheme="minorHAnsi"/>
                <w:shd w:val="clear" w:color="auto" w:fill="FFFFFF"/>
              </w:rPr>
            </w:pPr>
            <w:r w:rsidRPr="009F6181">
              <w:rPr>
                <w:rFonts w:cstheme="minorHAnsi"/>
                <w:shd w:val="clear" w:color="auto" w:fill="FFFFFF"/>
              </w:rPr>
              <w:t>100947539</w:t>
            </w:r>
          </w:p>
        </w:tc>
      </w:tr>
      <w:tr w:rsidR="00421198" w:rsidRPr="009F6181" w14:paraId="0733EF1E" w14:textId="77777777" w:rsidTr="00F62C79">
        <w:trPr>
          <w:trHeight w:val="20"/>
        </w:trPr>
        <w:tc>
          <w:tcPr>
            <w:tcW w:w="1165" w:type="dxa"/>
            <w:vMerge/>
          </w:tcPr>
          <w:p w14:paraId="7EA0F76B" w14:textId="77777777" w:rsidR="00421198" w:rsidRPr="009F6181" w:rsidRDefault="00421198" w:rsidP="00F62C79">
            <w:pPr>
              <w:jc w:val="center"/>
              <w:rPr>
                <w:rFonts w:cstheme="minorHAnsi"/>
              </w:rPr>
            </w:pPr>
          </w:p>
        </w:tc>
        <w:tc>
          <w:tcPr>
            <w:tcW w:w="2250" w:type="dxa"/>
            <w:vMerge/>
          </w:tcPr>
          <w:p w14:paraId="0040D323" w14:textId="77777777" w:rsidR="00421198" w:rsidRPr="009F6181" w:rsidRDefault="00421198" w:rsidP="00F62C79">
            <w:pPr>
              <w:jc w:val="center"/>
              <w:rPr>
                <w:rFonts w:cstheme="minorHAnsi"/>
              </w:rPr>
            </w:pPr>
          </w:p>
        </w:tc>
        <w:tc>
          <w:tcPr>
            <w:tcW w:w="3600" w:type="dxa"/>
          </w:tcPr>
          <w:p w14:paraId="19696EDD" w14:textId="77777777" w:rsidR="00421198" w:rsidRPr="009F6181" w:rsidRDefault="009B54A4" w:rsidP="00F62C79">
            <w:pPr>
              <w:jc w:val="center"/>
              <w:rPr>
                <w:rFonts w:cstheme="minorHAnsi"/>
              </w:rPr>
            </w:pPr>
            <w:r w:rsidRPr="009F6181">
              <w:rPr>
                <w:rFonts w:cstheme="minorHAnsi"/>
              </w:rPr>
              <w:t>H</w:t>
            </w:r>
            <w:r w:rsidR="00194AD3" w:rsidRPr="009F6181">
              <w:rPr>
                <w:rFonts w:cstheme="minorHAnsi"/>
              </w:rPr>
              <w:t>entriacontane</w:t>
            </w:r>
            <w:r w:rsidRPr="009F6181">
              <w:rPr>
                <w:rFonts w:cstheme="minorHAnsi"/>
              </w:rPr>
              <w:fldChar w:fldCharType="begin" w:fldLock="1"/>
            </w:r>
            <w:r w:rsidRPr="009F6181">
              <w:rPr>
                <w:rFonts w:cstheme="minorHAnsi"/>
              </w:rPr>
              <w:instrText>ADDIN CSL_CITATION {"citationItems":[{"id":"ITEM-1","itemData":{"DOI":"10.5897/AJPP11.739","ISSN":"19960816","abstract":"The present review aimed to compile up to date and comprehensive information of Plumbago zeylanica with special emphasis on its phytochemistry, various scientifically documented pharmacological activities, traditional and folk medicine uses. Traditional system of medicinal consists of large number of plants with various medicinal and pharmacological uses and hence represents a priceless tank of new bioactive molecules. P. zeylanica is one amongst these, found all over the world. In this review, we have attempted to highlight the work carried out on P. zeylanica. It is commonly known as 'Chitraka', and has been recognized in different traditional system of medicines for the treatment of various diseases of human beings in the form of paste and powder. Plant mainly contains naphthoquinones and steroidal compounds. Different parts of this plant are traditionally claimed to be used for the treatment of ailments including anti-fungal, anti-tumor, disease of heart, rheumatic pains, liver diseases, fever, diabetes, and kidney disease to list of few. © 2011 Academic Journals.","author":[{"dropping-particle":"","family":"Mandavkar","given":"Yuvaraj D.","non-dropping-particle":"","parse-names":false,"suffix":""},{"dropping-particle":"","family":"Jalalpure","given":"Sunil S.","non-dropping-particle":"","parse-names":false,"suffix":""}],"container-title":"African Journal of Pharmacy and Pharmacology","id":"ITEM-1","issue":"25","issued":{"date-parts":[["2011"]]},"page":"2738-2747","title":"A comprehensive review on Plumbago zeylanica linn","type":"article-journal","volume":"5"},"uris":["http://www.mendeley.com/documents/?uuid=b3e9ffe5-99f4-4fd4-b9d0-67040058dce4"]}],"mendeley":{"formattedCitation":"&lt;sup&gt;9&lt;/sup&gt;","plainTextFormattedCitation":"9","previouslyFormattedCitation":"&lt;sup&gt;9&lt;/sup&gt;"},"properties":{"noteIndex":0},"schema":"https://github.com/citation-style-language/schema/raw/master/csl-citation.json"}</w:instrText>
            </w:r>
            <w:r w:rsidRPr="009F6181">
              <w:rPr>
                <w:rFonts w:cstheme="minorHAnsi"/>
              </w:rPr>
              <w:fldChar w:fldCharType="separate"/>
            </w:r>
            <w:r w:rsidRPr="009F6181">
              <w:rPr>
                <w:rFonts w:cstheme="minorHAnsi"/>
                <w:noProof/>
                <w:vertAlign w:val="superscript"/>
              </w:rPr>
              <w:t>9</w:t>
            </w:r>
            <w:r w:rsidRPr="009F6181">
              <w:rPr>
                <w:rFonts w:cstheme="minorHAnsi"/>
              </w:rPr>
              <w:fldChar w:fldCharType="end"/>
            </w:r>
          </w:p>
          <w:p w14:paraId="51F0A494" w14:textId="0417A033" w:rsidR="008478A5" w:rsidRPr="009F6181" w:rsidRDefault="008478A5" w:rsidP="00F62C79">
            <w:pPr>
              <w:jc w:val="center"/>
              <w:rPr>
                <w:rFonts w:cstheme="minorHAnsi"/>
              </w:rPr>
            </w:pPr>
          </w:p>
        </w:tc>
        <w:tc>
          <w:tcPr>
            <w:tcW w:w="2335" w:type="dxa"/>
          </w:tcPr>
          <w:p w14:paraId="17E6AAD2" w14:textId="116D324E" w:rsidR="00421198" w:rsidRPr="009F6181" w:rsidRDefault="00194AD3" w:rsidP="00F62C79">
            <w:pPr>
              <w:jc w:val="center"/>
              <w:rPr>
                <w:rFonts w:cstheme="minorHAnsi"/>
                <w:shd w:val="clear" w:color="auto" w:fill="FFFFFF"/>
              </w:rPr>
            </w:pPr>
            <w:r w:rsidRPr="009F6181">
              <w:rPr>
                <w:rFonts w:cstheme="minorHAnsi"/>
                <w:shd w:val="clear" w:color="auto" w:fill="FFFFFF"/>
              </w:rPr>
              <w:t>12410</w:t>
            </w:r>
          </w:p>
        </w:tc>
      </w:tr>
      <w:tr w:rsidR="00421198" w:rsidRPr="009F6181" w14:paraId="0FBA21D1" w14:textId="77777777" w:rsidTr="00F62C79">
        <w:trPr>
          <w:trHeight w:val="20"/>
        </w:trPr>
        <w:tc>
          <w:tcPr>
            <w:tcW w:w="1165" w:type="dxa"/>
            <w:vMerge/>
          </w:tcPr>
          <w:p w14:paraId="6E69078B" w14:textId="77777777" w:rsidR="00421198" w:rsidRPr="009F6181" w:rsidRDefault="00421198" w:rsidP="00F62C79">
            <w:pPr>
              <w:jc w:val="center"/>
              <w:rPr>
                <w:rFonts w:cstheme="minorHAnsi"/>
              </w:rPr>
            </w:pPr>
          </w:p>
        </w:tc>
        <w:tc>
          <w:tcPr>
            <w:tcW w:w="2250" w:type="dxa"/>
            <w:vMerge/>
          </w:tcPr>
          <w:p w14:paraId="4E5361CC" w14:textId="77777777" w:rsidR="00421198" w:rsidRPr="009F6181" w:rsidRDefault="00421198" w:rsidP="00F62C79">
            <w:pPr>
              <w:jc w:val="center"/>
              <w:rPr>
                <w:rFonts w:cstheme="minorHAnsi"/>
              </w:rPr>
            </w:pPr>
          </w:p>
        </w:tc>
        <w:tc>
          <w:tcPr>
            <w:tcW w:w="3600" w:type="dxa"/>
          </w:tcPr>
          <w:p w14:paraId="276D0C00" w14:textId="77777777" w:rsidR="00421198" w:rsidRPr="009F6181" w:rsidRDefault="00194AD3" w:rsidP="00F62C79">
            <w:pPr>
              <w:jc w:val="center"/>
              <w:rPr>
                <w:rFonts w:cstheme="minorHAnsi"/>
              </w:rPr>
            </w:pPr>
            <w:r w:rsidRPr="009F6181">
              <w:rPr>
                <w:rFonts w:cstheme="minorHAnsi"/>
              </w:rPr>
              <w:t>Campesterol</w:t>
            </w:r>
            <w:r w:rsidR="009B54A4" w:rsidRPr="009F6181">
              <w:rPr>
                <w:rFonts w:cstheme="minorHAnsi"/>
              </w:rPr>
              <w:fldChar w:fldCharType="begin" w:fldLock="1"/>
            </w:r>
            <w:r w:rsidR="009B54A4" w:rsidRPr="009F6181">
              <w:rPr>
                <w:rFonts w:cstheme="minorHAnsi"/>
              </w:rPr>
              <w:instrText>ADDIN CSL_CITATION {"citationItems":[{"id":"ITEM-1","itemData":{"ISSN":"2278 – 6023, 0976-2639","abstract":"In recent times the blind dependence on synthetics has got over and people are returning to the naturals with hope of safety and security. Herbs are thus staging a comeback as the only solution to insidious and debilitating effects of synthetic drugs. Plumbago zeylanica is one such important medicinal plant which is being used the world over in the traditional system of medicines. With a herbal ‘renaissance’ occurring across the globe, the plant is being used extensively in commercial preparations of medicines owing to its wide range of biological activities. The present study summarizes our current knowledge of botany, major bioactives, traditional and medicinal uses of P zeylanica as a foreword to further studies on mass propagation of this valuable species.","author":[{"dropping-particle":"","family":"Pant","given":"Manu","non-dropping-particle":"","parse-names":false,"suffix":""},{"dropping-particle":"","family":"Lal","given":"Ankita","non-dropping-particle":"","parse-names":false,"suffix":""},{"dropping-particle":"","family":"Rana","given":"Swati","non-dropping-particle":"","parse-names":false,"suffix":""},{"dropping-particle":"","family":"Rani","given":"Anju","non-dropping-particle":"","parse-names":false,"suffix":""}],"container-title":"International Journal of Pharmaceutical Applications","id":"ITEM-1","issue":"3","issued":{"date-parts":[["2012"]]},"page":"399-405","title":"Plumbago Zeylanica L.: a Mini Review","type":"article-journal","volume":"3"},"uris":["http://www.mendeley.com/documents/?uuid=889f954e-4411-458e-abe8-65a9e413b473"]}],"mendeley":{"formattedCitation":"&lt;sup&gt;10&lt;/sup&gt;","plainTextFormattedCitation":"10","previouslyFormattedCitation":"&lt;sup&gt;10&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10</w:t>
            </w:r>
            <w:r w:rsidR="009B54A4" w:rsidRPr="009F6181">
              <w:rPr>
                <w:rFonts w:cstheme="minorHAnsi"/>
              </w:rPr>
              <w:fldChar w:fldCharType="end"/>
            </w:r>
          </w:p>
          <w:p w14:paraId="6FDBA427" w14:textId="7CCEDFCF" w:rsidR="008478A5" w:rsidRPr="009F6181" w:rsidRDefault="008478A5" w:rsidP="00F62C79">
            <w:pPr>
              <w:jc w:val="center"/>
              <w:rPr>
                <w:rFonts w:cstheme="minorHAnsi"/>
              </w:rPr>
            </w:pPr>
          </w:p>
        </w:tc>
        <w:tc>
          <w:tcPr>
            <w:tcW w:w="2335" w:type="dxa"/>
          </w:tcPr>
          <w:p w14:paraId="58354C3A" w14:textId="1D58360F" w:rsidR="00421198" w:rsidRPr="009F6181" w:rsidRDefault="00194AD3" w:rsidP="00F62C79">
            <w:pPr>
              <w:jc w:val="center"/>
              <w:rPr>
                <w:rFonts w:cstheme="minorHAnsi"/>
                <w:shd w:val="clear" w:color="auto" w:fill="FFFFFF"/>
              </w:rPr>
            </w:pPr>
            <w:r w:rsidRPr="009F6181">
              <w:rPr>
                <w:rFonts w:cstheme="minorHAnsi"/>
                <w:shd w:val="clear" w:color="auto" w:fill="FFFFFF"/>
              </w:rPr>
              <w:t>173183</w:t>
            </w:r>
          </w:p>
        </w:tc>
      </w:tr>
      <w:tr w:rsidR="00421198" w:rsidRPr="009F6181" w14:paraId="6FBFBAF6" w14:textId="77777777" w:rsidTr="00F62C79">
        <w:trPr>
          <w:trHeight w:val="20"/>
        </w:trPr>
        <w:tc>
          <w:tcPr>
            <w:tcW w:w="1165" w:type="dxa"/>
            <w:vMerge/>
          </w:tcPr>
          <w:p w14:paraId="72B0131C" w14:textId="77777777" w:rsidR="00421198" w:rsidRPr="009F6181" w:rsidRDefault="00421198" w:rsidP="00F62C79">
            <w:pPr>
              <w:jc w:val="center"/>
              <w:rPr>
                <w:rFonts w:cstheme="minorHAnsi"/>
              </w:rPr>
            </w:pPr>
          </w:p>
        </w:tc>
        <w:tc>
          <w:tcPr>
            <w:tcW w:w="2250" w:type="dxa"/>
            <w:vMerge/>
          </w:tcPr>
          <w:p w14:paraId="67D9FE3F" w14:textId="77777777" w:rsidR="00421198" w:rsidRPr="009F6181" w:rsidRDefault="00421198" w:rsidP="00F62C79">
            <w:pPr>
              <w:jc w:val="center"/>
              <w:rPr>
                <w:rFonts w:cstheme="minorHAnsi"/>
              </w:rPr>
            </w:pPr>
          </w:p>
        </w:tc>
        <w:tc>
          <w:tcPr>
            <w:tcW w:w="3600" w:type="dxa"/>
          </w:tcPr>
          <w:p w14:paraId="3EB3EB5E" w14:textId="77777777" w:rsidR="00421198" w:rsidRPr="009F6181" w:rsidRDefault="00194AD3" w:rsidP="00F62C79">
            <w:pPr>
              <w:jc w:val="center"/>
              <w:rPr>
                <w:rFonts w:cstheme="minorHAnsi"/>
                <w:shd w:val="clear" w:color="auto" w:fill="FFFFFF"/>
              </w:rPr>
            </w:pPr>
            <w:r w:rsidRPr="009F6181">
              <w:rPr>
                <w:rFonts w:cstheme="minorHAnsi"/>
                <w:shd w:val="clear" w:color="auto" w:fill="FFFFFF"/>
              </w:rPr>
              <w:t>Stigmasterol</w:t>
            </w:r>
            <w:r w:rsidR="009B54A4" w:rsidRPr="009F6181">
              <w:rPr>
                <w:rFonts w:cstheme="minorHAnsi"/>
                <w:shd w:val="clear" w:color="auto" w:fill="FFFFFF"/>
              </w:rPr>
              <w:fldChar w:fldCharType="begin" w:fldLock="1"/>
            </w:r>
            <w:r w:rsidR="009B54A4" w:rsidRPr="009F6181">
              <w:rPr>
                <w:rFonts w:cstheme="minorHAnsi"/>
                <w:shd w:val="clear" w:color="auto" w:fill="FFFFFF"/>
              </w:rPr>
              <w:instrText>ADDIN CSL_CITATION {"citationItems":[{"id":"ITEM-1","itemData":{"ISSN":"2278 – 6023, 0976-2639","abstract":"In recent times the blind dependence on synthetics has got over and people are returning to the naturals with hope of safety and security. Herbs are thus staging a comeback as the only solution to insidious and debilitating effects of synthetic drugs. Plumbago zeylanica is one such important medicinal plant which is being used the world over in the traditional system of medicines. With a herbal ‘renaissance’ occurring across the globe, the plant is being used extensively in commercial preparations of medicines owing to its wide range of biological activities. The present study summarizes our current knowledge of botany, major bioactives, traditional and medicinal uses of P zeylanica as a foreword to further studies on mass propagation of this valuable species.","author":[{"dropping-particle":"","family":"Pant","given":"Manu","non-dropping-particle":"","parse-names":false,"suffix":""},{"dropping-particle":"","family":"Lal","given":"Ankita","non-dropping-particle":"","parse-names":false,"suffix":""},{"dropping-particle":"","family":"Rana","given":"Swati","non-dropping-particle":"","parse-names":false,"suffix":""},{"dropping-particle":"","family":"Rani","given":"Anju","non-dropping-particle":"","parse-names":false,"suffix":""}],"container-title":"International Journal of Pharmaceutical Applications","id":"ITEM-1","issue":"3","issued":{"date-parts":[["2012"]]},"page":"399-405","title":"Plumbago Zeylanica L.: a Mini Review","type":"article-journal","volume":"3"},"uris":["http://www.mendeley.com/documents/?uuid=889f954e-4411-458e-abe8-65a9e413b473"]}],"mendeley":{"formattedCitation":"&lt;sup&gt;10&lt;/sup&gt;","plainTextFormattedCitation":"10","previouslyFormattedCitation":"&lt;sup&gt;10&lt;/sup&gt;"},"properties":{"noteIndex":0},"schema":"https://github.com/citation-style-language/schema/raw/master/csl-citation.json"}</w:instrText>
            </w:r>
            <w:r w:rsidR="009B54A4" w:rsidRPr="009F6181">
              <w:rPr>
                <w:rFonts w:cstheme="minorHAnsi"/>
                <w:shd w:val="clear" w:color="auto" w:fill="FFFFFF"/>
              </w:rPr>
              <w:fldChar w:fldCharType="separate"/>
            </w:r>
            <w:r w:rsidR="009B54A4" w:rsidRPr="009F6181">
              <w:rPr>
                <w:rFonts w:cstheme="minorHAnsi"/>
                <w:noProof/>
                <w:shd w:val="clear" w:color="auto" w:fill="FFFFFF"/>
                <w:vertAlign w:val="superscript"/>
              </w:rPr>
              <w:t>10</w:t>
            </w:r>
            <w:r w:rsidR="009B54A4" w:rsidRPr="009F6181">
              <w:rPr>
                <w:rFonts w:cstheme="minorHAnsi"/>
                <w:shd w:val="clear" w:color="auto" w:fill="FFFFFF"/>
              </w:rPr>
              <w:fldChar w:fldCharType="end"/>
            </w:r>
          </w:p>
          <w:p w14:paraId="30FBB870" w14:textId="1D7222F6" w:rsidR="008478A5" w:rsidRPr="009F6181" w:rsidRDefault="008478A5" w:rsidP="00F62C79">
            <w:pPr>
              <w:jc w:val="center"/>
              <w:rPr>
                <w:rFonts w:cstheme="minorHAnsi"/>
              </w:rPr>
            </w:pPr>
          </w:p>
        </w:tc>
        <w:tc>
          <w:tcPr>
            <w:tcW w:w="2335" w:type="dxa"/>
          </w:tcPr>
          <w:p w14:paraId="43DF7CB3" w14:textId="2610562D" w:rsidR="00421198" w:rsidRPr="009F6181" w:rsidRDefault="00194AD3" w:rsidP="00F62C79">
            <w:pPr>
              <w:jc w:val="center"/>
              <w:rPr>
                <w:rFonts w:cstheme="minorHAnsi"/>
                <w:shd w:val="clear" w:color="auto" w:fill="FFFFFF"/>
              </w:rPr>
            </w:pPr>
            <w:r w:rsidRPr="009F6181">
              <w:rPr>
                <w:rFonts w:cstheme="minorHAnsi"/>
                <w:shd w:val="clear" w:color="auto" w:fill="FFFFFF"/>
              </w:rPr>
              <w:t>5280794</w:t>
            </w:r>
          </w:p>
        </w:tc>
      </w:tr>
      <w:tr w:rsidR="00421198" w:rsidRPr="009F6181" w14:paraId="144ED422" w14:textId="77777777" w:rsidTr="00F62C79">
        <w:trPr>
          <w:trHeight w:val="20"/>
        </w:trPr>
        <w:tc>
          <w:tcPr>
            <w:tcW w:w="1165" w:type="dxa"/>
            <w:vMerge/>
          </w:tcPr>
          <w:p w14:paraId="29746AB3" w14:textId="77777777" w:rsidR="00421198" w:rsidRPr="009F6181" w:rsidRDefault="00421198" w:rsidP="00F62C79">
            <w:pPr>
              <w:jc w:val="center"/>
              <w:rPr>
                <w:rFonts w:cstheme="minorHAnsi"/>
              </w:rPr>
            </w:pPr>
          </w:p>
        </w:tc>
        <w:tc>
          <w:tcPr>
            <w:tcW w:w="2250" w:type="dxa"/>
            <w:vMerge/>
          </w:tcPr>
          <w:p w14:paraId="722E2E44" w14:textId="77777777" w:rsidR="00421198" w:rsidRPr="009F6181" w:rsidRDefault="00421198" w:rsidP="00F62C79">
            <w:pPr>
              <w:jc w:val="center"/>
              <w:rPr>
                <w:rFonts w:cstheme="minorHAnsi"/>
              </w:rPr>
            </w:pPr>
          </w:p>
        </w:tc>
        <w:tc>
          <w:tcPr>
            <w:tcW w:w="3600" w:type="dxa"/>
          </w:tcPr>
          <w:p w14:paraId="588E4DB3" w14:textId="77777777" w:rsidR="00421198" w:rsidRPr="009F6181" w:rsidRDefault="002A3E5E" w:rsidP="00F62C79">
            <w:pPr>
              <w:jc w:val="center"/>
              <w:rPr>
                <w:rFonts w:cstheme="minorHAnsi"/>
              </w:rPr>
            </w:pPr>
            <w:r w:rsidRPr="009F6181">
              <w:rPr>
                <w:rFonts w:cstheme="minorHAnsi"/>
              </w:rPr>
              <w:t>2,5-dimethyl-7 hydroxy chromone</w:t>
            </w:r>
            <w:r w:rsidR="009B54A4" w:rsidRPr="009F6181">
              <w:rPr>
                <w:rFonts w:cstheme="minorHAnsi"/>
              </w:rPr>
              <w:fldChar w:fldCharType="begin" w:fldLock="1"/>
            </w:r>
            <w:r w:rsidR="009B54A4" w:rsidRPr="009F6181">
              <w:rPr>
                <w:rFonts w:cstheme="minorHAnsi"/>
              </w:rPr>
              <w:instrText>ADDIN CSL_CITATION {"citationItems":[{"id":"ITEM-1","itemData":{"ISSN":"2278 – 6023, 0976-2639","abstract":"In recent times the blind dependence on synthetics has got over and people are returning to the naturals with hope of safety and security. Herbs are thus staging a comeback as the only solution to insidious and debilitating effects of synthetic drugs. Plumbago zeylanica is one such important medicinal plant which is being used the world over in the traditional system of medicines. With a herbal ‘renaissance’ occurring across the globe, the plant is being used extensively in commercial preparations of medicines owing to its wide range of biological activities. The present study summarizes our current knowledge of botany, major bioactives, traditional and medicinal uses of P zeylanica as a foreword to further studies on mass propagation of this valuable species.","author":[{"dropping-particle":"","family":"Pant","given":"Manu","non-dropping-particle":"","parse-names":false,"suffix":""},{"dropping-particle":"","family":"Lal","given":"Ankita","non-dropping-particle":"","parse-names":false,"suffix":""},{"dropping-particle":"","family":"Rana","given":"Swati","non-dropping-particle":"","parse-names":false,"suffix":""},{"dropping-particle":"","family":"Rani","given":"Anju","non-dropping-particle":"","parse-names":false,"suffix":""}],"container-title":"International Journal of Pharmaceutical Applications","id":"ITEM-1","issue":"3","issued":{"date-parts":[["2012"]]},"page":"399-405","title":"Plumbago Zeylanica L.: a Mini Review","type":"article-journal","volume":"3"},"uris":["http://www.mendeley.com/documents/?uuid=889f954e-4411-458e-abe8-65a9e413b473"]}],"mendeley":{"formattedCitation":"&lt;sup&gt;10&lt;/sup&gt;","plainTextFormattedCitation":"10","previouslyFormattedCitation":"&lt;sup&gt;10&lt;/sup&gt;"},"properties":{"noteIndex":0},"schema":"https://github.com/citation-style-language/schema/raw/master/csl-citation.json"}</w:instrText>
            </w:r>
            <w:r w:rsidR="009B54A4" w:rsidRPr="009F6181">
              <w:rPr>
                <w:rFonts w:cstheme="minorHAnsi"/>
              </w:rPr>
              <w:fldChar w:fldCharType="separate"/>
            </w:r>
            <w:r w:rsidR="009B54A4" w:rsidRPr="009F6181">
              <w:rPr>
                <w:rFonts w:cstheme="minorHAnsi"/>
                <w:noProof/>
                <w:vertAlign w:val="superscript"/>
              </w:rPr>
              <w:t>10</w:t>
            </w:r>
            <w:r w:rsidR="009B54A4" w:rsidRPr="009F6181">
              <w:rPr>
                <w:rFonts w:cstheme="minorHAnsi"/>
              </w:rPr>
              <w:fldChar w:fldCharType="end"/>
            </w:r>
          </w:p>
          <w:p w14:paraId="70B1CD5A" w14:textId="1759513D" w:rsidR="008478A5" w:rsidRPr="009F6181" w:rsidRDefault="008478A5" w:rsidP="00F62C79">
            <w:pPr>
              <w:jc w:val="center"/>
              <w:rPr>
                <w:rFonts w:cstheme="minorHAnsi"/>
              </w:rPr>
            </w:pPr>
          </w:p>
        </w:tc>
        <w:tc>
          <w:tcPr>
            <w:tcW w:w="2335" w:type="dxa"/>
          </w:tcPr>
          <w:p w14:paraId="701FF033" w14:textId="4D7C5061" w:rsidR="00421198" w:rsidRPr="009F6181" w:rsidRDefault="002A3E5E" w:rsidP="00F62C79">
            <w:pPr>
              <w:jc w:val="center"/>
              <w:rPr>
                <w:rFonts w:cstheme="minorHAnsi"/>
                <w:shd w:val="clear" w:color="auto" w:fill="FFFFFF"/>
              </w:rPr>
            </w:pPr>
            <w:r w:rsidRPr="009F6181">
              <w:rPr>
                <w:rFonts w:cstheme="minorHAnsi"/>
                <w:shd w:val="clear" w:color="auto" w:fill="FFFFFF"/>
              </w:rPr>
              <w:t>5316891</w:t>
            </w:r>
          </w:p>
        </w:tc>
      </w:tr>
      <w:tr w:rsidR="00421198" w:rsidRPr="009F6181" w14:paraId="6418FA3E" w14:textId="77777777" w:rsidTr="00F62C79">
        <w:trPr>
          <w:trHeight w:val="20"/>
        </w:trPr>
        <w:tc>
          <w:tcPr>
            <w:tcW w:w="1165" w:type="dxa"/>
            <w:vMerge/>
          </w:tcPr>
          <w:p w14:paraId="2F2CDCB7" w14:textId="77777777" w:rsidR="00421198" w:rsidRPr="009F6181" w:rsidRDefault="00421198" w:rsidP="00F62C79">
            <w:pPr>
              <w:jc w:val="center"/>
              <w:rPr>
                <w:rFonts w:cstheme="minorHAnsi"/>
              </w:rPr>
            </w:pPr>
          </w:p>
        </w:tc>
        <w:tc>
          <w:tcPr>
            <w:tcW w:w="2250" w:type="dxa"/>
            <w:vMerge/>
          </w:tcPr>
          <w:p w14:paraId="671C3371" w14:textId="77777777" w:rsidR="00421198" w:rsidRPr="009F6181" w:rsidRDefault="00421198" w:rsidP="00F62C79">
            <w:pPr>
              <w:jc w:val="center"/>
              <w:rPr>
                <w:rFonts w:cstheme="minorHAnsi"/>
              </w:rPr>
            </w:pPr>
          </w:p>
        </w:tc>
        <w:tc>
          <w:tcPr>
            <w:tcW w:w="3600" w:type="dxa"/>
          </w:tcPr>
          <w:p w14:paraId="6A19D49F" w14:textId="77777777" w:rsidR="00421198" w:rsidRPr="009F6181" w:rsidRDefault="002A3E5E" w:rsidP="00F62C79">
            <w:pPr>
              <w:jc w:val="center"/>
              <w:rPr>
                <w:rFonts w:cstheme="minorHAnsi"/>
                <w:shd w:val="clear" w:color="auto" w:fill="FFFFFF"/>
              </w:rPr>
            </w:pPr>
            <w:r w:rsidRPr="009F6181">
              <w:rPr>
                <w:rFonts w:cstheme="minorHAnsi"/>
                <w:shd w:val="clear" w:color="auto" w:fill="FFFFFF"/>
              </w:rPr>
              <w:t>4-hydroxybenzaldehyde</w:t>
            </w:r>
            <w:r w:rsidR="009B54A4" w:rsidRPr="009F6181">
              <w:rPr>
                <w:rFonts w:cstheme="minorHAnsi"/>
                <w:shd w:val="clear" w:color="auto" w:fill="FFFFFF"/>
              </w:rPr>
              <w:fldChar w:fldCharType="begin" w:fldLock="1"/>
            </w:r>
            <w:r w:rsidR="009B54A4" w:rsidRPr="009F6181">
              <w:rPr>
                <w:rFonts w:cstheme="minorHAnsi"/>
                <w:shd w:val="clear" w:color="auto" w:fill="FFFFFF"/>
              </w:rPr>
              <w:instrText>ADDIN CSL_CITATION {"citationItems":[{"id":"ITEM-1","itemData":{"ISSN":"2278 – 6023, 0976-2639","abstract":"In recent times the blind dependence on synthetics has got over and people are returning to the naturals with hope of safety and security. Herbs are thus staging a comeback as the only solution to insidious and debilitating effects of synthetic drugs. Plumbago zeylanica is one such important medicinal plant which is being used the world over in the traditional system of medicines. With a herbal ‘renaissance’ occurring across the globe, the plant is being used extensively in commercial preparations of medicines owing to its wide range of biological activities. The present study summarizes our current knowledge of botany, major bioactives, traditional and medicinal uses of P zeylanica as a foreword to further studies on mass propagation of this valuable species.","author":[{"dropping-particle":"","family":"Pant","given":"Manu","non-dropping-particle":"","parse-names":false,"suffix":""},{"dropping-particle":"","family":"Lal","given":"Ankita","non-dropping-particle":"","parse-names":false,"suffix":""},{"dropping-particle":"","family":"Rana","given":"Swati","non-dropping-particle":"","parse-names":false,"suffix":""},{"dropping-particle":"","family":"Rani","given":"Anju","non-dropping-particle":"","parse-names":false,"suffix":""}],"container-title":"International Journal of Pharmaceutical Applications","id":"ITEM-1","issue":"3","issued":{"date-parts":[["2012"]]},"page":"399-405","title":"Plumbago Zeylanica L.: a Mini Review","type":"article-journal","volume":"3"},"uris":["http://www.mendeley.com/documents/?uuid=889f954e-4411-458e-abe8-65a9e413b473"]}],"mendeley":{"formattedCitation":"&lt;sup&gt;10&lt;/sup&gt;","plainTextFormattedCitation":"10"},"properties":{"noteIndex":0},"schema":"https://github.com/citation-style-language/schema/raw/master/csl-citation.json"}</w:instrText>
            </w:r>
            <w:r w:rsidR="009B54A4" w:rsidRPr="009F6181">
              <w:rPr>
                <w:rFonts w:cstheme="minorHAnsi"/>
                <w:shd w:val="clear" w:color="auto" w:fill="FFFFFF"/>
              </w:rPr>
              <w:fldChar w:fldCharType="separate"/>
            </w:r>
            <w:r w:rsidR="009B54A4" w:rsidRPr="009F6181">
              <w:rPr>
                <w:rFonts w:cstheme="minorHAnsi"/>
                <w:noProof/>
                <w:shd w:val="clear" w:color="auto" w:fill="FFFFFF"/>
                <w:vertAlign w:val="superscript"/>
              </w:rPr>
              <w:t>10</w:t>
            </w:r>
            <w:r w:rsidR="009B54A4" w:rsidRPr="009F6181">
              <w:rPr>
                <w:rFonts w:cstheme="minorHAnsi"/>
                <w:shd w:val="clear" w:color="auto" w:fill="FFFFFF"/>
              </w:rPr>
              <w:fldChar w:fldCharType="end"/>
            </w:r>
          </w:p>
          <w:p w14:paraId="3FEE6385" w14:textId="6647C33C" w:rsidR="008478A5" w:rsidRPr="009F6181" w:rsidRDefault="008478A5" w:rsidP="00F62C79">
            <w:pPr>
              <w:jc w:val="center"/>
              <w:rPr>
                <w:rFonts w:cstheme="minorHAnsi"/>
              </w:rPr>
            </w:pPr>
          </w:p>
        </w:tc>
        <w:tc>
          <w:tcPr>
            <w:tcW w:w="2335" w:type="dxa"/>
          </w:tcPr>
          <w:p w14:paraId="376CCD9E" w14:textId="47ABF453" w:rsidR="00421198" w:rsidRPr="009F6181" w:rsidRDefault="002A3E5E" w:rsidP="00F62C79">
            <w:pPr>
              <w:jc w:val="center"/>
              <w:rPr>
                <w:rFonts w:cstheme="minorHAnsi"/>
                <w:shd w:val="clear" w:color="auto" w:fill="FFFFFF"/>
              </w:rPr>
            </w:pPr>
            <w:r w:rsidRPr="009F6181">
              <w:rPr>
                <w:rFonts w:cstheme="minorHAnsi"/>
                <w:shd w:val="clear" w:color="auto" w:fill="FFFFFF"/>
              </w:rPr>
              <w:t>126</w:t>
            </w:r>
          </w:p>
        </w:tc>
      </w:tr>
    </w:tbl>
    <w:p w14:paraId="420AD47D" w14:textId="712119B5" w:rsidR="00176EE2" w:rsidRPr="009F6181" w:rsidRDefault="00176EE2" w:rsidP="00F62C79">
      <w:pPr>
        <w:jc w:val="center"/>
        <w:rPr>
          <w:rFonts w:cstheme="minorHAnsi"/>
        </w:rPr>
      </w:pPr>
    </w:p>
    <w:p w14:paraId="1DE426A6" w14:textId="54AB6560" w:rsidR="005F3729" w:rsidRPr="009F6181" w:rsidRDefault="005F3729"/>
    <w:p w14:paraId="4E5D011F" w14:textId="6100D5A8" w:rsidR="005F3729" w:rsidRPr="009F6181" w:rsidRDefault="005F3729"/>
    <w:p w14:paraId="78116E3C" w14:textId="4FBEFCB1" w:rsidR="005F3729" w:rsidRPr="009F6181" w:rsidRDefault="005F3729"/>
    <w:p w14:paraId="6CF0E6BE" w14:textId="70D0FC0F" w:rsidR="005F3729" w:rsidRPr="009F6181" w:rsidRDefault="005F3729"/>
    <w:p w14:paraId="3DECF1F2" w14:textId="5D57856C" w:rsidR="00F62C79" w:rsidRPr="00F62C79" w:rsidRDefault="00F62C79" w:rsidP="009B54A4">
      <w:pPr>
        <w:widowControl w:val="0"/>
        <w:autoSpaceDE w:val="0"/>
        <w:autoSpaceDN w:val="0"/>
        <w:adjustRightInd w:val="0"/>
        <w:spacing w:line="240" w:lineRule="auto"/>
        <w:ind w:left="640" w:hanging="640"/>
        <w:rPr>
          <w:rFonts w:ascii="Arial Black" w:hAnsi="Arial Black"/>
        </w:rPr>
      </w:pPr>
      <w:r w:rsidRPr="00F62C79">
        <w:rPr>
          <w:rFonts w:ascii="Arial Black" w:hAnsi="Arial Black"/>
        </w:rPr>
        <w:lastRenderedPageBreak/>
        <w:t>REFERENCE</w:t>
      </w:r>
    </w:p>
    <w:p w14:paraId="1F65A0E5" w14:textId="77777777" w:rsidR="00F62C79" w:rsidRDefault="00F62C79" w:rsidP="009B54A4">
      <w:pPr>
        <w:widowControl w:val="0"/>
        <w:autoSpaceDE w:val="0"/>
        <w:autoSpaceDN w:val="0"/>
        <w:adjustRightInd w:val="0"/>
        <w:spacing w:line="240" w:lineRule="auto"/>
        <w:ind w:left="640" w:hanging="640"/>
      </w:pPr>
    </w:p>
    <w:p w14:paraId="23316B08" w14:textId="71C216AD" w:rsidR="009B54A4" w:rsidRPr="009B54A4" w:rsidRDefault="005F3729" w:rsidP="009B54A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B54A4" w:rsidRPr="009B54A4">
        <w:rPr>
          <w:rFonts w:ascii="Calibri" w:hAnsi="Calibri" w:cs="Calibri"/>
          <w:noProof/>
          <w:szCs w:val="24"/>
        </w:rPr>
        <w:t>1.</w:t>
      </w:r>
      <w:r w:rsidR="009B54A4" w:rsidRPr="009B54A4">
        <w:rPr>
          <w:rFonts w:ascii="Calibri" w:hAnsi="Calibri" w:cs="Calibri"/>
          <w:noProof/>
          <w:szCs w:val="24"/>
        </w:rPr>
        <w:tab/>
        <w:t xml:space="preserve">Morshed, S., Hossain, M. D., Ahmad, M. &amp; Junayed, M. Physicochemical characteristics of essential oil of black pepper (Piper nigrum) cultivated in Chittagong, Bangladesh. </w:t>
      </w:r>
      <w:r w:rsidR="009B54A4" w:rsidRPr="009B54A4">
        <w:rPr>
          <w:rFonts w:ascii="Calibri" w:hAnsi="Calibri" w:cs="Calibri"/>
          <w:i/>
          <w:iCs/>
          <w:noProof/>
          <w:szCs w:val="24"/>
        </w:rPr>
        <w:t>J. Food Qual. Hazards Control</w:t>
      </w:r>
      <w:r w:rsidR="009B54A4" w:rsidRPr="009B54A4">
        <w:rPr>
          <w:rFonts w:ascii="Calibri" w:hAnsi="Calibri" w:cs="Calibri"/>
          <w:noProof/>
          <w:szCs w:val="24"/>
        </w:rPr>
        <w:t xml:space="preserve"> </w:t>
      </w:r>
      <w:r w:rsidR="009B54A4" w:rsidRPr="009B54A4">
        <w:rPr>
          <w:rFonts w:ascii="Calibri" w:hAnsi="Calibri" w:cs="Calibri"/>
          <w:b/>
          <w:bCs/>
          <w:noProof/>
          <w:szCs w:val="24"/>
        </w:rPr>
        <w:t>4</w:t>
      </w:r>
      <w:r w:rsidR="009B54A4" w:rsidRPr="009B54A4">
        <w:rPr>
          <w:rFonts w:ascii="Calibri" w:hAnsi="Calibri" w:cs="Calibri"/>
          <w:noProof/>
          <w:szCs w:val="24"/>
        </w:rPr>
        <w:t>, 66–69 (2017).</w:t>
      </w:r>
    </w:p>
    <w:p w14:paraId="39E3C95B"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2.</w:t>
      </w:r>
      <w:r w:rsidRPr="009B54A4">
        <w:rPr>
          <w:rFonts w:ascii="Calibri" w:hAnsi="Calibri" w:cs="Calibri"/>
          <w:noProof/>
          <w:szCs w:val="24"/>
        </w:rPr>
        <w:tab/>
        <w:t xml:space="preserve">Hossain, M. D. </w:t>
      </w:r>
      <w:r w:rsidRPr="009B54A4">
        <w:rPr>
          <w:rFonts w:ascii="Calibri" w:hAnsi="Calibri" w:cs="Calibri"/>
          <w:i/>
          <w:iCs/>
          <w:noProof/>
          <w:szCs w:val="24"/>
        </w:rPr>
        <w:t>et al.</w:t>
      </w:r>
      <w:r w:rsidRPr="009B54A4">
        <w:rPr>
          <w:rFonts w:ascii="Calibri" w:hAnsi="Calibri" w:cs="Calibri"/>
          <w:noProof/>
          <w:szCs w:val="24"/>
        </w:rPr>
        <w:t xml:space="preserve"> Studies on Fatty Acids Composition and Some Valuable Nutrients of Piper nigrum Linn. (Gol Morich). </w:t>
      </w:r>
      <w:r w:rsidRPr="009B54A4">
        <w:rPr>
          <w:rFonts w:ascii="Calibri" w:hAnsi="Calibri" w:cs="Calibri"/>
          <w:i/>
          <w:iCs/>
          <w:noProof/>
          <w:szCs w:val="24"/>
        </w:rPr>
        <w:t>Dhaka Univ. J. Sci.</w:t>
      </w:r>
      <w:r w:rsidRPr="009B54A4">
        <w:rPr>
          <w:rFonts w:ascii="Calibri" w:hAnsi="Calibri" w:cs="Calibri"/>
          <w:noProof/>
          <w:szCs w:val="24"/>
        </w:rPr>
        <w:t xml:space="preserve"> </w:t>
      </w:r>
      <w:r w:rsidRPr="009B54A4">
        <w:rPr>
          <w:rFonts w:ascii="Calibri" w:hAnsi="Calibri" w:cs="Calibri"/>
          <w:b/>
          <w:bCs/>
          <w:noProof/>
          <w:szCs w:val="24"/>
        </w:rPr>
        <w:t>62</w:t>
      </w:r>
      <w:r w:rsidRPr="009B54A4">
        <w:rPr>
          <w:rFonts w:ascii="Calibri" w:hAnsi="Calibri" w:cs="Calibri"/>
          <w:noProof/>
          <w:szCs w:val="24"/>
        </w:rPr>
        <w:t>, 65–68 (2015).</w:t>
      </w:r>
    </w:p>
    <w:p w14:paraId="72B06B6B"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3.</w:t>
      </w:r>
      <w:r w:rsidRPr="009B54A4">
        <w:rPr>
          <w:rFonts w:ascii="Calibri" w:hAnsi="Calibri" w:cs="Calibri"/>
          <w:noProof/>
          <w:szCs w:val="24"/>
        </w:rPr>
        <w:tab/>
        <w:t xml:space="preserve">Chen, W., Zou, L., Chen, W., Hu, Y. &amp; Chen, H. Effects of Black Pepper (Piper nigrum L.) Chloroform Extract on the Enzymatic Activity and Metabolism of Escherichia coli and Staphylococcus aureus. </w:t>
      </w:r>
      <w:r w:rsidRPr="009B54A4">
        <w:rPr>
          <w:rFonts w:ascii="Calibri" w:hAnsi="Calibri" w:cs="Calibri"/>
          <w:i/>
          <w:iCs/>
          <w:noProof/>
          <w:szCs w:val="24"/>
        </w:rPr>
        <w:t>J. Food Qual.</w:t>
      </w:r>
      <w:r w:rsidRPr="009B54A4">
        <w:rPr>
          <w:rFonts w:ascii="Calibri" w:hAnsi="Calibri" w:cs="Calibri"/>
          <w:noProof/>
          <w:szCs w:val="24"/>
        </w:rPr>
        <w:t xml:space="preserve"> </w:t>
      </w:r>
      <w:r w:rsidRPr="009B54A4">
        <w:rPr>
          <w:rFonts w:ascii="Calibri" w:hAnsi="Calibri" w:cs="Calibri"/>
          <w:b/>
          <w:bCs/>
          <w:noProof/>
          <w:szCs w:val="24"/>
        </w:rPr>
        <w:t>2018</w:t>
      </w:r>
      <w:r w:rsidRPr="009B54A4">
        <w:rPr>
          <w:rFonts w:ascii="Calibri" w:hAnsi="Calibri" w:cs="Calibri"/>
          <w:noProof/>
          <w:szCs w:val="24"/>
        </w:rPr>
        <w:t>, (2018).</w:t>
      </w:r>
    </w:p>
    <w:p w14:paraId="7515CD05"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4.</w:t>
      </w:r>
      <w:r w:rsidRPr="009B54A4">
        <w:rPr>
          <w:rFonts w:ascii="Calibri" w:hAnsi="Calibri" w:cs="Calibri"/>
          <w:noProof/>
          <w:szCs w:val="24"/>
        </w:rPr>
        <w:tab/>
        <w:t xml:space="preserve">Siddiqui, B. S., Gulzar, T., Begum, S., Afshan, F. &amp; Sattar, F. A. Insecticidal amides from fruits of Piper nigrum Linn. </w:t>
      </w:r>
      <w:r w:rsidRPr="009B54A4">
        <w:rPr>
          <w:rFonts w:ascii="Calibri" w:hAnsi="Calibri" w:cs="Calibri"/>
          <w:i/>
          <w:iCs/>
          <w:noProof/>
          <w:szCs w:val="24"/>
        </w:rPr>
        <w:t>Nat. Prod. Res.</w:t>
      </w:r>
      <w:r w:rsidRPr="009B54A4">
        <w:rPr>
          <w:rFonts w:ascii="Calibri" w:hAnsi="Calibri" w:cs="Calibri"/>
          <w:noProof/>
          <w:szCs w:val="24"/>
        </w:rPr>
        <w:t xml:space="preserve"> </w:t>
      </w:r>
      <w:r w:rsidRPr="009B54A4">
        <w:rPr>
          <w:rFonts w:ascii="Calibri" w:hAnsi="Calibri" w:cs="Calibri"/>
          <w:b/>
          <w:bCs/>
          <w:noProof/>
          <w:szCs w:val="24"/>
        </w:rPr>
        <w:t>19</w:t>
      </w:r>
      <w:r w:rsidRPr="009B54A4">
        <w:rPr>
          <w:rFonts w:ascii="Calibri" w:hAnsi="Calibri" w:cs="Calibri"/>
          <w:noProof/>
          <w:szCs w:val="24"/>
        </w:rPr>
        <w:t>, 143–150 (2005).</w:t>
      </w:r>
    </w:p>
    <w:p w14:paraId="60674169"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5.</w:t>
      </w:r>
      <w:r w:rsidRPr="009B54A4">
        <w:rPr>
          <w:rFonts w:ascii="Calibri" w:hAnsi="Calibri" w:cs="Calibri"/>
          <w:noProof/>
          <w:szCs w:val="24"/>
        </w:rPr>
        <w:tab/>
        <w:t xml:space="preserve">Salehi, B. </w:t>
      </w:r>
      <w:r w:rsidRPr="009B54A4">
        <w:rPr>
          <w:rFonts w:ascii="Calibri" w:hAnsi="Calibri" w:cs="Calibri"/>
          <w:i/>
          <w:iCs/>
          <w:noProof/>
          <w:szCs w:val="24"/>
        </w:rPr>
        <w:t>et al.</w:t>
      </w:r>
      <w:r w:rsidRPr="009B54A4">
        <w:rPr>
          <w:rFonts w:ascii="Calibri" w:hAnsi="Calibri" w:cs="Calibri"/>
          <w:noProof/>
          <w:szCs w:val="24"/>
        </w:rPr>
        <w:t xml:space="preserve"> </w:t>
      </w:r>
      <w:r w:rsidRPr="009B54A4">
        <w:rPr>
          <w:rFonts w:ascii="Calibri" w:hAnsi="Calibri" w:cs="Calibri"/>
          <w:i/>
          <w:iCs/>
          <w:noProof/>
          <w:szCs w:val="24"/>
        </w:rPr>
        <w:t>Piper species: A comprehensive review on their phytochemistry, biological activities and applications</w:t>
      </w:r>
      <w:r w:rsidRPr="009B54A4">
        <w:rPr>
          <w:rFonts w:ascii="Calibri" w:hAnsi="Calibri" w:cs="Calibri"/>
          <w:noProof/>
          <w:szCs w:val="24"/>
        </w:rPr>
        <w:t xml:space="preserve">. </w:t>
      </w:r>
      <w:r w:rsidRPr="009B54A4">
        <w:rPr>
          <w:rFonts w:ascii="Calibri" w:hAnsi="Calibri" w:cs="Calibri"/>
          <w:i/>
          <w:iCs/>
          <w:noProof/>
          <w:szCs w:val="24"/>
        </w:rPr>
        <w:t>Molecules</w:t>
      </w:r>
      <w:r w:rsidRPr="009B54A4">
        <w:rPr>
          <w:rFonts w:ascii="Calibri" w:hAnsi="Calibri" w:cs="Calibri"/>
          <w:noProof/>
          <w:szCs w:val="24"/>
        </w:rPr>
        <w:t xml:space="preserve"> vol. 24 (2019).</w:t>
      </w:r>
    </w:p>
    <w:p w14:paraId="74453813"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6.</w:t>
      </w:r>
      <w:r w:rsidRPr="009B54A4">
        <w:rPr>
          <w:rFonts w:ascii="Calibri" w:hAnsi="Calibri" w:cs="Calibri"/>
          <w:noProof/>
          <w:szCs w:val="24"/>
        </w:rPr>
        <w:tab/>
        <w:t xml:space="preserve">Takooree, H. </w:t>
      </w:r>
      <w:r w:rsidRPr="009B54A4">
        <w:rPr>
          <w:rFonts w:ascii="Calibri" w:hAnsi="Calibri" w:cs="Calibri"/>
          <w:i/>
          <w:iCs/>
          <w:noProof/>
          <w:szCs w:val="24"/>
        </w:rPr>
        <w:t>et al.</w:t>
      </w:r>
      <w:r w:rsidRPr="009B54A4">
        <w:rPr>
          <w:rFonts w:ascii="Calibri" w:hAnsi="Calibri" w:cs="Calibri"/>
          <w:noProof/>
          <w:szCs w:val="24"/>
        </w:rPr>
        <w:t xml:space="preserve"> A systematic review on black pepper (Piper nigrum L.): from folk uses to pharmacological applications. </w:t>
      </w:r>
      <w:r w:rsidRPr="009B54A4">
        <w:rPr>
          <w:rFonts w:ascii="Calibri" w:hAnsi="Calibri" w:cs="Calibri"/>
          <w:i/>
          <w:iCs/>
          <w:noProof/>
          <w:szCs w:val="24"/>
        </w:rPr>
        <w:t>Crit. Rev. Food Sci. Nutr.</w:t>
      </w:r>
      <w:r w:rsidRPr="009B54A4">
        <w:rPr>
          <w:rFonts w:ascii="Calibri" w:hAnsi="Calibri" w:cs="Calibri"/>
          <w:noProof/>
          <w:szCs w:val="24"/>
        </w:rPr>
        <w:t xml:space="preserve"> </w:t>
      </w:r>
      <w:r w:rsidRPr="009B54A4">
        <w:rPr>
          <w:rFonts w:ascii="Calibri" w:hAnsi="Calibri" w:cs="Calibri"/>
          <w:b/>
          <w:bCs/>
          <w:noProof/>
          <w:szCs w:val="24"/>
        </w:rPr>
        <w:t>59</w:t>
      </w:r>
      <w:r w:rsidRPr="009B54A4">
        <w:rPr>
          <w:rFonts w:ascii="Calibri" w:hAnsi="Calibri" w:cs="Calibri"/>
          <w:noProof/>
          <w:szCs w:val="24"/>
        </w:rPr>
        <w:t>, S210–S243 (2019).</w:t>
      </w:r>
    </w:p>
    <w:p w14:paraId="1E85366D"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7.</w:t>
      </w:r>
      <w:r w:rsidRPr="009B54A4">
        <w:rPr>
          <w:rFonts w:ascii="Calibri" w:hAnsi="Calibri" w:cs="Calibri"/>
          <w:noProof/>
          <w:szCs w:val="24"/>
        </w:rPr>
        <w:tab/>
        <w:t xml:space="preserve">Tyagi, R. &amp; Menghani, E. A Review on Plumabgo zeylanica : A Compelling Herb. </w:t>
      </w:r>
      <w:r w:rsidRPr="009B54A4">
        <w:rPr>
          <w:rFonts w:ascii="Calibri" w:hAnsi="Calibri" w:cs="Calibri"/>
          <w:i/>
          <w:iCs/>
          <w:noProof/>
          <w:szCs w:val="24"/>
        </w:rPr>
        <w:t>Int. J. Pharma Sicences Res.</w:t>
      </w:r>
      <w:r w:rsidRPr="009B54A4">
        <w:rPr>
          <w:rFonts w:ascii="Calibri" w:hAnsi="Calibri" w:cs="Calibri"/>
          <w:noProof/>
          <w:szCs w:val="24"/>
        </w:rPr>
        <w:t xml:space="preserve"> </w:t>
      </w:r>
      <w:r w:rsidRPr="009B54A4">
        <w:rPr>
          <w:rFonts w:ascii="Calibri" w:hAnsi="Calibri" w:cs="Calibri"/>
          <w:b/>
          <w:bCs/>
          <w:noProof/>
          <w:szCs w:val="24"/>
        </w:rPr>
        <w:t>5</w:t>
      </w:r>
      <w:r w:rsidRPr="009B54A4">
        <w:rPr>
          <w:rFonts w:ascii="Calibri" w:hAnsi="Calibri" w:cs="Calibri"/>
          <w:noProof/>
          <w:szCs w:val="24"/>
        </w:rPr>
        <w:t>, 119–126 (2014).</w:t>
      </w:r>
    </w:p>
    <w:p w14:paraId="7785C172"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8.</w:t>
      </w:r>
      <w:r w:rsidRPr="009B54A4">
        <w:rPr>
          <w:rFonts w:ascii="Calibri" w:hAnsi="Calibri" w:cs="Calibri"/>
          <w:noProof/>
          <w:szCs w:val="24"/>
        </w:rPr>
        <w:tab/>
        <w:t xml:space="preserve">Rajakrishnan, R. </w:t>
      </w:r>
      <w:r w:rsidRPr="009B54A4">
        <w:rPr>
          <w:rFonts w:ascii="Calibri" w:hAnsi="Calibri" w:cs="Calibri"/>
          <w:i/>
          <w:iCs/>
          <w:noProof/>
          <w:szCs w:val="24"/>
        </w:rPr>
        <w:t>et al.</w:t>
      </w:r>
      <w:r w:rsidRPr="009B54A4">
        <w:rPr>
          <w:rFonts w:ascii="Calibri" w:hAnsi="Calibri" w:cs="Calibri"/>
          <w:noProof/>
          <w:szCs w:val="24"/>
        </w:rPr>
        <w:t xml:space="preserve"> Phytochemical evaluation of roots of Plumbago zeylanica L. and assessment of its potential as a nephroprotective agent. </w:t>
      </w:r>
      <w:r w:rsidRPr="009B54A4">
        <w:rPr>
          <w:rFonts w:ascii="Calibri" w:hAnsi="Calibri" w:cs="Calibri"/>
          <w:i/>
          <w:iCs/>
          <w:noProof/>
          <w:szCs w:val="24"/>
        </w:rPr>
        <w:t>Saudi J. Biol. Sci.</w:t>
      </w:r>
      <w:r w:rsidRPr="009B54A4">
        <w:rPr>
          <w:rFonts w:ascii="Calibri" w:hAnsi="Calibri" w:cs="Calibri"/>
          <w:noProof/>
          <w:szCs w:val="24"/>
        </w:rPr>
        <w:t xml:space="preserve"> </w:t>
      </w:r>
      <w:r w:rsidRPr="009B54A4">
        <w:rPr>
          <w:rFonts w:ascii="Calibri" w:hAnsi="Calibri" w:cs="Calibri"/>
          <w:b/>
          <w:bCs/>
          <w:noProof/>
          <w:szCs w:val="24"/>
        </w:rPr>
        <w:t>24</w:t>
      </w:r>
      <w:r w:rsidRPr="009B54A4">
        <w:rPr>
          <w:rFonts w:ascii="Calibri" w:hAnsi="Calibri" w:cs="Calibri"/>
          <w:noProof/>
          <w:szCs w:val="24"/>
        </w:rPr>
        <w:t>, 760–766 (2017).</w:t>
      </w:r>
    </w:p>
    <w:p w14:paraId="615B280D"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szCs w:val="24"/>
        </w:rPr>
      </w:pPr>
      <w:r w:rsidRPr="009B54A4">
        <w:rPr>
          <w:rFonts w:ascii="Calibri" w:hAnsi="Calibri" w:cs="Calibri"/>
          <w:noProof/>
          <w:szCs w:val="24"/>
        </w:rPr>
        <w:t>9.</w:t>
      </w:r>
      <w:r w:rsidRPr="009B54A4">
        <w:rPr>
          <w:rFonts w:ascii="Calibri" w:hAnsi="Calibri" w:cs="Calibri"/>
          <w:noProof/>
          <w:szCs w:val="24"/>
        </w:rPr>
        <w:tab/>
        <w:t xml:space="preserve">Mandavkar, Y. D. &amp; Jalalpure, S. S. A comprehensive review on Plumbago zeylanica linn. </w:t>
      </w:r>
      <w:r w:rsidRPr="009B54A4">
        <w:rPr>
          <w:rFonts w:ascii="Calibri" w:hAnsi="Calibri" w:cs="Calibri"/>
          <w:i/>
          <w:iCs/>
          <w:noProof/>
          <w:szCs w:val="24"/>
        </w:rPr>
        <w:t>African J. Pharm. Pharmacol.</w:t>
      </w:r>
      <w:r w:rsidRPr="009B54A4">
        <w:rPr>
          <w:rFonts w:ascii="Calibri" w:hAnsi="Calibri" w:cs="Calibri"/>
          <w:noProof/>
          <w:szCs w:val="24"/>
        </w:rPr>
        <w:t xml:space="preserve"> </w:t>
      </w:r>
      <w:r w:rsidRPr="009B54A4">
        <w:rPr>
          <w:rFonts w:ascii="Calibri" w:hAnsi="Calibri" w:cs="Calibri"/>
          <w:b/>
          <w:bCs/>
          <w:noProof/>
          <w:szCs w:val="24"/>
        </w:rPr>
        <w:t>5</w:t>
      </w:r>
      <w:r w:rsidRPr="009B54A4">
        <w:rPr>
          <w:rFonts w:ascii="Calibri" w:hAnsi="Calibri" w:cs="Calibri"/>
          <w:noProof/>
          <w:szCs w:val="24"/>
        </w:rPr>
        <w:t>, 2738–2747 (2011).</w:t>
      </w:r>
    </w:p>
    <w:p w14:paraId="011C5B76" w14:textId="77777777" w:rsidR="009B54A4" w:rsidRPr="009B54A4" w:rsidRDefault="009B54A4" w:rsidP="009B54A4">
      <w:pPr>
        <w:widowControl w:val="0"/>
        <w:autoSpaceDE w:val="0"/>
        <w:autoSpaceDN w:val="0"/>
        <w:adjustRightInd w:val="0"/>
        <w:spacing w:line="240" w:lineRule="auto"/>
        <w:ind w:left="640" w:hanging="640"/>
        <w:rPr>
          <w:rFonts w:ascii="Calibri" w:hAnsi="Calibri" w:cs="Calibri"/>
          <w:noProof/>
        </w:rPr>
      </w:pPr>
      <w:r w:rsidRPr="009B54A4">
        <w:rPr>
          <w:rFonts w:ascii="Calibri" w:hAnsi="Calibri" w:cs="Calibri"/>
          <w:noProof/>
          <w:szCs w:val="24"/>
        </w:rPr>
        <w:t>10.</w:t>
      </w:r>
      <w:r w:rsidRPr="009B54A4">
        <w:rPr>
          <w:rFonts w:ascii="Calibri" w:hAnsi="Calibri" w:cs="Calibri"/>
          <w:noProof/>
          <w:szCs w:val="24"/>
        </w:rPr>
        <w:tab/>
        <w:t xml:space="preserve">Pant, M., Lal, A., Rana, S. &amp; Rani, A. Plumbago Zeylanica L.: a Mini Review. </w:t>
      </w:r>
      <w:r w:rsidRPr="009B54A4">
        <w:rPr>
          <w:rFonts w:ascii="Calibri" w:hAnsi="Calibri" w:cs="Calibri"/>
          <w:i/>
          <w:iCs/>
          <w:noProof/>
          <w:szCs w:val="24"/>
        </w:rPr>
        <w:t>Int. J. Pharm. Appl.</w:t>
      </w:r>
      <w:r w:rsidRPr="009B54A4">
        <w:rPr>
          <w:rFonts w:ascii="Calibri" w:hAnsi="Calibri" w:cs="Calibri"/>
          <w:noProof/>
          <w:szCs w:val="24"/>
        </w:rPr>
        <w:t xml:space="preserve"> </w:t>
      </w:r>
      <w:r w:rsidRPr="009B54A4">
        <w:rPr>
          <w:rFonts w:ascii="Calibri" w:hAnsi="Calibri" w:cs="Calibri"/>
          <w:b/>
          <w:bCs/>
          <w:noProof/>
          <w:szCs w:val="24"/>
        </w:rPr>
        <w:t>3</w:t>
      </w:r>
      <w:r w:rsidRPr="009B54A4">
        <w:rPr>
          <w:rFonts w:ascii="Calibri" w:hAnsi="Calibri" w:cs="Calibri"/>
          <w:noProof/>
          <w:szCs w:val="24"/>
        </w:rPr>
        <w:t>, 399–405 (2012).</w:t>
      </w:r>
    </w:p>
    <w:p w14:paraId="1C62C12A" w14:textId="51B94077" w:rsidR="005F3729" w:rsidRDefault="005F3729">
      <w:r>
        <w:fldChar w:fldCharType="end"/>
      </w:r>
    </w:p>
    <w:sectPr w:rsidR="005F37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82A"/>
    <w:rsid w:val="00013137"/>
    <w:rsid w:val="00023AC8"/>
    <w:rsid w:val="00063B88"/>
    <w:rsid w:val="000850E8"/>
    <w:rsid w:val="001105C7"/>
    <w:rsid w:val="00176EE2"/>
    <w:rsid w:val="00194AD3"/>
    <w:rsid w:val="0024222C"/>
    <w:rsid w:val="00256F6F"/>
    <w:rsid w:val="002A3E5E"/>
    <w:rsid w:val="00375228"/>
    <w:rsid w:val="00421198"/>
    <w:rsid w:val="00434096"/>
    <w:rsid w:val="00553917"/>
    <w:rsid w:val="00573020"/>
    <w:rsid w:val="005F3729"/>
    <w:rsid w:val="005F5B7A"/>
    <w:rsid w:val="00642985"/>
    <w:rsid w:val="00662014"/>
    <w:rsid w:val="00692878"/>
    <w:rsid w:val="006D3575"/>
    <w:rsid w:val="006E7C50"/>
    <w:rsid w:val="00775815"/>
    <w:rsid w:val="00801A67"/>
    <w:rsid w:val="00821025"/>
    <w:rsid w:val="00841F8B"/>
    <w:rsid w:val="008478A5"/>
    <w:rsid w:val="008A03D3"/>
    <w:rsid w:val="008C6607"/>
    <w:rsid w:val="008E533C"/>
    <w:rsid w:val="00990901"/>
    <w:rsid w:val="00992CAB"/>
    <w:rsid w:val="009B54A4"/>
    <w:rsid w:val="009F6181"/>
    <w:rsid w:val="00A3086D"/>
    <w:rsid w:val="00B2782A"/>
    <w:rsid w:val="00B733AA"/>
    <w:rsid w:val="00B94730"/>
    <w:rsid w:val="00BD1EAD"/>
    <w:rsid w:val="00C54149"/>
    <w:rsid w:val="00DA57A3"/>
    <w:rsid w:val="00DC594B"/>
    <w:rsid w:val="00DE28B8"/>
    <w:rsid w:val="00F51A4D"/>
    <w:rsid w:val="00F62C79"/>
    <w:rsid w:val="00FF66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787C1"/>
  <w15:chartTrackingRefBased/>
  <w15:docId w15:val="{B77ABD5B-CAC6-4243-B24A-F5C3447E61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2782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340007">
      <w:bodyDiv w:val="1"/>
      <w:marLeft w:val="0"/>
      <w:marRight w:val="0"/>
      <w:marTop w:val="0"/>
      <w:marBottom w:val="0"/>
      <w:divBdr>
        <w:top w:val="none" w:sz="0" w:space="0" w:color="auto"/>
        <w:left w:val="none" w:sz="0" w:space="0" w:color="auto"/>
        <w:bottom w:val="none" w:sz="0" w:space="0" w:color="auto"/>
        <w:right w:val="none" w:sz="0" w:space="0" w:color="auto"/>
      </w:divBdr>
    </w:div>
    <w:div w:id="113837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D5350-81B8-45DE-A952-EE8D6AFB66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8</Pages>
  <Words>64034</Words>
  <Characters>364999</Characters>
  <Application>Microsoft Office Word</Application>
  <DocSecurity>0</DocSecurity>
  <Lines>3041</Lines>
  <Paragraphs>8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MIMA AFROSE</dc:creator>
  <cp:keywords/>
  <dc:description/>
  <cp:lastModifiedBy>SHAMIMA AFROSE</cp:lastModifiedBy>
  <cp:revision>2</cp:revision>
  <dcterms:created xsi:type="dcterms:W3CDTF">2020-09-21T17:03:00Z</dcterms:created>
  <dcterms:modified xsi:type="dcterms:W3CDTF">2020-09-21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b80a400-5532-319a-b69a-cf4941f48e55</vt:lpwstr>
  </property>
  <property fmtid="{D5CDD505-2E9C-101B-9397-08002B2CF9AE}" pid="24" name="Mendeley Citation Style_1">
    <vt:lpwstr>http://www.zotero.org/styles/nature</vt:lpwstr>
  </property>
</Properties>
</file>